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11421" w14:textId="77777777" w:rsidR="00DE3E95" w:rsidRPr="00682EDA" w:rsidRDefault="00DE3E95" w:rsidP="00DE3E95">
      <w:pPr>
        <w:rPr>
          <w:sz w:val="32"/>
        </w:rPr>
      </w:pPr>
      <w:r w:rsidRPr="00682EDA">
        <w:rPr>
          <w:sz w:val="32"/>
        </w:rPr>
        <w:t>Blood Donors’ Perceptions, Motivators and Deterrents in Sub-Saharan Africa – A Scoping Review of Evidence</w:t>
      </w:r>
    </w:p>
    <w:p w14:paraId="411E19DE" w14:textId="77777777" w:rsidR="00DE3E95" w:rsidRPr="00682EDA" w:rsidRDefault="00DE3E95" w:rsidP="00DE3E95">
      <w:pPr>
        <w:rPr>
          <w:vertAlign w:val="superscript"/>
        </w:rPr>
      </w:pPr>
      <w:r>
        <w:t>Asamoah-Akuoko L</w:t>
      </w:r>
      <w:r w:rsidRPr="00682EDA">
        <w:rPr>
          <w:vertAlign w:val="superscript"/>
        </w:rPr>
        <w:t>1</w:t>
      </w:r>
      <w:r>
        <w:t>, Hassall O</w:t>
      </w:r>
      <w:r>
        <w:rPr>
          <w:vertAlign w:val="superscript"/>
        </w:rPr>
        <w:t>2</w:t>
      </w:r>
      <w:r>
        <w:t>, Bates I</w:t>
      </w:r>
      <w:r>
        <w:rPr>
          <w:vertAlign w:val="superscript"/>
        </w:rPr>
        <w:t>3</w:t>
      </w:r>
      <w:r>
        <w:t xml:space="preserve">, </w:t>
      </w:r>
      <w:proofErr w:type="spellStart"/>
      <w:r>
        <w:t>Ullum</w:t>
      </w:r>
      <w:proofErr w:type="spellEnd"/>
      <w:r>
        <w:t xml:space="preserve"> H</w:t>
      </w:r>
      <w:r>
        <w:rPr>
          <w:vertAlign w:val="superscript"/>
        </w:rPr>
        <w:t>4</w:t>
      </w:r>
    </w:p>
    <w:p w14:paraId="3AD3385C" w14:textId="77777777" w:rsidR="00DE3E95" w:rsidRDefault="00DE3E95" w:rsidP="00DE3E95">
      <w:r>
        <w:rPr>
          <w:vertAlign w:val="superscript"/>
        </w:rPr>
        <w:t>1</w:t>
      </w:r>
      <w:r>
        <w:t>Research and Development Department, National Blood Service Ghana; Liverpool School of Tropical Medicine, United Kingdom</w:t>
      </w:r>
    </w:p>
    <w:p w14:paraId="5425EBAD" w14:textId="77777777" w:rsidR="00DE3E95" w:rsidRDefault="00DE3E95" w:rsidP="00DE3E95">
      <w:r>
        <w:rPr>
          <w:vertAlign w:val="superscript"/>
        </w:rPr>
        <w:t>2</w:t>
      </w:r>
      <w:r>
        <w:t>Liverpool School of Tropical Medicine, United Kingdom</w:t>
      </w:r>
    </w:p>
    <w:p w14:paraId="4DCF25E9" w14:textId="77777777" w:rsidR="00DE3E95" w:rsidRDefault="00DE3E95" w:rsidP="00DE3E95">
      <w:r w:rsidRPr="00682EDA">
        <w:rPr>
          <w:vertAlign w:val="superscript"/>
        </w:rPr>
        <w:t>3</w:t>
      </w:r>
      <w:r>
        <w:t>Liverpool School of Tropical Medicine, United Kingdom</w:t>
      </w:r>
    </w:p>
    <w:p w14:paraId="1EEE4239" w14:textId="77777777" w:rsidR="00DE3E95" w:rsidRDefault="00DE3E95" w:rsidP="00DE3E95">
      <w:r>
        <w:rPr>
          <w:vertAlign w:val="superscript"/>
        </w:rPr>
        <w:t>4</w:t>
      </w:r>
      <w:r>
        <w:t>Department of Clinical Immunology, Copenhagen University Hospital</w:t>
      </w:r>
    </w:p>
    <w:p w14:paraId="356F51BC" w14:textId="77777777" w:rsidR="00DE3E95" w:rsidRDefault="00DE3E95" w:rsidP="00DE3E95"/>
    <w:p w14:paraId="0A9F68A6" w14:textId="77777777" w:rsidR="00DE3E95" w:rsidRDefault="00DE3E95" w:rsidP="00DE3E95">
      <w:r>
        <w:t>*Corresponding author’s contact:</w:t>
      </w:r>
    </w:p>
    <w:p w14:paraId="207E697F" w14:textId="77777777" w:rsidR="00DE3E95" w:rsidRDefault="00DE3E95" w:rsidP="00DE3E95">
      <w:r>
        <w:t xml:space="preserve">National Blood Service Ghana, P.O. Box KB 78, </w:t>
      </w:r>
      <w:proofErr w:type="spellStart"/>
      <w:r>
        <w:t>Korle-bu</w:t>
      </w:r>
      <w:proofErr w:type="spellEnd"/>
      <w:r>
        <w:t>, Accra, Ghana.</w:t>
      </w:r>
    </w:p>
    <w:p w14:paraId="2CA1E1AA" w14:textId="77777777" w:rsidR="00DE3E95" w:rsidRDefault="00DE3E95" w:rsidP="00DE3E95">
      <w:r>
        <w:t xml:space="preserve">Tel: + 233 206 301006 </w:t>
      </w:r>
    </w:p>
    <w:p w14:paraId="595AF6E5" w14:textId="77777777" w:rsidR="00DE3E95" w:rsidRDefault="00DE3E95" w:rsidP="00DE3E95">
      <w:r>
        <w:t xml:space="preserve">Fax: +233 302 678039 </w:t>
      </w:r>
    </w:p>
    <w:p w14:paraId="11BE9B9E" w14:textId="77777777" w:rsidR="00DE3E95" w:rsidRDefault="00DE3E95" w:rsidP="00DE3E95">
      <w:r>
        <w:t>E-mail: lucyasamoah@yahoo.com.</w:t>
      </w:r>
    </w:p>
    <w:p w14:paraId="0AC4E69A" w14:textId="77777777" w:rsidR="00DE3E95" w:rsidRDefault="00DE3E95">
      <w:pPr>
        <w:rPr>
          <w:b/>
        </w:rPr>
      </w:pPr>
      <w:r>
        <w:rPr>
          <w:b/>
        </w:rPr>
        <w:br w:type="page"/>
      </w:r>
    </w:p>
    <w:p w14:paraId="447F4B53" w14:textId="75990795" w:rsidR="005E631E" w:rsidRPr="00F22CFE" w:rsidRDefault="00CF146B">
      <w:pPr>
        <w:rPr>
          <w:b/>
        </w:rPr>
      </w:pPr>
      <w:r w:rsidRPr="00F22CFE">
        <w:rPr>
          <w:b/>
        </w:rPr>
        <w:lastRenderedPageBreak/>
        <w:t xml:space="preserve">TITLE </w:t>
      </w:r>
    </w:p>
    <w:p w14:paraId="07D19303" w14:textId="4AE5459E" w:rsidR="00622222" w:rsidRDefault="00CC48B5" w:rsidP="00622222">
      <w:r>
        <w:t xml:space="preserve">Blood Donors’ </w:t>
      </w:r>
      <w:r w:rsidRPr="00154B57">
        <w:t xml:space="preserve">Perceptions, Motivators and Deterrents in Sub-Saharan Africa – </w:t>
      </w:r>
      <w:r w:rsidRPr="005C15C2">
        <w:t>A Scoping Review of Evidence</w:t>
      </w:r>
    </w:p>
    <w:p w14:paraId="58ACAD84" w14:textId="4E24BE5C" w:rsidR="003A5973" w:rsidRPr="003A5973" w:rsidRDefault="003A5973" w:rsidP="003A5973">
      <w:pPr>
        <w:spacing w:after="0"/>
        <w:rPr>
          <w:b/>
        </w:rPr>
      </w:pPr>
      <w:r w:rsidRPr="003A5973">
        <w:rPr>
          <w:b/>
        </w:rPr>
        <w:t>Short Title</w:t>
      </w:r>
    </w:p>
    <w:p w14:paraId="72A7A6DC" w14:textId="03BD8375" w:rsidR="003A5973" w:rsidRDefault="003A5973" w:rsidP="003A5973">
      <w:r>
        <w:t xml:space="preserve">Blood Donors’ </w:t>
      </w:r>
      <w:r w:rsidRPr="00154B57">
        <w:t xml:space="preserve">Perceptions, Motivators and </w:t>
      </w:r>
      <w:r>
        <w:t>Deterrents in SSA</w:t>
      </w:r>
    </w:p>
    <w:p w14:paraId="4C972D62" w14:textId="5D58C72A" w:rsidR="000A61A1" w:rsidRPr="000E34D2" w:rsidRDefault="00D66FD9" w:rsidP="000A61A1">
      <w:pPr>
        <w:pStyle w:val="Heading1"/>
        <w:rPr>
          <w:sz w:val="24"/>
        </w:rPr>
      </w:pPr>
      <w:r w:rsidRPr="000E34D2">
        <w:rPr>
          <w:sz w:val="24"/>
        </w:rPr>
        <w:t>Summary</w:t>
      </w:r>
    </w:p>
    <w:p w14:paraId="19007895" w14:textId="70F5D0DA" w:rsidR="00B52D88" w:rsidRPr="005F79EC" w:rsidRDefault="002F45DB">
      <w:r w:rsidRPr="005F79EC">
        <w:t xml:space="preserve">Achieving </w:t>
      </w:r>
      <w:r w:rsidR="00147C87">
        <w:t>an adequate blood supply in Sub-</w:t>
      </w:r>
      <w:r w:rsidRPr="005F79EC">
        <w:t>Saharan Africa (SSA) through donor mobilization and retention is crucial. Factors that motivate or deter blood don</w:t>
      </w:r>
      <w:r w:rsidR="00CE3D5D" w:rsidRPr="005F79EC">
        <w:t>ors</w:t>
      </w:r>
      <w:r w:rsidRPr="005F79EC">
        <w:t xml:space="preserve"> vary </w:t>
      </w:r>
      <w:r w:rsidR="004D1B3A" w:rsidRPr="005F79EC">
        <w:t>according to</w:t>
      </w:r>
      <w:r w:rsidRPr="005F79EC">
        <w:t xml:space="preserve"> beliefs and social norms. Understanding the factors that influence blood donation behaviour in SSA is vital to </w:t>
      </w:r>
      <w:r w:rsidR="0031327E" w:rsidRPr="005F79EC">
        <w:t>developing effective</w:t>
      </w:r>
      <w:r w:rsidRPr="005F79EC">
        <w:t xml:space="preserve"> strategies to address blood donor motivation and retention. This review </w:t>
      </w:r>
      <w:r w:rsidR="004D1B3A" w:rsidRPr="005F79EC">
        <w:t>of 35 studies from 16 SSA countries</w:t>
      </w:r>
      <w:r w:rsidR="004D1B3A" w:rsidRPr="005F79EC" w:rsidDel="004D1B3A">
        <w:t xml:space="preserve"> </w:t>
      </w:r>
      <w:r w:rsidR="004D1B3A" w:rsidRPr="005F79EC">
        <w:t>collates</w:t>
      </w:r>
      <w:r w:rsidRPr="005F79EC">
        <w:t xml:space="preserve"> available evidence </w:t>
      </w:r>
      <w:r w:rsidR="00CE3D5D" w:rsidRPr="005F79EC">
        <w:t>concerning</w:t>
      </w:r>
      <w:r w:rsidRPr="005F79EC">
        <w:t xml:space="preserve"> the perceptions, motivators and deterrents that influence blood don</w:t>
      </w:r>
      <w:r w:rsidR="00CE3D5D" w:rsidRPr="005F79EC">
        <w:t>ors</w:t>
      </w:r>
      <w:r w:rsidR="00344970" w:rsidRPr="005F79EC">
        <w:t xml:space="preserve"> in</w:t>
      </w:r>
      <w:r w:rsidRPr="005F79EC">
        <w:t xml:space="preserve"> </w:t>
      </w:r>
      <w:r w:rsidR="00344970" w:rsidRPr="005F79EC">
        <w:t>SSA.</w:t>
      </w:r>
      <w:r w:rsidRPr="005F79EC">
        <w:t xml:space="preserve"> </w:t>
      </w:r>
      <w:r w:rsidR="00CE3D5D" w:rsidRPr="005F79EC">
        <w:t>The review revealed a common understanding</w:t>
      </w:r>
      <w:r w:rsidRPr="005F79EC">
        <w:t xml:space="preserve"> that blood and blood donation save lives</w:t>
      </w:r>
      <w:r w:rsidR="00CE3D5D" w:rsidRPr="005F79EC">
        <w:t>. T</w:t>
      </w:r>
      <w:r w:rsidRPr="005F79EC">
        <w:t>he main deterrent to blood donation wa</w:t>
      </w:r>
      <w:r w:rsidR="004920D5">
        <w:t>s fear due to lack of knowledge</w:t>
      </w:r>
      <w:r w:rsidRPr="005F79EC">
        <w:t xml:space="preserve"> and </w:t>
      </w:r>
      <w:r w:rsidR="006D4426" w:rsidRPr="005F79EC">
        <w:t>discouraging</w:t>
      </w:r>
      <w:r w:rsidR="006F0726" w:rsidRPr="005F79EC">
        <w:t xml:space="preserve"> </w:t>
      </w:r>
      <w:r w:rsidRPr="005F79EC">
        <w:t xml:space="preserve">spiritual, religious and cultural </w:t>
      </w:r>
      <w:r w:rsidR="00CA3359">
        <w:t xml:space="preserve">perceptions </w:t>
      </w:r>
      <w:r w:rsidR="00616BCA" w:rsidRPr="0097338D">
        <w:t>of</w:t>
      </w:r>
      <w:r w:rsidR="00616BCA" w:rsidRPr="005F79EC">
        <w:t xml:space="preserve"> </w:t>
      </w:r>
      <w:r w:rsidRPr="005F79EC">
        <w:t xml:space="preserve">blood donation. Altruism, donating blood for family, and incentives were the main motivators </w:t>
      </w:r>
      <w:r w:rsidR="0097338D">
        <w:t>for</w:t>
      </w:r>
      <w:r w:rsidRPr="005F79EC">
        <w:t xml:space="preserve"> blood donation. The findings support the need for targeted, culturally sensitive education, recruitment</w:t>
      </w:r>
      <w:r w:rsidR="00970C11">
        <w:t>,</w:t>
      </w:r>
      <w:r w:rsidRPr="005F79EC">
        <w:t xml:space="preserve"> and retention strategies to improve </w:t>
      </w:r>
      <w:r w:rsidR="00CA3359">
        <w:t xml:space="preserve">the </w:t>
      </w:r>
      <w:r w:rsidRPr="005F79EC">
        <w:t>blood supply</w:t>
      </w:r>
      <w:r w:rsidR="006F0726" w:rsidRPr="005F79EC">
        <w:t xml:space="preserve"> in SSA</w:t>
      </w:r>
      <w:r w:rsidRPr="005F79EC">
        <w:t>.</w:t>
      </w:r>
    </w:p>
    <w:p w14:paraId="421E9EA1" w14:textId="77777777" w:rsidR="00B52D88" w:rsidRPr="00F22CFE" w:rsidRDefault="00B52D88" w:rsidP="00B52D88">
      <w:pPr>
        <w:spacing w:before="240" w:after="0"/>
        <w:rPr>
          <w:b/>
        </w:rPr>
      </w:pPr>
      <w:r w:rsidRPr="00F22CFE">
        <w:rPr>
          <w:b/>
        </w:rPr>
        <w:t>Key words</w:t>
      </w:r>
    </w:p>
    <w:p w14:paraId="2BB870AA" w14:textId="7B42F7DA" w:rsidR="00B52D88" w:rsidRDefault="003C1275" w:rsidP="0031327E">
      <w:proofErr w:type="gramStart"/>
      <w:r>
        <w:t>blood</w:t>
      </w:r>
      <w:proofErr w:type="gramEnd"/>
      <w:r>
        <w:t xml:space="preserve"> donor, perceptions, motivators, deterrents</w:t>
      </w:r>
      <w:r w:rsidR="00B52D88">
        <w:t>, Sub-Saharan Africa</w:t>
      </w:r>
    </w:p>
    <w:p w14:paraId="7D71AC2C" w14:textId="55076D7F" w:rsidR="000A61A1" w:rsidRDefault="000A61A1">
      <w:r>
        <w:br w:type="page"/>
      </w:r>
    </w:p>
    <w:p w14:paraId="0CE71C48" w14:textId="77777777" w:rsidR="000A61A1" w:rsidRPr="008A3826" w:rsidRDefault="000A61A1" w:rsidP="000A61A1">
      <w:pPr>
        <w:pStyle w:val="Heading1"/>
        <w:rPr>
          <w:sz w:val="24"/>
        </w:rPr>
      </w:pPr>
      <w:r w:rsidRPr="008A3826">
        <w:rPr>
          <w:sz w:val="24"/>
        </w:rPr>
        <w:lastRenderedPageBreak/>
        <w:t>Introduction</w:t>
      </w:r>
    </w:p>
    <w:p w14:paraId="441BCF0C" w14:textId="5CCA0862" w:rsidR="00D3039E" w:rsidRDefault="00934FF4" w:rsidP="003E314C">
      <w:r w:rsidRPr="000C58EE">
        <w:t>Blood collection</w:t>
      </w:r>
      <w:r w:rsidR="000C58EE" w:rsidRPr="000C58EE">
        <w:t xml:space="preserve"> agencies</w:t>
      </w:r>
      <w:r w:rsidR="001D7DE3">
        <w:t xml:space="preserve"> </w:t>
      </w:r>
      <w:r w:rsidR="000C58EE" w:rsidRPr="000C58EE">
        <w:t xml:space="preserve">worldwide </w:t>
      </w:r>
      <w:proofErr w:type="gramStart"/>
      <w:r w:rsidR="000C58EE" w:rsidRPr="000C58EE">
        <w:t>are increasingly faced</w:t>
      </w:r>
      <w:proofErr w:type="gramEnd"/>
      <w:r w:rsidR="000C58EE" w:rsidRPr="000C58EE">
        <w:t xml:space="preserve"> with </w:t>
      </w:r>
      <w:r w:rsidR="001D7DE3">
        <w:t>the problem</w:t>
      </w:r>
      <w:r w:rsidR="00384F25">
        <w:t xml:space="preserve"> </w:t>
      </w:r>
      <w:r w:rsidR="001D7DE3">
        <w:t>of recruitment and retention</w:t>
      </w:r>
      <w:r w:rsidR="001D7DE3" w:rsidRPr="000C58EE">
        <w:t xml:space="preserve"> </w:t>
      </w:r>
      <w:r w:rsidR="001D7DE3">
        <w:t xml:space="preserve">of adequate numbers of blood donors. </w:t>
      </w:r>
      <w:r w:rsidR="00A74C50">
        <w:t xml:space="preserve">In </w:t>
      </w:r>
      <w:r w:rsidR="00C912CC">
        <w:t>high-income countries</w:t>
      </w:r>
      <w:r w:rsidR="00642B1A">
        <w:t xml:space="preserve"> (HIC),</w:t>
      </w:r>
      <w:r w:rsidR="00642B1A" w:rsidRPr="000C58EE">
        <w:t xml:space="preserve"> </w:t>
      </w:r>
      <w:r w:rsidR="001D7DE3">
        <w:t xml:space="preserve">this has been attributed to difficulty </w:t>
      </w:r>
      <w:r w:rsidR="008B03A0">
        <w:t xml:space="preserve">in </w:t>
      </w:r>
      <w:r w:rsidR="00384F25" w:rsidRPr="000C58EE">
        <w:t xml:space="preserve">retaining young donors </w:t>
      </w:r>
      <w:r w:rsidR="00212D84" w:rsidRPr="000C58EE">
        <w:t>to replace the ageing donor population</w:t>
      </w:r>
      <w:r w:rsidR="00642B1A">
        <w:t xml:space="preserve"> </w:t>
      </w:r>
      <w:r w:rsidR="00642B1A">
        <w:fldChar w:fldCharType="begin"/>
      </w:r>
      <w:r w:rsidR="00642B1A">
        <w:instrText xml:space="preserve"> ADDIN ZOTERO_ITEM CSL_CITATION {"citationID":"2cvqnrhjfr","properties":{"formattedCitation":"(France et al., 2013)","plainCitation":"(France et al., 2013)"},"citationItems":[{"id":179,"uris":["http://zotero.org/users/863046/items/XW6KRAFT"],"uri":["http://zotero.org/users/863046/items/XW6KRAFT"],"itemData":{"id":179,"type":"article-journal","title":"Donor anxiety, needle pain, and syncopal reactions combine to determine retention: a path analysis of two-year donor return data","container-title":"Transfusion","page":"n/a–n/a","source":"Wiley Online Library","abstract":"Background Efforts to expand the donor pool by recruiting younger donors have resulted in higher numbers of initial donations, but retention of young donors continues to be challenging. Study Design and Methods Path analysis was used to examine the simultaneous relationships among syncopal reactions, donation anxiety, needle pain, donor satisfaction, and donation intention in predicting repeat donation. Participants included 421 first- and second-time donors recruited for a study comparing the effects of predonation water loading with and without the use of applied muscle tension during donation (52% female, 60.8% first-time donor, mean age 20.3 years). For this longitudinal follow-up study, donor database records were accessed 2 years after the index donation to assess repeat donation. Results Results of a series of path analyses demonstrated the influential role of donor anxiety in shaping donor retention (final model χ2 = 35.75, root mean square error of approximation 0.03, comparative fit index 0.98, weighted root mean square residual 0.74). First, anxiety exerted a direct negative influence on donation intention, the proximal and sole direct predictor of repeat donation. Second, anxiety increased the likelihood of donor-reported needle pain, adversely affecting donation satisfaction and, subsequently, donation intention. Finally, anxiety was associated with donor ratings of syncopal reactions through its impact on needle pain, which also contributed to decreased donation intention. Conclusion These results provide novel evidence that donation anxiety plays a central role in shaping future donation behavior. Individual differences in anxiety must be considered when developing and testing strategies to enhance blood donor retention.","DOI":"10.1111/trf.12069","ISSN":"1537-2995","shortTitle":"Donor anxiety, needle pain, and syncopal reactions combine to determine retention","language":"en","author":[{"family":"France","given":"Christopher R."},{"family":"France","given":"Janis L."},{"family":"Wissel","given":"Mary Ellen"},{"family":"Ditto","given":"Blaine"},{"family":"Dickert","given":"Tara"},{"family":"Himawan","given":"Lina K."}],"issued":{"date-parts":[["2013"]]}}}],"schema":"https://github.com/citation-style-language/schema/raw/master/csl-citation.json"} </w:instrText>
      </w:r>
      <w:r w:rsidR="00642B1A">
        <w:fldChar w:fldCharType="separate"/>
      </w:r>
      <w:r w:rsidR="00642B1A" w:rsidRPr="00642B1A">
        <w:rPr>
          <w:rFonts w:ascii="Calibri" w:hAnsi="Calibri" w:cs="Calibri"/>
        </w:rPr>
        <w:t>(France et al., 2013)</w:t>
      </w:r>
      <w:r w:rsidR="00642B1A">
        <w:fldChar w:fldCharType="end"/>
      </w:r>
      <w:r w:rsidR="00ED05C2">
        <w:t>,</w:t>
      </w:r>
      <w:r w:rsidR="00384F25" w:rsidRPr="000C58EE">
        <w:t xml:space="preserve"> increasing demand for blood</w:t>
      </w:r>
      <w:r w:rsidR="00ED05C2">
        <w:t>,</w:t>
      </w:r>
      <w:r w:rsidR="00384F25" w:rsidRPr="000C58EE">
        <w:t xml:space="preserve"> and increasing </w:t>
      </w:r>
      <w:r w:rsidR="00ED05C2">
        <w:t xml:space="preserve">donor </w:t>
      </w:r>
      <w:r w:rsidR="00384F25" w:rsidRPr="000C58EE">
        <w:t>deferral</w:t>
      </w:r>
      <w:r w:rsidR="00ED05C2">
        <w:t>s</w:t>
      </w:r>
      <w:r w:rsidR="00212D84" w:rsidRPr="000C58EE">
        <w:t xml:space="preserve"> on medical grounds</w:t>
      </w:r>
      <w:r w:rsidR="007D1D50">
        <w:t xml:space="preserve"> among others</w:t>
      </w:r>
      <w:r w:rsidR="00384F25" w:rsidRPr="000C58EE">
        <w:t xml:space="preserve"> </w:t>
      </w:r>
      <w:r w:rsidR="00642B1A">
        <w:fldChar w:fldCharType="begin"/>
      </w:r>
      <w:r w:rsidR="00642B1A">
        <w:instrText xml:space="preserve"> ADDIN ZOTERO_ITEM CSL_CITATION {"citationID":"1i3e5ps8ie","properties":{"formattedCitation":"(Custer et al., 2005)","plainCitation":"(Custer et al., 2005)"},"citationItems":[{"id":180,"uris":["http://zotero.org/users/863046/items/7QZVEAEN"],"uri":["http://zotero.org/users/863046/items/7QZVEAEN"],"itemData":{"id":180,"type":"article-journal","title":"Community blood supply model: development of a new model to assess the safety, sufficiency, and cost of the blood supply","container-title":"Medical decision making: an international journal of the Society for Medical Decision Making","page":"571-582","volume":"25","issue":"5","source":"NCBI PubMed","abstract":"BACKGROUND\n\nThrough a combination of predonation donor screening and donated unit testing, the blood supply is safer than ever. However, as a result of increasingly stringent screening measures, one of the greatest threats may be an insufficient supply. The balance between safety and adequacy of the blood supply has not received enough attention.\n\n\nSTUDY DESIGN AND METHODS\n\nThe authors developed a model to allow for empirical investigation of the determinants of a safe and sufficient supply. The model is a cohort simulation of allogeneic whole-blood donation, with the population of presenting donors stratified into 8 age and gender groups because the probability of donor and donation deferral varies by these characteristics. Parameters are estimated from year 2000 Blood Centers of Pacific (BCP) data. The model includes cost parameters, which were estimated using BCP expenditure data. The main outcomes are the number of transfusable units of blood and the unit cost of procurement.\n\n\nRESULTS\n\nThe model tracks the production of a supply of blood, highlighting the influence of demographic characteristics, predonation deferral, underweight collection of blood units, and associated costs. The authors sought to establish model validity by showing that modeled results closely mimic the outcomes and costs observed by blood bank administrators.\n\n\nCONCLUSION\n\nThe model was developed to evaluate blood safety and policy decisions; it can be used to assess the impact of predonation deferrals, such as expanded European travel deferral for variant Creutzfeldt-Jakob disease, or the impact of new testing strategies, such as nucleic acid testing for West Nile virus.","DOI":"10.1177/0272989X05280557","ISSN":"0272-989X","note":"PMID: 16160212","shortTitle":"Community blood supply model","journalAbbreviation":"Med Decis Making","author":[{"family":"Custer","given":"Brian"},{"family":"Johnson","given":"Eric S"},{"family":"Sullivan","given":"Sean D"},{"family":"Hazlet","given":"Tom K"},{"family":"Ramsey","given":"Scott D"},{"family":"Murphy","given":"Edward L"},{"family":"Busch","given":"Michael P"}],"issued":{"date-parts":[["2005",10]]},"PMID":"16160212"}}],"schema":"https://github.com/citation-style-language/schema/raw/master/csl-citation.json"} </w:instrText>
      </w:r>
      <w:r w:rsidR="00642B1A">
        <w:fldChar w:fldCharType="separate"/>
      </w:r>
      <w:r w:rsidR="00642B1A" w:rsidRPr="00642B1A">
        <w:rPr>
          <w:rFonts w:ascii="Calibri" w:hAnsi="Calibri" w:cs="Calibri"/>
        </w:rPr>
        <w:t>(Custer et al., 2005)</w:t>
      </w:r>
      <w:r w:rsidR="00642B1A">
        <w:fldChar w:fldCharType="end"/>
      </w:r>
      <w:r w:rsidR="00212D84">
        <w:t>.</w:t>
      </w:r>
      <w:r w:rsidR="00A74C50">
        <w:t xml:space="preserve"> </w:t>
      </w:r>
      <w:proofErr w:type="gramStart"/>
      <w:r w:rsidR="00ED4589">
        <w:t>Lack of blood donors i</w:t>
      </w:r>
      <w:r w:rsidR="00E2751F">
        <w:t xml:space="preserve">n sub-Saharan African </w:t>
      </w:r>
      <w:r w:rsidR="005E50DD">
        <w:t xml:space="preserve">(SSA) </w:t>
      </w:r>
      <w:r w:rsidR="00E2751F">
        <w:t xml:space="preserve">countries </w:t>
      </w:r>
      <w:r w:rsidR="00ED4589">
        <w:t>on the other hand</w:t>
      </w:r>
      <w:r w:rsidR="00A77027">
        <w:t>,</w:t>
      </w:r>
      <w:r w:rsidR="00A74C50">
        <w:t xml:space="preserve"> </w:t>
      </w:r>
      <w:r w:rsidR="00CA33C4">
        <w:t xml:space="preserve">is </w:t>
      </w:r>
      <w:r w:rsidR="00D80B2D">
        <w:t xml:space="preserve">due to </w:t>
      </w:r>
      <w:r w:rsidR="00D80B2D" w:rsidRPr="009620BD">
        <w:t xml:space="preserve">factors </w:t>
      </w:r>
      <w:r w:rsidR="000F45DD" w:rsidRPr="009620BD">
        <w:t xml:space="preserve">such </w:t>
      </w:r>
      <w:r w:rsidR="00D80B2D" w:rsidRPr="009620BD">
        <w:t>as</w:t>
      </w:r>
      <w:r w:rsidR="00ED4589">
        <w:t>,</w:t>
      </w:r>
      <w:r w:rsidR="001D7DE3">
        <w:t xml:space="preserve"> </w:t>
      </w:r>
      <w:r w:rsidR="00D80B2D">
        <w:t xml:space="preserve">lack of </w:t>
      </w:r>
      <w:r w:rsidR="006E0788">
        <w:t>well-established</w:t>
      </w:r>
      <w:r w:rsidR="00D80B2D">
        <w:t xml:space="preserve"> </w:t>
      </w:r>
      <w:r w:rsidR="004E7CDF">
        <w:t>structures</w:t>
      </w:r>
      <w:r w:rsidR="006E0788">
        <w:t xml:space="preserve"> for provision of blood service</w:t>
      </w:r>
      <w:r w:rsidR="00ED05C2">
        <w:t>;</w:t>
      </w:r>
      <w:r w:rsidR="00212D84">
        <w:t xml:space="preserve"> poor</w:t>
      </w:r>
      <w:r w:rsidR="00D80B2D">
        <w:t xml:space="preserve"> infrastructure and logistics for blood donor recruitment and retention</w:t>
      </w:r>
      <w:r w:rsidR="00ED05C2">
        <w:t>;</w:t>
      </w:r>
      <w:r w:rsidR="00D80B2D">
        <w:t xml:space="preserve"> </w:t>
      </w:r>
      <w:r w:rsidR="00164E7F">
        <w:t>widespread population</w:t>
      </w:r>
      <w:r w:rsidR="00D3039E">
        <w:t>s, many of whom</w:t>
      </w:r>
      <w:r w:rsidR="00164E7F">
        <w:t xml:space="preserve"> </w:t>
      </w:r>
      <w:r w:rsidR="00D3039E">
        <w:t>live</w:t>
      </w:r>
      <w:r w:rsidR="00321D72">
        <w:t xml:space="preserve"> </w:t>
      </w:r>
      <w:r w:rsidR="00321D72" w:rsidRPr="006021C9">
        <w:t>in</w:t>
      </w:r>
      <w:r w:rsidR="00164E7F">
        <w:t xml:space="preserve"> rural areas with poor access to blood centres and poor communication networks</w:t>
      </w:r>
      <w:r w:rsidR="00ED05C2">
        <w:t>;</w:t>
      </w:r>
      <w:r w:rsidR="00164E7F">
        <w:t xml:space="preserve"> high prevalence of Transfusion Transmissible Infections (TTI)</w:t>
      </w:r>
      <w:r w:rsidR="00ED05C2">
        <w:t>;</w:t>
      </w:r>
      <w:r w:rsidR="00164E7F">
        <w:t xml:space="preserve"> </w:t>
      </w:r>
      <w:r w:rsidR="004E7CDF">
        <w:t>misperceptions about blood and blood donation due to lack of knowledge and cultural influences</w:t>
      </w:r>
      <w:r w:rsidR="00ED05C2">
        <w:t>;</w:t>
      </w:r>
      <w:r w:rsidR="00164E7F">
        <w:t xml:space="preserve"> and resource</w:t>
      </w:r>
      <w:r w:rsidR="00ED05C2">
        <w:t xml:space="preserve"> constraints</w:t>
      </w:r>
      <w:r w:rsidR="00164E7F">
        <w:t xml:space="preserve"> </w:t>
      </w:r>
      <w:proofErr w:type="gramEnd"/>
      <w:r w:rsidR="00C912CC">
        <w:fldChar w:fldCharType="begin"/>
      </w:r>
      <w:r w:rsidR="00C912CC">
        <w:instrText xml:space="preserve"> ADDIN ZOTERO_ITEM CSL_CITATION {"citationID":"hu5pkugk2","properties":{"formattedCitation":"(Reddy, 2012; Salaudeen et al., 2011; Tapko et al., 2014)","plainCitation":"(Reddy, 2012; Salaudeen et al., 2011; Tapko et al., 2014)"},"citationItems":[{"id":758,"uris":["http://zotero.org/users/863046/items/5ME828TV"],"uri":["http://zotero.org/users/863046/items/5ME828TV"],"itemData":{"id":758,"type":"article-journal","title":"Blood donation patterns and challenges in Southern Africa","container-title":"ISBT Science Series","page":"296-299","volume":"7","issue":"1","source":"Wiley Online Library","abstract":"Introduction:  Developing countries face significant challenges in collecting sufficient blood to meet the demands from patients. Southern African countries have implemented many initiatives to recruit and retain sufficient voluntary blood donors and the success has been varied in different countries. Objective:  To analyse blood donor patterns and challenges in the 14 Southern African countries and assess progress made in attaining a 100% voluntary donor base as well as collecting sufficient blood as per the WHO recommendations for developing countries. Results:  A literature review showed that between 2004 and 2008 very little progress has been made with regard to improving the number of blood donations per 1000 population and increasing the number of voluntary non-remunerated blood donors. When factors such as age, disease burden and poverty are factored in, the donor potential in these countries is low. Discussion:  Collecting sufficient, safe blood from voluntary blood donors continues to be a major challenge for many developing countries and co-ordinated efforts, with assistance from external organizations, is required.","DOI":"10.1111/j.1751-2824.2012.01576.x","ISSN":"1751-2824","language":"en","author":[{"family":"Reddy","given":"R."}],"issued":{"date-parts":[["2012",7,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943,"uris":["http://zotero.org/users/863046/items/UE6D4KTE"],"uri":["http://zotero.org/users/863046/items/UE6D4KTE"],"itemData":{"id":943,"type":"report","title":"Status of Blood Safety in the WHO African Region - Report of the 2010 Survey","publisher":"WHO | Regional Office for Africa","publisher-place":"Brazaville","event-place":"Brazaville","URL":"http://www.afro.who.int/en/publications.html","author":[{"family":"Tapko","given":"JB"},{"family":"Toure","given":"B"},{"family":"Sambo","given":"LG"}],"issued":{"date-parts":[["2014"]]},"accessed":{"date-parts":[["2016",10,7]]}}}],"schema":"https://github.com/citation-style-language/schema/raw/master/csl-citation.json"} </w:instrText>
      </w:r>
      <w:r w:rsidR="00C912CC">
        <w:fldChar w:fldCharType="separate"/>
      </w:r>
      <w:r w:rsidR="00C912CC" w:rsidRPr="00C912CC">
        <w:rPr>
          <w:rFonts w:ascii="Calibri" w:hAnsi="Calibri" w:cs="Calibri"/>
        </w:rPr>
        <w:t>(Reddy, 2012; Salaudeen et al., 2011; Tapko et al., 2014)</w:t>
      </w:r>
      <w:r w:rsidR="00C912CC">
        <w:fldChar w:fldCharType="end"/>
      </w:r>
      <w:proofErr w:type="gramStart"/>
      <w:r w:rsidR="00661B1D" w:rsidRPr="002D7ADA">
        <w:t>.</w:t>
      </w:r>
      <w:proofErr w:type="gramEnd"/>
      <w:r w:rsidR="00661B1D">
        <w:t xml:space="preserve"> </w:t>
      </w:r>
      <w:r w:rsidR="00FE1DF4">
        <w:t>Consequently, t</w:t>
      </w:r>
      <w:r w:rsidR="000C58EE" w:rsidRPr="000C58EE">
        <w:t xml:space="preserve">he median blood donation rate per 1,000 population in </w:t>
      </w:r>
      <w:r w:rsidR="00C912CC">
        <w:t>HIC</w:t>
      </w:r>
      <w:r w:rsidR="000C58EE" w:rsidRPr="000C58EE">
        <w:t xml:space="preserve"> is </w:t>
      </w:r>
      <w:r w:rsidR="00E247D7">
        <w:t>33</w:t>
      </w:r>
      <w:r w:rsidR="00ED05C2">
        <w:t>.</w:t>
      </w:r>
      <w:r w:rsidR="00E247D7">
        <w:t>1</w:t>
      </w:r>
      <w:r w:rsidR="00425DCD">
        <w:t>, compared with 11.7 in m</w:t>
      </w:r>
      <w:r w:rsidR="00006446">
        <w:t>iddle-income countries</w:t>
      </w:r>
      <w:r w:rsidR="00425DCD">
        <w:t xml:space="preserve"> </w:t>
      </w:r>
      <w:r w:rsidR="000C58EE" w:rsidRPr="000C58EE">
        <w:t xml:space="preserve">and </w:t>
      </w:r>
      <w:r w:rsidR="00E247D7">
        <w:t>4.6</w:t>
      </w:r>
      <w:r w:rsidR="00006446">
        <w:t xml:space="preserve"> in low-income countries</w:t>
      </w:r>
      <w:r w:rsidR="00425DCD">
        <w:t xml:space="preserve"> </w:t>
      </w:r>
      <w:r w:rsidR="00425DCD">
        <w:fldChar w:fldCharType="begin"/>
      </w:r>
      <w:r w:rsidR="00425DCD">
        <w:instrText xml:space="preserve"> ADDIN ZOTERO_ITEM CSL_CITATION {"citationID":"mmbe8g4g2","properties":{"formattedCitation":"(WHO, 2016)","plainCitation":"(WHO, 2016)"},"citationItems":[{"id":936,"uris":["http://zotero.org/users/863046/items/U5284D72"],"uri":["http://zotero.org/users/863046/items/U5284D72"],"itemData":{"id":936,"type":"webpage","title":"WHO | Blood safety and availability","container-title":"WHO","abstract":"WHO fact sheet on blood safety and availability providing key facts and information on national blood policy and organization, blood supply, blood donors, blood screening, blood processing, blood transfusion, WHO response.","URL":"http://www.who.int/mediacentre/factsheets/fs279/en/","author":[{"literal":"WHO"}],"issued":{"date-parts":[["2016",7]]},"accessed":{"date-parts":[["2016",10,7]]}}}],"schema":"https://github.com/citation-style-language/schema/raw/master/csl-citation.json"} </w:instrText>
      </w:r>
      <w:r w:rsidR="00425DCD">
        <w:fldChar w:fldCharType="separate"/>
      </w:r>
      <w:r w:rsidR="00425DCD" w:rsidRPr="00425DCD">
        <w:rPr>
          <w:rFonts w:ascii="Calibri" w:hAnsi="Calibri" w:cs="Calibri"/>
        </w:rPr>
        <w:t>(WHO, 2016)</w:t>
      </w:r>
      <w:r w:rsidR="00425DCD">
        <w:fldChar w:fldCharType="end"/>
      </w:r>
      <w:r w:rsidR="000C58EE" w:rsidRPr="000C58EE">
        <w:t xml:space="preserve">. </w:t>
      </w:r>
      <w:r w:rsidR="000C58EE">
        <w:t xml:space="preserve"> </w:t>
      </w:r>
    </w:p>
    <w:p w14:paraId="0F4245F1" w14:textId="4D0621D3" w:rsidR="007D038D" w:rsidRDefault="00A14B1C" w:rsidP="007D038D">
      <w:r>
        <w:t xml:space="preserve">This translates into </w:t>
      </w:r>
      <w:r w:rsidR="00B7267E">
        <w:t xml:space="preserve">an </w:t>
      </w:r>
      <w:r>
        <w:t xml:space="preserve">inadequate </w:t>
      </w:r>
      <w:r w:rsidR="00866244">
        <w:t xml:space="preserve">supply </w:t>
      </w:r>
      <w:r w:rsidR="00F97053">
        <w:t xml:space="preserve">of </w:t>
      </w:r>
      <w:r w:rsidR="00C65606">
        <w:t xml:space="preserve">safe blood for </w:t>
      </w:r>
      <w:proofErr w:type="gramStart"/>
      <w:r w:rsidR="00C65606">
        <w:t>transfusion</w:t>
      </w:r>
      <w:r>
        <w:t xml:space="preserve"> which</w:t>
      </w:r>
      <w:proofErr w:type="gramEnd"/>
      <w:r w:rsidR="00C65606">
        <w:t xml:space="preserve"> is a major challenge to healthcare provision in </w:t>
      </w:r>
      <w:r w:rsidR="00E6084A">
        <w:t>l</w:t>
      </w:r>
      <w:r w:rsidR="00E6084A" w:rsidRPr="008D17C0">
        <w:t>ow</w:t>
      </w:r>
      <w:r w:rsidR="00E6084A">
        <w:t xml:space="preserve">- and </w:t>
      </w:r>
      <w:r w:rsidR="00E6084A" w:rsidRPr="009620BD">
        <w:t>middle</w:t>
      </w:r>
      <w:r w:rsidR="00E547D0" w:rsidRPr="009620BD">
        <w:t>-</w:t>
      </w:r>
      <w:r w:rsidR="00E6084A" w:rsidRPr="009620BD">
        <w:t>income</w:t>
      </w:r>
      <w:r w:rsidR="00E6084A">
        <w:t xml:space="preserve"> c</w:t>
      </w:r>
      <w:r w:rsidR="00E6084A" w:rsidRPr="008D17C0">
        <w:t>ountries</w:t>
      </w:r>
      <w:r w:rsidR="00E6084A">
        <w:t xml:space="preserve"> (LMIC)</w:t>
      </w:r>
      <w:r w:rsidR="00C65606">
        <w:t xml:space="preserve">. </w:t>
      </w:r>
      <w:r w:rsidR="007B6DA4">
        <w:t>In</w:t>
      </w:r>
      <w:r w:rsidR="005E50DD">
        <w:t xml:space="preserve"> </w:t>
      </w:r>
      <w:r w:rsidR="00D74CE9">
        <w:t>SSA</w:t>
      </w:r>
      <w:r w:rsidR="00ED05C2">
        <w:t>,</w:t>
      </w:r>
      <w:r w:rsidR="00421A8E">
        <w:t xml:space="preserve"> blood transfusion is usually an emergency treatment for severe anaemia of varying </w:t>
      </w:r>
      <w:r w:rsidR="009A77BD">
        <w:t>aetiology</w:t>
      </w:r>
      <w:r w:rsidR="00307B69">
        <w:t xml:space="preserve">, </w:t>
      </w:r>
      <w:r w:rsidR="00CC74BD">
        <w:t xml:space="preserve">and </w:t>
      </w:r>
      <w:r>
        <w:t xml:space="preserve">lack of </w:t>
      </w:r>
      <w:r w:rsidR="00421A8E">
        <w:t xml:space="preserve">blood supplies </w:t>
      </w:r>
      <w:r>
        <w:t>is</w:t>
      </w:r>
      <w:r w:rsidR="00421A8E">
        <w:t xml:space="preserve"> a major factor in preventable deaths among women and children </w:t>
      </w:r>
      <w:r w:rsidR="007B6DA4">
        <w:fldChar w:fldCharType="begin"/>
      </w:r>
      <w:r w:rsidR="0097338D">
        <w:instrText xml:space="preserve"> ADDIN ZOTERO_ITEM CSL_CITATION {"citationID":"Dk1OJDam","properties":{"formattedCitation":"(Bates et al., 2008)","plainCitation":"(Bates et al., 2008)"},"citationItems":[{"id":93,"uris":["http://zotero.org/users/863046/items/UQFBWT7N"],"uri":["http://zotero.org/users/863046/items/UQFBWT7N"],"itemData":{"id":93,"type":"article-journal","title":"Maternal mortality in sub-Saharan Africa: the contribution of ineffective blood transfusion services","container-title":"BJOG: An International Journal of Obstetrics and Gynaecology","page":"1331-1339","volume":"115","issue":"11","source":"NCBI PubMed","abstract":"In sub-Saharan Africa, where blood supply is critically inadequate, severe haemorrhage is a leading cause of maternal deaths. The aim of this review was to estimate the impact of lack of blood on maternal deaths and identify reasons and potential solutions. Databases and websites from 1970 to 2007 were searched for information concerning maternal deaths and near misses due to haemorrhage in sub-Saharan Africa. Original studies that provided qualitative or quantitative information about blood transfusion services in relation to obstetric deaths or near misses were included. Data about maternal haemorrhage deaths associated with lack of blood for transfusion and reasons for blood shortages were extracted from the full text of articles by two independent reviewers using predesigned, piloted forms. Twenty of 37 selected studies described a direct association between maternal deaths and lack of blood transfusions. Five of 37 provided quantitative information which showed that overall 26% (16-72%) of maternal haemorrhage deaths were due to lack of blood. Reasons included nonaffordability of blood, lack of blood donors, unwillingness of relatives to donate and inadequate supplies and transport. Lack of blood for emergency transfusions is a major, but poorly quantified and under-researched cause of maternal deaths in sub-Saharan Africa. Potential solutions include more blood donations, better financing mechanisms and more efficient management systems. Complementary approaches to prevent severe anaemia and treat hypovolaemia are important to reduce use of transfusions.","DOI":"10.1111/j.1471-0528.2008.01866.x","ISSN":"1471-0528","note":"PMID: 18823485","shortTitle":"Maternal mortality in sub-Saharan Africa","journalAbbreviation":"BJOG","author":[{"family":"Bates","given":"I"},{"family":"Chapotera","given":"G K"},{"family":"McKew","given":"S"},{"family":"Broek","given":"N","non-dropping-particle":"van den"}],"issued":{"date-parts":[["2008",10]]},"PMID":"18823485"}}],"schema":"https://github.com/citation-style-language/schema/raw/master/csl-citation.json"} </w:instrText>
      </w:r>
      <w:r w:rsidR="007B6DA4">
        <w:fldChar w:fldCharType="separate"/>
      </w:r>
      <w:r w:rsidR="0097338D" w:rsidRPr="0097338D">
        <w:rPr>
          <w:rFonts w:ascii="Calibri" w:hAnsi="Calibri" w:cs="Calibri"/>
        </w:rPr>
        <w:t>(Bates et al., 2008)</w:t>
      </w:r>
      <w:r w:rsidR="007B6DA4">
        <w:fldChar w:fldCharType="end"/>
      </w:r>
      <w:r w:rsidR="00421A8E">
        <w:t xml:space="preserve">. </w:t>
      </w:r>
      <w:r w:rsidR="002D70EC">
        <w:t>SSA</w:t>
      </w:r>
      <w:r w:rsidR="00421A8E">
        <w:t xml:space="preserve"> has the highest maternal mortality in the </w:t>
      </w:r>
      <w:r w:rsidR="00934FF4">
        <w:t>world with</w:t>
      </w:r>
      <w:r w:rsidR="00421A8E">
        <w:t xml:space="preserve"> a Maternal Mortality Ratio (MMR) of about </w:t>
      </w:r>
      <w:r w:rsidR="007F7FF6" w:rsidRPr="007F7FF6">
        <w:t>546</w:t>
      </w:r>
      <w:r w:rsidR="00421A8E">
        <w:t xml:space="preserve"> per 100,000 live births</w:t>
      </w:r>
      <w:r w:rsidR="00DE183B">
        <w:t>.</w:t>
      </w:r>
      <w:r w:rsidR="00421A8E">
        <w:t xml:space="preserve"> </w:t>
      </w:r>
      <w:r w:rsidR="002D70EC">
        <w:t>SSA</w:t>
      </w:r>
      <w:r w:rsidR="00596440">
        <w:t xml:space="preserve"> accounts</w:t>
      </w:r>
      <w:r w:rsidR="00421A8E">
        <w:t xml:space="preserve"> for </w:t>
      </w:r>
      <w:r w:rsidR="007F7FF6" w:rsidRPr="007F7FF6">
        <w:t>201</w:t>
      </w:r>
      <w:r w:rsidR="00193E53">
        <w:t>,</w:t>
      </w:r>
      <w:r w:rsidR="007F7FF6" w:rsidRPr="007F7FF6">
        <w:t>000</w:t>
      </w:r>
      <w:r w:rsidR="00B52D88">
        <w:t xml:space="preserve"> </w:t>
      </w:r>
      <w:r w:rsidR="00421A8E">
        <w:t xml:space="preserve">of the </w:t>
      </w:r>
      <w:r w:rsidR="007F7FF6" w:rsidRPr="007F7FF6">
        <w:t>303</w:t>
      </w:r>
      <w:r w:rsidR="00193E53">
        <w:t>,</w:t>
      </w:r>
      <w:r w:rsidR="007F7FF6" w:rsidRPr="007F7FF6">
        <w:t>000</w:t>
      </w:r>
      <w:r w:rsidR="00216963">
        <w:t xml:space="preserve"> </w:t>
      </w:r>
      <w:r w:rsidR="00421A8E">
        <w:t>maternal deaths in the world in 20</w:t>
      </w:r>
      <w:r w:rsidR="007F7FF6">
        <w:t>15</w:t>
      </w:r>
      <w:r w:rsidR="00421A8E">
        <w:t xml:space="preserve"> </w:t>
      </w:r>
      <w:r w:rsidR="00216963">
        <w:fldChar w:fldCharType="begin"/>
      </w:r>
      <w:r w:rsidR="00216963">
        <w:instrText xml:space="preserve"> ADDIN ZOTERO_ITEM CSL_CITATION {"citationID":"2qajio69lj","properties":{"formattedCitation":"(WHO, 2015)","plainCitation":"(WHO, 2015)"},"citationItems":[{"id":924,"uris":["http://zotero.org/users/863046/items/78BFGISG"],"uri":["http://zotero.org/users/863046/items/78BFGISG"],"itemData":{"id":924,"type":"report","title":"WHO | Trends in maternal mortality: 1990 to 2015","publisher":"World Health Organization","URL":"http://www.who.int/reproductivehealth/publications/monitoring/maternal-mortality-2015/en/","number":"WHO/RHR/15.23","shortTitle":"WHO | Trends in maternal mortality","author":[{"literal":"WHO"}],"issued":{"date-parts":[["2015"]]},"accessed":{"date-parts":[["2016",10,6]]}}}],"schema":"https://github.com/citation-style-language/schema/raw/master/csl-citation.json"} </w:instrText>
      </w:r>
      <w:r w:rsidR="00216963">
        <w:fldChar w:fldCharType="end"/>
      </w:r>
      <w:r w:rsidR="00122B1A">
        <w:t>;</w:t>
      </w:r>
      <w:r w:rsidR="00421A8E">
        <w:t xml:space="preserve"> </w:t>
      </w:r>
      <w:r w:rsidR="00122B1A" w:rsidRPr="009620BD">
        <w:t>of these</w:t>
      </w:r>
      <w:r w:rsidR="00122B1A">
        <w:t xml:space="preserve"> </w:t>
      </w:r>
      <w:r w:rsidR="00421A8E">
        <w:t>37.6</w:t>
      </w:r>
      <w:r w:rsidR="003E314C">
        <w:t xml:space="preserve"> </w:t>
      </w:r>
      <w:r w:rsidR="00EF3C62">
        <w:t xml:space="preserve">to </w:t>
      </w:r>
      <w:r w:rsidR="003E314C">
        <w:t>44</w:t>
      </w:r>
      <w:r w:rsidR="00421A8E">
        <w:t>%</w:t>
      </w:r>
      <w:r w:rsidR="009F3AD4">
        <w:t xml:space="preserve"> </w:t>
      </w:r>
      <w:r w:rsidR="00421A8E">
        <w:t>of maternal deaths are attributable to haemorrhage</w:t>
      </w:r>
      <w:r w:rsidR="00DE183B">
        <w:t xml:space="preserve"> and anaemia</w:t>
      </w:r>
      <w:r w:rsidR="00421A8E">
        <w:t xml:space="preserve"> </w:t>
      </w:r>
      <w:r w:rsidR="00216963">
        <w:fldChar w:fldCharType="begin"/>
      </w:r>
      <w:r w:rsidR="00216963">
        <w:instrText xml:space="preserve"> ADDIN ZOTERO_ITEM CSL_CITATION {"citationID":"2mm31bul4a","properties":{"formattedCitation":"(Khan et al., 2006; WHO, 2015)","plainCitation":"(Khan et al., 2006; WHO, 2015)"},"citationItems":[{"id":103,"uris":["http://zotero.org/users/863046/items/Z5TVEJR2"],"uri":["http://zotero.org/users/863046/items/Z5TVEJR2"],"itemData":{"id":103,"type":"article-journal","title":"WHO analysis of causes of maternal death: a systematic review","container-title":"Lancet","page":"1066-1074","volume":"367","issue":"9516","source":"NCBI PubMed","abstract":"BACKGROUND\n\nThe reduction of maternal deaths is a key international development goal. Evidence-based health policies and programmes aiming to reduce maternal deaths need reliable and valid information. We undertook a systematic review to determine the distribution of causes of maternal deaths.\n\n\nMETHODS\n\n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n\nFINDINGS\n\n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n\nINTERPRETATION\n\n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DOI":"10.1016/S0140-6736(06)68397-9","ISSN":"1474-547X","note":"PMID: 16581405","shortTitle":"WHO analysis of causes of maternal death","journalAbbreviation":"Lancet","author":[{"family":"Khan","given":"Khalid S"},{"family":"Wojdyla","given":"Daniel"},{"family":"Say","given":"Lale"},{"family":"Gülmezoglu","given":"A Metin"},{"family":"Van Look","given":"Paul F A"}],"issued":{"date-parts":[["2006",4,1]]},"PMID":"16581405"}},{"id":924,"uris":["http://zotero.org/users/863046/items/78BFGISG"],"uri":["http://zotero.org/users/863046/items/78BFGISG"],"itemData":{"id":924,"type":"report","title":"WHO | Trends in maternal mortality: 1990 to 2015","publisher":"World Health Organization","URL":"http://www.who.int/reproductivehealth/publications/monitoring/maternal-mortality-2015/en/","number":"WHO/RHR/15.23","shortTitle":"WHO | Trends in maternal mortality","author":[{"literal":"WHO"}],"issued":{"date-parts":[["2015"]]},"accessed":{"date-parts":[["2016",10,6]]}}}],"schema":"https://github.com/citation-style-language/schema/raw/master/csl-citation.json"} </w:instrText>
      </w:r>
      <w:r w:rsidR="00216963">
        <w:fldChar w:fldCharType="separate"/>
      </w:r>
      <w:r w:rsidR="00216963" w:rsidRPr="00216963">
        <w:rPr>
          <w:rFonts w:ascii="Calibri" w:hAnsi="Calibri" w:cs="Calibri"/>
        </w:rPr>
        <w:t>(Khan et al., 2006; WHO, 2015)</w:t>
      </w:r>
      <w:r w:rsidR="00216963">
        <w:fldChar w:fldCharType="end"/>
      </w:r>
      <w:r w:rsidR="00421A8E">
        <w:t xml:space="preserve">. </w:t>
      </w:r>
      <w:r w:rsidR="003E314C">
        <w:t>Up to 50% of transfusions given to children are</w:t>
      </w:r>
      <w:r w:rsidR="00596440">
        <w:t xml:space="preserve"> for treatment of</w:t>
      </w:r>
      <w:r w:rsidR="003E314C">
        <w:t xml:space="preserve"> malaria-</w:t>
      </w:r>
      <w:r w:rsidR="00B7267E">
        <w:t xml:space="preserve">associated </w:t>
      </w:r>
      <w:r w:rsidR="003E314C">
        <w:t>anaemia</w:t>
      </w:r>
      <w:r w:rsidR="00216963">
        <w:t xml:space="preserve"> </w:t>
      </w:r>
      <w:r w:rsidR="00216963">
        <w:fldChar w:fldCharType="begin"/>
      </w:r>
      <w:r w:rsidR="00216963">
        <w:instrText xml:space="preserve"> ADDIN ZOTERO_ITEM CSL_CITATION {"citationID":"2eje78t3s8","properties":{"formattedCitation":"(Khan et al., 2006)","plainCitation":"(Khan et al., 2006)"},"citationItems":[{"id":103,"uris":["http://zotero.org/users/863046/items/Z5TVEJR2"],"uri":["http://zotero.org/users/863046/items/Z5TVEJR2"],"itemData":{"id":103,"type":"article-journal","title":"WHO analysis of causes of maternal death: a systematic review","container-title":"Lancet","page":"1066-1074","volume":"367","issue":"9516","source":"NCBI PubMed","abstract":"BACKGROUND\n\nThe reduction of maternal deaths is a key international development goal. Evidence-based health policies and programmes aiming to reduce maternal deaths need reliable and valid information. We undertook a systematic review to determine the distribution of causes of maternal deaths.\n\n\nMETHODS\n\nWe selected datasets using prespecified criteria, and recorded dataset characteristics, methodological features, and causes of maternal deaths. All analyses were restricted to datasets representative of populations. We analysed joint causes of maternal deaths from datasets reporting at least four major causes (haemorrhage, hypertensive disorders, sepsis, abortion, obstructed labour, ectopic pregnancy, embolism). We examined datasets reporting individual causes of death to investigate the heterogeneity due to methodological features and geographical region and the contribution of haemorrhage, hypertensive disorders, abortion, and sepsis as causes of maternal death at the country level.\n\n\nFINDINGS\n\n34 datasets (35,197 maternal deaths) were included in the primary analysis. We recorded wide regional variation in the causes of maternal deaths. Haemorrhage was the leading cause of death in Africa (point estimate 33.9%, range 13.3-43.6; eight datasets, 4508 deaths) and in Asia (30.8%, 5.9-48.5; 11,16 089). In Latin America and the Caribbean, hypertensive disorders were responsible for the most deaths (25.7%, 7.9-52.4; ten, 11,777). Abortion deaths were the highest in Latin America and the Caribbean (12%), which can be as high as 30% of all deaths in some countries in this region. Deaths due to sepsis were higher in Africa (odds ratio 2.71), Asia (1.91), and Latin America and the Caribbean (2.06) than in developed countries.\n\n\nINTERPRETATION\n\nHaemorrhage and hypertensive disorders are major contributors to maternal deaths in developing countries. These data should inform evidence-based reproductive health-care policies and programmes at regional and national levels. Capacity-strengthening efforts to improve the quality of burden-of-disease studies will further validate future estimates.","DOI":"10.1016/S0140-6736(06)68397-9","ISSN":"1474-547X","note":"PMID: 16581405","shortTitle":"WHO analysis of causes of maternal death","journalAbbreviation":"Lancet","author":[{"family":"Khan","given":"Khalid S"},{"family":"Wojdyla","given":"Daniel"},{"family":"Say","given":"Lale"},{"family":"Gülmezoglu","given":"A Metin"},{"family":"Van Look","given":"Paul F A"}],"issued":{"date-parts":[["2006",4,1]]},"PMID":"16581405"}}],"schema":"https://github.com/citation-style-language/schema/raw/master/csl-citation.json"} </w:instrText>
      </w:r>
      <w:r w:rsidR="00216963">
        <w:fldChar w:fldCharType="separate"/>
      </w:r>
      <w:r w:rsidR="00216963" w:rsidRPr="00216963">
        <w:rPr>
          <w:rFonts w:ascii="Calibri" w:hAnsi="Calibri" w:cs="Calibri"/>
        </w:rPr>
        <w:t>(Khan et al., 2006)</w:t>
      </w:r>
      <w:r w:rsidR="00216963">
        <w:fldChar w:fldCharType="end"/>
      </w:r>
      <w:r w:rsidR="00594878">
        <w:t>.</w:t>
      </w:r>
      <w:r w:rsidR="003E314C">
        <w:t xml:space="preserve"> </w:t>
      </w:r>
      <w:r w:rsidR="00E40237">
        <w:t>U</w:t>
      </w:r>
      <w:r w:rsidR="00180DA0">
        <w:t>nder-five</w:t>
      </w:r>
      <w:r w:rsidR="00421A8E">
        <w:t xml:space="preserve"> mortality rate</w:t>
      </w:r>
      <w:r w:rsidR="00E40237">
        <w:t>s</w:t>
      </w:r>
      <w:r w:rsidR="00421A8E">
        <w:t xml:space="preserve"> and </w:t>
      </w:r>
      <w:r w:rsidR="00E40237">
        <w:t xml:space="preserve">the </w:t>
      </w:r>
      <w:r w:rsidR="00421A8E">
        <w:t xml:space="preserve">prevalence of malaria are high, with considerably high </w:t>
      </w:r>
      <w:r w:rsidR="00E40237">
        <w:t xml:space="preserve">mortality due to severe malaria </w:t>
      </w:r>
      <w:r w:rsidR="00A40C00">
        <w:t xml:space="preserve">and </w:t>
      </w:r>
      <w:r w:rsidR="00421A8E">
        <w:t xml:space="preserve">anaemia </w:t>
      </w:r>
      <w:r w:rsidR="00216963">
        <w:fldChar w:fldCharType="begin"/>
      </w:r>
      <w:r w:rsidR="00216963">
        <w:instrText xml:space="preserve"> ADDIN ZOTERO_ITEM CSL_CITATION {"citationID":"1ntmgj3jjf","properties":{"formattedCitation":"(Marsh et al., 1995; Tapko et al., 2009)","plainCitation":"(Marsh et al., 1995; Tapko et al., 2009)"},"citationItems":[{"id":24,"uris":["http://zotero.org/users/863046/items/9PV2AE53"],"uri":["http://zotero.org/users/863046/items/9PV2AE53"],"itemData":{"id":24,"type":"article-journal","title":"Indicators of Life-Threatening Malaria in African Children","container-title":"NEJM","page":"1399-1404","volume":"332","author":[{"family":"Marsh","given":"Kevin"},{"family":"Forster","given":"Dayo"},{"family":"Waruiru","given":"Catherine"},{"literal":"Isiah Mwangi"}],"issued":{"date-parts":[["1995",5]]}}},{"id":206,"uris":["http://zotero.org/users/863046/items/TFTZUTRE"],"uri":["http://zotero.org/users/863046/items/TFTZUTRE"],"itemData":{"id":206,"type":"report","title":"STATUS OF BLOOD SAFETY IN THE WHO AFRICAN REGION - REPORT OF THE 2006 SURVEY","publisher":"WHO AFRO","URL":"http://www.afro.who.int/index.php?option=com_docman&amp;task=doc_download&amp;gid=3835","author":[{"family":"Tapko","given":"JB"},{"family":"Mainuka","given":"Paul"},{"family":"Diarra-Nama","given":"AJ"}],"issued":{"date-parts":[["2009"]]},"accessed":{"date-parts":[["2012",8,17]]}}}],"schema":"https://github.com/citation-style-language/schema/raw/master/csl-citation.json"} </w:instrText>
      </w:r>
      <w:r w:rsidR="00216963">
        <w:fldChar w:fldCharType="separate"/>
      </w:r>
      <w:r w:rsidR="00216963" w:rsidRPr="00216963">
        <w:rPr>
          <w:rFonts w:ascii="Calibri" w:hAnsi="Calibri" w:cs="Calibri"/>
        </w:rPr>
        <w:t>(Marsh et al., 1995; Tapko et al., 2009)</w:t>
      </w:r>
      <w:r w:rsidR="00216963">
        <w:fldChar w:fldCharType="end"/>
      </w:r>
      <w:r w:rsidR="00216963">
        <w:t>.</w:t>
      </w:r>
      <w:r w:rsidR="00421A8E">
        <w:t xml:space="preserve"> </w:t>
      </w:r>
      <w:r w:rsidR="0007231B">
        <w:t>O</w:t>
      </w:r>
      <w:r w:rsidR="00515E47">
        <w:t>ther conditions such as</w:t>
      </w:r>
      <w:r w:rsidR="003117D0">
        <w:t xml:space="preserve"> road traffic accidents</w:t>
      </w:r>
      <w:r w:rsidR="009E05C1">
        <w:t xml:space="preserve">, sickle-cell anaemia, HIV, and anaemia induced by anti-retroviral therapy are </w:t>
      </w:r>
      <w:r w:rsidR="0007231B">
        <w:t xml:space="preserve">also </w:t>
      </w:r>
      <w:r w:rsidR="009E05C1">
        <w:t>frequent reasons for blood transfusion in SSA</w:t>
      </w:r>
      <w:r w:rsidR="003117D0">
        <w:t xml:space="preserve"> </w:t>
      </w:r>
      <w:r w:rsidR="00216963" w:rsidRPr="009620BD">
        <w:fldChar w:fldCharType="begin"/>
      </w:r>
      <w:r w:rsidR="00216963" w:rsidRPr="009620BD">
        <w:instrText xml:space="preserve"> ADDIN ZOTERO_ITEM CSL_CITATION {"citationID":"t8ocu25d2","properties":{"formattedCitation":"(Lagarde, 2007)","plainCitation":"(Lagarde, 2007)"},"citationItems":[{"id":927,"uris":["http://zotero.org/users/863046/items/5SFZQVIT"],"uri":["http://zotero.org/users/863046/items/5SFZQVIT"],"itemData":{"id":927,"type":"article-journal","title":"Road Traffic Injury Is an Escalating Burden in Africa and Deserves Proportionate Research Efforts","container-title":"PLOS Med","page":"170","volume":"4","issue":"6","source":"PLoS Journals","abstract":"Changing the mindset of road users in Africa will be a challenge, says the author, but many lives are at stake.","DOI":"10.1371/journal.pmed.0040170","ISSN":"1549-1676","journalAbbreviation":"PLOS Med","author":[{"family":"Lagarde","given":"Emmanuel"}],"issued":{"date-parts":[["2007",6,26]]}}}],"schema":"https://github.com/citation-style-language/schema/raw/master/csl-citation.json"} </w:instrText>
      </w:r>
      <w:r w:rsidR="00216963" w:rsidRPr="009620BD">
        <w:fldChar w:fldCharType="separate"/>
      </w:r>
      <w:r w:rsidR="00216963" w:rsidRPr="009620BD">
        <w:rPr>
          <w:rFonts w:ascii="Calibri" w:hAnsi="Calibri" w:cs="Calibri"/>
        </w:rPr>
        <w:t>(Lagarde, 2007)</w:t>
      </w:r>
      <w:r w:rsidR="00216963" w:rsidRPr="009620BD">
        <w:fldChar w:fldCharType="end"/>
      </w:r>
      <w:r w:rsidR="00F97053">
        <w:t>.</w:t>
      </w:r>
      <w:r w:rsidR="00421A8E">
        <w:t xml:space="preserve"> </w:t>
      </w:r>
    </w:p>
    <w:p w14:paraId="7C81F6B4" w14:textId="40BB77F6" w:rsidR="000C58EE" w:rsidRPr="005409DD" w:rsidRDefault="000C58EE" w:rsidP="000C58EE">
      <w:pPr>
        <w:pStyle w:val="Heading2"/>
        <w:rPr>
          <w:sz w:val="24"/>
        </w:rPr>
      </w:pPr>
      <w:r w:rsidRPr="005409DD">
        <w:rPr>
          <w:sz w:val="24"/>
        </w:rPr>
        <w:t xml:space="preserve">Blood </w:t>
      </w:r>
      <w:r w:rsidR="00E112FB" w:rsidRPr="005409DD">
        <w:rPr>
          <w:sz w:val="24"/>
        </w:rPr>
        <w:t>Dona</w:t>
      </w:r>
      <w:r w:rsidR="00866244" w:rsidRPr="005409DD">
        <w:rPr>
          <w:sz w:val="24"/>
        </w:rPr>
        <w:t>tion</w:t>
      </w:r>
      <w:r w:rsidR="00104061">
        <w:rPr>
          <w:sz w:val="24"/>
        </w:rPr>
        <w:t xml:space="preserve"> in</w:t>
      </w:r>
      <w:r w:rsidR="00104061" w:rsidRPr="005409DD">
        <w:rPr>
          <w:sz w:val="24"/>
        </w:rPr>
        <w:t xml:space="preserve"> Low </w:t>
      </w:r>
      <w:r w:rsidR="00104061">
        <w:rPr>
          <w:sz w:val="24"/>
        </w:rPr>
        <w:t>and</w:t>
      </w:r>
      <w:r w:rsidR="00F44B51">
        <w:rPr>
          <w:sz w:val="24"/>
        </w:rPr>
        <w:t xml:space="preserve"> Middle Income Countries C</w:t>
      </w:r>
      <w:r w:rsidR="00104061" w:rsidRPr="005409DD">
        <w:rPr>
          <w:sz w:val="24"/>
        </w:rPr>
        <w:t xml:space="preserve">ompared to </w:t>
      </w:r>
      <w:r w:rsidR="00DE1309" w:rsidRPr="005409DD">
        <w:rPr>
          <w:sz w:val="24"/>
        </w:rPr>
        <w:t>High Income Countries</w:t>
      </w:r>
      <w:r w:rsidR="00421A8E" w:rsidRPr="005409DD">
        <w:rPr>
          <w:sz w:val="24"/>
        </w:rPr>
        <w:t xml:space="preserve"> </w:t>
      </w:r>
    </w:p>
    <w:p w14:paraId="44FF1D2E" w14:textId="30FD67C0" w:rsidR="007667C2" w:rsidRDefault="000C58EE" w:rsidP="00A25252">
      <w:r w:rsidRPr="000C58EE">
        <w:t xml:space="preserve">In </w:t>
      </w:r>
      <w:r w:rsidR="00B52D88" w:rsidRPr="002A03B0">
        <w:t>HIC</w:t>
      </w:r>
      <w:r w:rsidR="00B52D88" w:rsidRPr="008551C6">
        <w:t>,</w:t>
      </w:r>
      <w:r w:rsidRPr="000C58EE">
        <w:t xml:space="preserve"> about 99.7% of blood donation is by </w:t>
      </w:r>
      <w:r w:rsidR="007667C2" w:rsidRPr="00F22CFE">
        <w:t>voluntary non-remunerated donors (VNRD)</w:t>
      </w:r>
      <w:r w:rsidR="007667C2">
        <w:t xml:space="preserve"> who </w:t>
      </w:r>
      <w:r w:rsidR="007667C2" w:rsidRPr="00F22CFE">
        <w:t xml:space="preserve">donate blood by </w:t>
      </w:r>
      <w:r w:rsidR="007667C2">
        <w:t>their</w:t>
      </w:r>
      <w:r w:rsidR="007667C2" w:rsidRPr="00F22CFE">
        <w:t xml:space="preserve"> own free will and without receiving </w:t>
      </w:r>
      <w:r w:rsidR="007667C2">
        <w:t xml:space="preserve">in return </w:t>
      </w:r>
      <w:r w:rsidR="007667C2" w:rsidRPr="00F22CFE">
        <w:t>any payment in cash or in kind which could be considered a substitute for money</w:t>
      </w:r>
      <w:r w:rsidR="00227D3E" w:rsidRPr="000C58EE" w:rsidDel="00227D3E">
        <w:t xml:space="preserve"> </w:t>
      </w:r>
      <w:r w:rsidR="0024258A">
        <w:fldChar w:fldCharType="begin"/>
      </w:r>
      <w:r w:rsidR="0024258A">
        <w:instrText xml:space="preserve"> ADDIN ZOTERO_ITEM CSL_CITATION {"citationID":"1jhs25g1of","properties":{"formattedCitation":"(WHO, 2012)","plainCitation":"(WHO, 2012)"},"citationItems":[{"id":205,"uris":["http://zotero.org/users/863046/items/RPCAKBA4"],"uri":["http://zotero.org/users/863046/items/RPCAKBA4"],"itemData":{"id":205,"type":"report","title":"Blood safety and availability","genre":"Fact Sheet","URL":"http://www.who.int/mediacentre/factsheets/fs279/en/index.html","number":"279","author":[{"family":"WHO","given":""}],"issued":{"date-parts":[["2012",6]]}}}],"schema":"https://github.com/citation-style-language/schema/raw/master/csl-citation.json"} </w:instrText>
      </w:r>
      <w:r w:rsidR="0024258A">
        <w:fldChar w:fldCharType="separate"/>
      </w:r>
      <w:r w:rsidR="0024258A" w:rsidRPr="0024258A">
        <w:rPr>
          <w:rFonts w:ascii="Calibri" w:hAnsi="Calibri" w:cs="Calibri"/>
        </w:rPr>
        <w:t>(WHO, 2012)</w:t>
      </w:r>
      <w:r w:rsidR="0024258A">
        <w:fldChar w:fldCharType="end"/>
      </w:r>
      <w:r w:rsidRPr="000C58EE">
        <w:t>.</w:t>
      </w:r>
      <w:r w:rsidR="00C964B5">
        <w:t xml:space="preserve"> </w:t>
      </w:r>
      <w:r w:rsidR="007667C2">
        <w:t xml:space="preserve">Conversely, </w:t>
      </w:r>
      <w:r w:rsidR="00EB3B56">
        <w:t xml:space="preserve">in the African Region </w:t>
      </w:r>
      <w:r w:rsidR="00EB3B56" w:rsidRPr="00F22CFE">
        <w:t>family</w:t>
      </w:r>
      <w:r w:rsidR="00EB3B56">
        <w:t xml:space="preserve"> and/or</w:t>
      </w:r>
      <w:r w:rsidR="00EB3B56" w:rsidRPr="00F22CFE">
        <w:t xml:space="preserve"> replacement donors (FRD)</w:t>
      </w:r>
      <w:r w:rsidR="002E323D">
        <w:t xml:space="preserve">, who </w:t>
      </w:r>
      <w:r w:rsidR="002E323D" w:rsidRPr="00F22CFE">
        <w:t xml:space="preserve">donate blood only in response to need by a patient who is known </w:t>
      </w:r>
      <w:r w:rsidR="002E323D">
        <w:t xml:space="preserve">them, </w:t>
      </w:r>
      <w:r w:rsidR="00EB3B56">
        <w:t xml:space="preserve">are the main source of blood and provide about 60-90% of the total blood supply </w:t>
      </w:r>
      <w:r w:rsidR="00EB3B56">
        <w:fldChar w:fldCharType="begin"/>
      </w:r>
      <w:r w:rsidR="00EB3B56">
        <w:instrText xml:space="preserve"> ADDIN ZOTERO_ITEM CSL_CITATION {"citationID":"20ieuiqahg","properties":{"formattedCitation":"(Allain et al., 2010; WHO, 2008)","plainCitation":"(Allain et al., 2010; WHO, 2008)"},"citationItems":[{"id":18,"uris":["http://zotero.org/users/863046/items/GEG3U6BI"],"uri":["http://zotero.org/users/863046/items/GEG3U6BI"],"itemData":{"id":18,"type":"article-journal","title":"Relative safety of first-time volunteer and replacement donors in West Africa","container-title":"Transfusion","page":"340-343","volume":"50","issue":"2","source":"CrossRef","DOI":"10.1111/j.1537-2995.2009.02444.x","ISSN":"00411132, 15372995","author":[{"family":"Allain","given":"Jean-Pierre"},{"family":"Sarkodie","given":"Francis"},{"family":"Asenso-Mensah","given":"Kwame"},{"family":"Owusu-Ofori","given":"Shirley"}],"issued":{"date-parts":[["2010",2]]}}},{"id":173,"uris":["http://zotero.org/users/863046/items/95BMJHT4"],"uri":["http://zotero.org/users/863046/items/95BMJHT4"],"itemData":{"id":173,"type":"report","title":"Global Database on Blood Safety Report 2004-2005","URL":"http://www.who.int/bloodsafety/global_database/GDBSReport2004-2005.pdf","author":[{"literal":"WHO"}],"issued":{"date-parts":[["2008"]]},"accessed":{"date-parts":[["2012",8,16]]}}}],"schema":"https://github.com/citation-style-language/schema/raw/master/csl-citation.json"} </w:instrText>
      </w:r>
      <w:r w:rsidR="00EB3B56">
        <w:fldChar w:fldCharType="separate"/>
      </w:r>
      <w:r w:rsidR="00EB3B56" w:rsidRPr="00930D32">
        <w:rPr>
          <w:rFonts w:ascii="Calibri" w:hAnsi="Calibri" w:cs="Calibri"/>
        </w:rPr>
        <w:t>(Allain et al., 2010; WHO, 2008)</w:t>
      </w:r>
      <w:r w:rsidR="00EB3B56">
        <w:fldChar w:fldCharType="end"/>
      </w:r>
      <w:r w:rsidR="00EB3B56">
        <w:t>.</w:t>
      </w:r>
      <w:r w:rsidR="007667C2" w:rsidRPr="00F22CFE">
        <w:t xml:space="preserve"> </w:t>
      </w:r>
      <w:r w:rsidR="002E323D">
        <w:t>FRD</w:t>
      </w:r>
      <w:r w:rsidR="007667C2">
        <w:t xml:space="preserve"> may include hidden paid donors (PD</w:t>
      </w:r>
      <w:proofErr w:type="gramStart"/>
      <w:r w:rsidR="007667C2">
        <w:t>)</w:t>
      </w:r>
      <w:r w:rsidR="002E323D">
        <w:t>, that</w:t>
      </w:r>
      <w:proofErr w:type="gramEnd"/>
      <w:r w:rsidR="007667C2">
        <w:t xml:space="preserve"> </w:t>
      </w:r>
      <w:r w:rsidR="002E323D" w:rsidRPr="00F22CFE">
        <w:t xml:space="preserve">receive remuneration, often monetary, </w:t>
      </w:r>
      <w:r w:rsidR="002E323D">
        <w:t xml:space="preserve">from patients’ relatives </w:t>
      </w:r>
      <w:r w:rsidR="002E323D" w:rsidRPr="00F22CFE">
        <w:t>for donating</w:t>
      </w:r>
      <w:r w:rsidR="002E323D">
        <w:t xml:space="preserve"> but</w:t>
      </w:r>
      <w:r w:rsidR="007667C2">
        <w:t xml:space="preserve"> present as FRD</w:t>
      </w:r>
      <w:r w:rsidR="002E323D">
        <w:t>.</w:t>
      </w:r>
      <w:r w:rsidR="00EB3B56" w:rsidRPr="00F22CFE">
        <w:t xml:space="preserve"> </w:t>
      </w:r>
    </w:p>
    <w:p w14:paraId="63810E3B" w14:textId="308426BE" w:rsidR="00E4081E" w:rsidRDefault="00D841D5" w:rsidP="00A25252">
      <w:r w:rsidRPr="00D841D5">
        <w:t xml:space="preserve">WHO advocates the collection of blood from repeat VNRD, as key to an adequate, safe and sustainable blood supply </w:t>
      </w:r>
      <w:r w:rsidR="001062EF">
        <w:fldChar w:fldCharType="begin"/>
      </w:r>
      <w:r w:rsidR="001062EF">
        <w:instrText xml:space="preserve"> ADDIN ZOTERO_ITEM CSL_CITATION {"citationID":"s5bgjnmrj","properties":{"formattedCitation":"(WHO/BTS, 2009)","plainCitation":"(WHO/BTS, 2009)"},"citationItems":[{"id":194,"uris":["http://zotero.org/users/863046/items/VPFTSDSC"],"uri":["http://zotero.org/users/863046/items/VPFTSDSC"],"itemData":{"id":194,"type":"webpage","title":"WHO | Aide-mémoire: Blood safety","container-title":"WHO","URL":"http://www.who.int/bloodsafety/publications/who_bct_02_03/en/index.html","shortTitle":"WHO | Aide-mémoire","author":[{"family":"WHO/BTS","given":""}],"issued":{"date-parts":[["2009"]]},"accessed":{"date-parts":[["2012",8,16]]}}}],"schema":"https://github.com/citation-style-language/schema/raw/master/csl-citation.json"} </w:instrText>
      </w:r>
      <w:r w:rsidR="001062EF">
        <w:fldChar w:fldCharType="separate"/>
      </w:r>
      <w:r w:rsidR="001062EF" w:rsidRPr="001062EF">
        <w:rPr>
          <w:rFonts w:ascii="Calibri" w:hAnsi="Calibri" w:cs="Calibri"/>
        </w:rPr>
        <w:t>(WHO/BTS, 2009)</w:t>
      </w:r>
      <w:r w:rsidR="001062EF">
        <w:fldChar w:fldCharType="end"/>
      </w:r>
      <w:r w:rsidRPr="00D841D5">
        <w:t xml:space="preserve">. The WHO African Regional Strategy, adopted in 2001, aimed to assist countries in the African Region to set up effective systems of recruitment of low-risk, voluntary, regular donors and to achieve 80% VNRD in the donor population by 2012 </w:t>
      </w:r>
      <w:r w:rsidR="001062EF">
        <w:fldChar w:fldCharType="begin"/>
      </w:r>
      <w:r w:rsidR="001062EF">
        <w:instrText xml:space="preserve"> ADDIN ZOTERO_ITEM CSL_CITATION {"citationID":"j3qj1dep0","properties":{"formattedCitation":"(WHO, 2001)","plainCitation":"(WHO, 2001)"},"citationItems":[{"id":197,"uris":["http://zotero.org/users/863046/items/ENJAXG2Z"],"uri":["http://zotero.org/users/863046/items/ENJAXG2Z"],"itemData":{"id":197,"type":"article","title":"WHO AFRO Regional Strategy for Blood Transfusion in 2001","URL":"http://www.afro.who.int/index.php?option=com_docman&amp;task=doc_download&amp;gid=862","author":[{"family":"WHO","given":""}],"issued":{"date-parts":[["2001",8]]},"accessed":{"date-parts":[["2012",8,17]]}}}],"schema":"https://github.com/citation-style-language/schema/raw/master/csl-citation.json"} </w:instrText>
      </w:r>
      <w:r w:rsidR="001062EF">
        <w:fldChar w:fldCharType="separate"/>
      </w:r>
      <w:r w:rsidR="001062EF" w:rsidRPr="001062EF">
        <w:rPr>
          <w:rFonts w:ascii="Calibri" w:hAnsi="Calibri" w:cs="Calibri"/>
        </w:rPr>
        <w:t>(WHO, 2001)</w:t>
      </w:r>
      <w:r w:rsidR="001062EF">
        <w:fldChar w:fldCharType="end"/>
      </w:r>
      <w:r w:rsidRPr="00D841D5">
        <w:t>.</w:t>
      </w:r>
      <w:r>
        <w:t xml:space="preserve"> </w:t>
      </w:r>
      <w:r w:rsidR="0000635F">
        <w:t>U</w:t>
      </w:r>
      <w:r>
        <w:t xml:space="preserve">sing </w:t>
      </w:r>
      <w:r w:rsidR="000C0B26">
        <w:t>a donation rate of 1% of the population, the WHO estimated that the blood requirement for the 46 member states in the African Region in 2010 was about 8.13 million units. However, in that year</w:t>
      </w:r>
      <w:r w:rsidR="00CB6228">
        <w:t>,</w:t>
      </w:r>
      <w:r w:rsidR="000C0B26">
        <w:t xml:space="preserve"> only about 3.48 million units were donated in the region, leaving a deficit of about 4.65 million</w:t>
      </w:r>
      <w:r w:rsidR="00E4081E">
        <w:t xml:space="preserve"> </w:t>
      </w:r>
      <w:r w:rsidR="00C964B5">
        <w:fldChar w:fldCharType="begin"/>
      </w:r>
      <w:r w:rsidR="00C964B5">
        <w:instrText xml:space="preserve"> ADDIN ZOTERO_ITEM CSL_CITATION {"citationID":"244dht7b6e","properties":{"formattedCitation":"(Tapko et al., 2014)","plainCitation":"(Tapko et al., 2014)"},"citationItems":[{"id":943,"uris":["http://zotero.org/users/863046/items/UE6D4KTE"],"uri":["http://zotero.org/users/863046/items/UE6D4KTE"],"itemData":{"id":943,"type":"report","title":"Status of Blood Safety in the WHO African Region - Report of the 2010 Survey","publisher":"WHO | Regional Office for Africa","publisher-place":"Brazaville","event-place":"Brazaville","URL":"http://www.afro.who.int/en/publications.html","author":[{"family":"Tapko","given":"JB"},{"family":"Toure","given":"B"},{"family":"Sambo","given":"LG"}],"issued":{"date-parts":[["2014"]]},"accessed":{"date-parts":[["2016",10,7]]}}}],"schema":"https://github.com/citation-style-language/schema/raw/master/csl-citation.json"} </w:instrText>
      </w:r>
      <w:r w:rsidR="00C964B5">
        <w:fldChar w:fldCharType="separate"/>
      </w:r>
      <w:r w:rsidR="00C964B5" w:rsidRPr="00C964B5">
        <w:rPr>
          <w:rFonts w:ascii="Calibri" w:hAnsi="Calibri" w:cs="Calibri"/>
        </w:rPr>
        <w:t>(Tapko et al., 2014)</w:t>
      </w:r>
      <w:r w:rsidR="00C964B5">
        <w:fldChar w:fldCharType="end"/>
      </w:r>
      <w:r w:rsidR="00E4081E">
        <w:t xml:space="preserve">. </w:t>
      </w:r>
      <w:r>
        <w:t xml:space="preserve">Blood from FRD in many SSA countries </w:t>
      </w:r>
      <w:r w:rsidRPr="009620BD">
        <w:t>serve</w:t>
      </w:r>
      <w:r w:rsidR="00545D0C">
        <w:t>s</w:t>
      </w:r>
      <w:r>
        <w:t xml:space="preserve"> </w:t>
      </w:r>
      <w:proofErr w:type="gramStart"/>
      <w:r>
        <w:t>as an alternative for, or to supplement insufficient numbers of VNRD</w:t>
      </w:r>
      <w:proofErr w:type="gramEnd"/>
      <w:r>
        <w:t>.</w:t>
      </w:r>
    </w:p>
    <w:p w14:paraId="6B5D5570" w14:textId="63796738" w:rsidR="00D32A7B" w:rsidRDefault="00AB4642" w:rsidP="00A25252">
      <w:r>
        <w:lastRenderedPageBreak/>
        <w:t>E</w:t>
      </w:r>
      <w:r w:rsidR="008C4ACF">
        <w:t>vidence</w:t>
      </w:r>
      <w:r w:rsidR="00D32A7B">
        <w:t xml:space="preserve"> has </w:t>
      </w:r>
      <w:r w:rsidR="008C7E35">
        <w:t xml:space="preserve">demonstrated </w:t>
      </w:r>
      <w:r w:rsidR="00D32A7B">
        <w:t xml:space="preserve">that blood from VNRD is safer and has lower </w:t>
      </w:r>
      <w:r w:rsidR="00534213">
        <w:t xml:space="preserve">a </w:t>
      </w:r>
      <w:r w:rsidR="00D32A7B">
        <w:t xml:space="preserve">incidence of TTI </w:t>
      </w:r>
      <w:proofErr w:type="spellStart"/>
      <w:r w:rsidR="00D32A7B">
        <w:t>seroreactivity</w:t>
      </w:r>
      <w:proofErr w:type="spellEnd"/>
      <w:r w:rsidR="00D32A7B">
        <w:t xml:space="preserve"> than </w:t>
      </w:r>
      <w:r w:rsidR="009F3AD4">
        <w:t xml:space="preserve">that from </w:t>
      </w:r>
      <w:r w:rsidR="00D32A7B">
        <w:t>FRD</w:t>
      </w:r>
      <w:r w:rsidR="00365B2B">
        <w:t xml:space="preserve"> </w:t>
      </w:r>
      <w:r w:rsidR="00365B2B">
        <w:fldChar w:fldCharType="begin"/>
      </w:r>
      <w:r w:rsidR="00EB2FB2">
        <w:instrText xml:space="preserve"> ADDIN ZOTERO_ITEM CSL_CITATION {"citationID":"R2MfNg3B","properties":{"formattedCitation":"(Clark et al., 2005; Sarkodie et al., 2016)","plainCitation":"(Clark et al., 2005; Sarkodie et al., 2016)"},"citationItems":[{"id":989,"uris":["http://zotero.org/users/863046/items/J8B8CHQH"],"uri":["http://zotero.org/users/863046/items/J8B8CHQH"],"itemData":{"id":989,"type":"article-journal","title":"Predonation testing of potential blood donors in resource-restricted settings","container-title":"Transfusion","page":"130-132","volume":"45","issue":"2","source":"Wiley Online Library","DOI":"10.1111/j.1537-2995.2004.04398.x","ISSN":"1537-2995","language":"en","author":[{"family":"Clark","given":"Kenneth A."},{"family":"Kataaha","given":"Peter"},{"family":"Mwangi","given":"Jane"},{"family":"Nyamongo","given":"Jack"}],"issued":{"date-parts":[["2005",2,1]]}}},{"id":986,"uris":["http://zotero.org/users/863046/items/K6VUVCG2"],"uri":["http://zotero.org/users/863046/items/K6VUVCG2"],"itemData":{"id":986,"type":"article-journal","title":"Improving the screening of blood donors with syphilis rapid diagnostic test (RDT) and rapid plasma reagin (RPR) in low- and middle-income countries (LMIC)","container-title":"Transfusion Medicine","page":"n/a-n/a","source":"Wiley Online Library","abstract":"Background\n\nSyphilis testing conventionally relies on a combination of non-treponemal and treponemal tests. The primary objective of this study was to describe the positive predictive value (PPV) of a screening algorithm in a combination of a treponemal rapid diagnostic test (RDT) and rapid plasma reagin (RPR) test at Komfo Anokye Teaching Hospital (KATH), Ghana.\n\nMaterials and Methods\n\nFrom February 2014 to January 2015, 5 mL of venous blood samples were taken from 16 016 blood donors and tested with a treponemal RDT; 5 mL of venous blood was taken from 526 consenting initial syphilis sero-reactive blood donors. These RDT reactive samples were confirmed with an algorithm, applying the Vitros®/Abbott-Architect® algorithm as gold standard.\n\nResults\n\nA total of 478 of 526 RDT reactive donors were confirmed positive for syphilis, making a PPV of 90·9%. Of the 172 (32·7%) donors who were also RPR positive, 167 were confirmed, resulting in a PPV of 97·1%. The PPV of the combined RDT and RPR (suspected active syphilis) testing algorithm was highest among donors at an enhanced risk of syphilis, family/replacement donors (99·9%), and among voluntary donors above 25 years (98·6%).\n\nDiscussion\n\nScreening of blood donors by combining syphilis RDT and RPR with relatively good PPV may provide a reasonable technology for LMIC that has a limited capacity for testing and can contribute to the improvement of blood safety with a minimal loss of donors.","DOI":"10.1111/tme.12363","ISSN":"1365-3148","journalAbbreviation":"Transfusion Med","language":"en","author":[{"family":"Sarkodie","given":"F."},{"family":"Hassall","given":"O."},{"family":"Owusu-Dabo","given":"E."},{"family":"Owusu-Ofori","given":"S."},{"family":"Bates","given":"I."},{"family":"Bygbjerg","given":"I. C."},{"family":"Owusu-Ofori","given":"A."},{"family":"Harritshøj","given":"L. H."},{"family":"Ullum","given":"H."}],"issued":{"date-parts":[["2016",10,1]]}}}],"schema":"https://github.com/citation-style-language/schema/raw/master/csl-citation.json"} </w:instrText>
      </w:r>
      <w:r w:rsidR="00365B2B">
        <w:fldChar w:fldCharType="separate"/>
      </w:r>
      <w:r w:rsidR="00EB2FB2" w:rsidRPr="006021C9">
        <w:t>(Clark et al., 2005; Sarkodie et al., 2016)</w:t>
      </w:r>
      <w:r w:rsidR="00365B2B">
        <w:fldChar w:fldCharType="end"/>
      </w:r>
      <w:r w:rsidR="00F444B3">
        <w:t xml:space="preserve">. </w:t>
      </w:r>
      <w:r w:rsidR="008C4ACF">
        <w:t>However,</w:t>
      </w:r>
      <w:r w:rsidR="00F444B3">
        <w:t xml:space="preserve"> </w:t>
      </w:r>
      <w:r w:rsidR="00D841D5">
        <w:t xml:space="preserve">even in this setting, </w:t>
      </w:r>
      <w:r w:rsidR="009F3AD4">
        <w:t xml:space="preserve">the safest type of donor is one who donates </w:t>
      </w:r>
      <w:r w:rsidR="00E22F44">
        <w:t>repeatedly</w:t>
      </w:r>
      <w:r w:rsidR="00365B2B">
        <w:t xml:space="preserve"> </w:t>
      </w:r>
      <w:r w:rsidR="00365B2B">
        <w:fldChar w:fldCharType="begin"/>
      </w:r>
      <w:r w:rsidR="00365B2B">
        <w:instrText xml:space="preserve"> ADDIN ZOTERO_ITEM CSL_CITATION {"citationID":"1eoubuaj10","properties":{"formattedCitation":"(Allain et al., 2010)","plainCitation":"(Allain et al., 2010)"},"citationItems":[{"id":18,"uris":["http://zotero.org/users/863046/items/GEG3U6BI"],"uri":["http://zotero.org/users/863046/items/GEG3U6BI"],"itemData":{"id":18,"type":"article-journal","title":"Relative safety of first-time volunteer and replacement donors in West Africa","container-title":"Transfusion","page":"340-343","volume":"50","issue":"2","source":"CrossRef","DOI":"10.1111/j.1537-2995.2009.02444.x","ISSN":"00411132, 15372995","author":[{"family":"Allain","given":"Jean-Pierre"},{"family":"Sarkodie","given":"Francis"},{"family":"Asenso-Mensah","given":"Kwame"},{"family":"Owusu-Ofori","given":"Shirley"}],"issued":{"date-parts":[["2010",2]]}}}],"schema":"https://github.com/citation-style-language/schema/raw/master/csl-citation.json"} </w:instrText>
      </w:r>
      <w:r w:rsidR="00365B2B">
        <w:fldChar w:fldCharType="separate"/>
      </w:r>
      <w:r w:rsidR="00365B2B" w:rsidRPr="006021C9">
        <w:t>(Allain et al., 2010)</w:t>
      </w:r>
      <w:r w:rsidR="00365B2B">
        <w:fldChar w:fldCharType="end"/>
      </w:r>
      <w:r w:rsidR="003A0B39">
        <w:t>.</w:t>
      </w:r>
      <w:r>
        <w:t xml:space="preserve"> </w:t>
      </w:r>
    </w:p>
    <w:p w14:paraId="76A3AD09" w14:textId="2593975B" w:rsidR="00D32A7B" w:rsidRDefault="00ED05C2" w:rsidP="00D32A7B">
      <w:r>
        <w:t>A</w:t>
      </w:r>
      <w:r w:rsidR="00D32A7B" w:rsidRPr="00D32A7B">
        <w:t>chiev</w:t>
      </w:r>
      <w:r>
        <w:t>ing an</w:t>
      </w:r>
      <w:r w:rsidR="00D32A7B" w:rsidRPr="00D32A7B">
        <w:t xml:space="preserve"> adequa</w:t>
      </w:r>
      <w:r>
        <w:t>te</w:t>
      </w:r>
      <w:r w:rsidR="00D32A7B" w:rsidRPr="00D32A7B">
        <w:t xml:space="preserve"> blood supply </w:t>
      </w:r>
      <w:r>
        <w:t xml:space="preserve">in SSA </w:t>
      </w:r>
      <w:r w:rsidR="00D32A7B" w:rsidRPr="00D32A7B">
        <w:t>through donor mobilization and retention</w:t>
      </w:r>
      <w:r>
        <w:t xml:space="preserve"> is crucial</w:t>
      </w:r>
      <w:r w:rsidR="00D32A7B" w:rsidRPr="00D32A7B">
        <w:t>.</w:t>
      </w:r>
      <w:r w:rsidR="00D32A7B">
        <w:t xml:space="preserve"> </w:t>
      </w:r>
      <w:r w:rsidR="007047F1" w:rsidRPr="007047F1">
        <w:t xml:space="preserve">Blood donor behaviour studies </w:t>
      </w:r>
      <w:r w:rsidR="00D32F07">
        <w:t>from</w:t>
      </w:r>
      <w:r w:rsidR="00912392">
        <w:t xml:space="preserve"> HIC</w:t>
      </w:r>
      <w:r w:rsidR="007047F1" w:rsidRPr="007047F1">
        <w:t xml:space="preserve"> </w:t>
      </w:r>
      <w:r w:rsidR="00D222B3">
        <w:fldChar w:fldCharType="begin"/>
      </w:r>
      <w:r w:rsidR="00D222B3">
        <w:instrText xml:space="preserve"> ADDIN ZOTERO_ITEM CSL_CITATION {"citationID":"qhs1qvq46","properties":{"formattedCitation":"(Ferguson et al., 2007; Masser et al., 2008)","plainCitation":"(Ferguson et al., 2007; Masser et al., 2008)"},"citationItems":[{"id":115,"uris":["http://zotero.org/users/863046/items/MK7JT5T2"],"uri":["http://zotero.org/users/863046/items/MK7JT5T2"],"itemData":{"id":115,"type":"article-journal","title":"Improving blood donor recruitment and retention: integrating theoretical advances from social and behavioral science research agendas","container-title":"Transfusion","page":"1999-2010","volume":"47","issue":"11","source":"NCBI PubMed","abstract":"BACKGROUND\n\nIncreasing blood donor recruitment and retention is of key importance to transfusion services. Research within the social and behavioral science traditions has adopted separate but complementary approaches to addressing these issues. This article aims to review both of these types of literature, examine theoretical developments, identify commonalities, and offer a means to integrate these within a single intervention approach.\n\n\nSTUDY DESIGN AND METHODS\n\nThe social and behavioral science literature on blood donor recruitment and retention focusing on theory, interventions, and integration is reviewed.\n\n\nRESULTS\n\nThe role of emotional regulation (anticipated anxiety and vasovagal reactions) is central to both the behavioral and the social science approaches to enhancing donor motivation, yet although intentions are the best predictor of donor behavior, interventions targeting enactment of intentions have not been used to increase donation. Implementation intentions (that is, if-then plans formed in advance of acting) provide a useful technique to integrate findings from social and behavioral sciences to increase donor recruitment and retention.\n\n\nCONCLUSION\n\nAfter reviewing the literature, implementation intention formation is proposed as a technique to integrate the key findings and theories from the behavioral and social science literature on blood donor recruitment and retention.","DOI":"10.1111/j.1537-2995.2007.01423.x","ISSN":"0041-1132","note":"PMID: 17958528","shortTitle":"Improving blood donor recruitment and retention","journalAbbreviation":"Transfusion","author":[{"family":"Ferguson","given":"Eamonn"},{"family":"France","given":"Christopher R"},{"family":"Abraham","given":"Charles"},{"family":"Ditto","given":"Blaine"},{"family":"Sheeran","given":"Paschal"}],"issued":{"date-parts":[["2007",11]]},"PMID":"17958528"}},{"id":67,"uris":["http://zotero.org/users/863046/items/CUI9SAU7"],"uri":["http://zotero.org/users/863046/items/CUI9SAU7"],"itemData":{"id":67,"type":"article-journal","title":"The Psychology of Blood Donation: Current Research and Future Directions","container-title":"Transfusion Medicine Reviews","page":"215-233","volume":"22","issue":"3","source":"CrossRef","DOI":"10.1016/j.tmrv.2008.02.005","ISSN":"08877963","shortTitle":"The Psychology of Blood Donation","author":[{"family":"Masser","given":"Barbara M."},{"family":"White","given":"Katherine M."},{"family":"Hyde","given":"Melissa K."},{"family":"Terry","given":"Deborah J."}],"issued":{"date-parts":[["2008",7]]}}}],"schema":"https://github.com/citation-style-language/schema/raw/master/csl-citation.json"} </w:instrText>
      </w:r>
      <w:r w:rsidR="00D222B3">
        <w:fldChar w:fldCharType="separate"/>
      </w:r>
      <w:r w:rsidR="00D222B3" w:rsidRPr="00D222B3">
        <w:rPr>
          <w:rFonts w:ascii="Calibri" w:hAnsi="Calibri" w:cs="Calibri"/>
        </w:rPr>
        <w:t>(Ferguson et al., 2007; Masser et al., 2008)</w:t>
      </w:r>
      <w:r w:rsidR="00D222B3">
        <w:fldChar w:fldCharType="end"/>
      </w:r>
      <w:r w:rsidR="00D222B3">
        <w:t xml:space="preserve"> </w:t>
      </w:r>
      <w:r w:rsidR="00912392">
        <w:t>and t</w:t>
      </w:r>
      <w:r w:rsidR="0044605B">
        <w:t>he resultant</w:t>
      </w:r>
      <w:r w:rsidR="007047F1" w:rsidRPr="007047F1">
        <w:t xml:space="preserve"> knowledge of blood donor motivation and psychology</w:t>
      </w:r>
      <w:r w:rsidR="00D32F07">
        <w:t>,</w:t>
      </w:r>
      <w:r w:rsidR="007047F1" w:rsidRPr="007047F1">
        <w:t xml:space="preserve"> ha</w:t>
      </w:r>
      <w:r w:rsidR="00D32F07">
        <w:t>ve</w:t>
      </w:r>
      <w:r w:rsidR="007047F1" w:rsidRPr="007047F1">
        <w:t xml:space="preserve"> facilitated the establishment of </w:t>
      </w:r>
      <w:r w:rsidR="000C0B26">
        <w:t xml:space="preserve">a </w:t>
      </w:r>
      <w:r w:rsidR="007047F1" w:rsidRPr="007047F1">
        <w:t xml:space="preserve">reliable blood supply from </w:t>
      </w:r>
      <w:r w:rsidR="00EB55D4">
        <w:t>V</w:t>
      </w:r>
      <w:r>
        <w:t>NR</w:t>
      </w:r>
      <w:r w:rsidR="00EB55D4">
        <w:t>D</w:t>
      </w:r>
      <w:r w:rsidR="007047F1" w:rsidRPr="007047F1">
        <w:t xml:space="preserve"> in </w:t>
      </w:r>
      <w:r w:rsidR="00912392">
        <w:t>these</w:t>
      </w:r>
      <w:r w:rsidR="007047F1" w:rsidRPr="007047F1">
        <w:t xml:space="preserve"> countries</w:t>
      </w:r>
      <w:r w:rsidR="00912392">
        <w:t>.</w:t>
      </w:r>
      <w:r w:rsidR="007047F1">
        <w:t xml:space="preserve"> </w:t>
      </w:r>
      <w:r w:rsidR="005D620E" w:rsidRPr="00AF4194">
        <w:t>Similarly, in SSA, blood collection is locally driven</w:t>
      </w:r>
      <w:r w:rsidR="00105437" w:rsidRPr="00AF4194">
        <w:t xml:space="preserve"> and strategies have been put in place by </w:t>
      </w:r>
      <w:r w:rsidR="005D620E" w:rsidRPr="00AF4194">
        <w:t xml:space="preserve">a number of blood collection organizations </w:t>
      </w:r>
      <w:r w:rsidR="00105437" w:rsidRPr="00AF4194">
        <w:t xml:space="preserve">to </w:t>
      </w:r>
      <w:r w:rsidR="005D620E" w:rsidRPr="00AF4194">
        <w:t xml:space="preserve">address </w:t>
      </w:r>
      <w:r w:rsidR="00545D0C">
        <w:t xml:space="preserve">the </w:t>
      </w:r>
      <w:r w:rsidR="00105437" w:rsidRPr="00AF4194">
        <w:t xml:space="preserve">inadequate </w:t>
      </w:r>
      <w:r w:rsidR="005D620E" w:rsidRPr="00AF4194">
        <w:t>blood supply</w:t>
      </w:r>
      <w:r w:rsidR="00105437" w:rsidRPr="00AF4194">
        <w:t xml:space="preserve"> </w:t>
      </w:r>
      <w:r w:rsidR="00105437" w:rsidRPr="00AF4194">
        <w:fldChar w:fldCharType="begin"/>
      </w:r>
      <w:r w:rsidR="00105437" w:rsidRPr="00AF4194">
        <w:instrText xml:space="preserve"> ADDIN ZOTERO_ITEM CSL_CITATION {"citationID":"fhag9f9rf","properties":{"formattedCitation":"(Allain et al., 2008; Basavaraju et al., 2010; Dahourou et al., 2010; Owusu-Ofori et al., 2010; Reddy, 2012)","plainCitation":"(Allain et al., 2008; Basavaraju et al., 2010; Dahourou et al., 2010; Owusu-Ofori et al., 2010; Reddy, 2012)"},"citationItems":[{"id":7,"uris":["http://zotero.org/users/863046/items/Z4QM2KD4"],"uri":["http://zotero.org/users/863046/items/Z4QM2KD4"],"itemData":{"id":7,"type":"article-journal","title":"A pool of repeat blood donors can be generated with little expense to the blood center in sub-Saharan Africa","container-title":"Transfusion","page":"735-741","volume":"48","issue":"4","source":"CrossRef","DOI":"10.1111/j.1537-2995.2007.01599.x","ISSN":"0041-1132, 1537-2995","author":[{"family":"Allain","given":"Jean-Pierre"},{"family":"Sarkodie","given":"Francis"},{"family":"Boateng","given":"Peter"},{"family":"Asenso","given":"Kwame"},{"family":"Kyeremateng","given":"Ernest"},{"family":"Owusu-Ofori","given":"Shirley"}],"issued":{"date-parts":[["2008",4]]}}},{"id":787,"uris":["http://zotero.org/users/863046/items/F6VGBVZX"],"uri":["http://zotero.org/users/863046/items/F6VGBVZX"],"itemData":{"id":787,"type":"article-journal","title":"Quantification of print, radio and television exposure among previous blood donors in Kenya: an opportunity for encouraging repeat donation in a resource-limited setting?","container-title":"Vox Sanguinis","page":"274-277","volume":"99","issue":"3","source":"PubMed","abstract":"Blood services in sub-Saharan Africa experience blood shortages and low retention of voluntary, non-remunerated donors. To boost collections by encouraging repeat donations, the Kenya National Blood Transfusion Service is exploring the likelihood of reaching previous donors through targeted print, radio and television advertising. We analysed data from a national AIDS Indicator Survey to determine whether previous donors have significant exposure to media. Respondents reporting history of blood donation had significantly higher exposure to print, radio and television media than those without history of blood donation. Targeted media campaigns encouraging repeat donation are likely to reach previous donors even in resource-limited settings.","DOI":"10.1111/j.1423-0410.2010.01369.x","ISSN":"1423-0410","note":"PMID: 20598106","shortTitle":"Quantification of print, radio and television exposure among previous blood donors in Kenya","journalAbbreviation":"Vox Sang.","language":"eng","author":[{"family":"Basavaraju","given":"S. V."},{"family":"Mwangi","given":"J."},{"family":"Kellogg","given":"T. A."},{"family":"Odawo","given":"L."},{"family":"Marum","given":"L. H."},{"literal":"2007 Kenya AIDS Indicator Survey Group"}],"issued":{"date-parts":[["2010",10]]},"PMID":"20598106"}},{"id":910,"uris":["http://zotero.org/users/863046/items/9GM3Q3TS"],"uri":["http://zotero.org/users/863046/items/9GM3Q3TS"],"itemData":{"id":910,"type":"article-journal","title":"Recruitment of blood donors in Burkina Faso: how to avoid donations from family members?","container-title":"Biologicals","collection-title":"Special Section: Advances in Transfusion Safety (pp. 1-104)","page":"39-42","volume":"38","issue":"1","source":"ScienceDirect","abstract":"Burkina Faso is a continental West African country of approximately 16 M people whose transfusion needs were covered by 66,210 blood units collected mostly in 4 regional transfusion centers part of a national network but also from hospital-based smaller blood centers. The first group of blood centers relies almost exclusively on volunteer, non-remunerated, blood donors and only approximately 32.7% of them are repeating donation. In contrast, hospital-based blood centers rely nearly exclusively on family/replacement donors. The general strategy of the national blood transfusion network was to base the system exclusively on volunteer donors, which was nearly accomplished overall and completely at Bobo-Dioulasso, the largest center. However, despite considerable increase in blood collection, the overall blood supply remains low (4.7 units/1000 inhabitants) and worsens during the secondary school recesses since young student blood constitutes the most part of volunteer donors. To overcome such shortages, mobile blood collection sessions are organized in alternate sites such as military barracks or places of worship but with limited success. Another critical issue is that despite considerable efforts and help from community advocates, only 32.7% of volunteers repeat donation limiting the considerably safety advantage of a pool of regular donors.","DOI":"10.1016/j.biologicals.2009.10.017","ISSN":"1045-1056","shortTitle":"Recruitment of blood donors in Burkina Faso","journalAbbreviation":"Biologicals","author":[{"family":"Dahourou","given":"Honorine"},{"family":"Tapko","given":"Jean-Baptiste"},{"family":"Kienou","given":"Kisito"},{"family":"Nebie","given":"Koumpingnin"},{"family":"Sanou","given":"Mahamoudou"}],"issued":{"date-parts":[["2010",1]]}}},{"id":789,"uris":["http://zotero.org/users/863046/items/7DJ5CV87"],"uri":["http://zotero.org/users/863046/items/7DJ5CV87"],"itemData":{"id":789,"type":"article-journal","title":"Fostering repeat donations in Ghana","container-title":"Biologicals: Journal of the International Association of Biological Standardization","page":"47-52","volume":"38","issue":"1","source":"PubMed","abstract":"INTRODUCTION: Most African countries are challenged in recruiting and retaining voluntary blood donors by cost and other complexities and in establishing and implementing national blood policies. The availability of replacement donors who are a cheaper source of blood has not enhanced repeat voluntary donor initiatives.\nMETHODS: An overview of activities for recruiting and retaining voluntary blood donors was carried out. Donor records from mobile sessions were reviewed from 2002 to 2008.\nRESULTS AND DISCUSSION: A total of 71,701 blood donations; 45,515 (63.5%) being voluntary donations with 11,680 (25%) repeat donations were collected during the study period. Donations from schools and colleges contributed a steady 60% of total voluntary whilst radio station blood drives increased contribution from 10 to 27%. Though Muslim population is less than 20%, blood collection was above the 30-donation cost-effectiveness threshold with a repeat donation trend reaching 60%. In contrast Christian worshippers provided &lt;25 unit/session and 30% repeat donations. Repeat donation trends amongst school donors and radio blood drives were 20% and 70% respectively.\nCONCLUSION: Repeat donations rates have been variable amongst different blood donor groups in Kumasi, Ghana. The impact of community leaders in propagating altruism cannot be overemphasized. Programs aiming at motivating replacement donors to be repeat donors should be developed and assessed.","DOI":"10.1016/j.biologicals.2009.10.021","ISSN":"1095-8320","note":"PMID: 20093042","journalAbbreviation":"Biologicals","language":"eng","author":[{"family":"Owusu-Ofori","given":"S."},{"family":"Asenso-Mensah","given":"K."},{"family":"Boateng","given":"P."},{"family":"Sarkodie","given":"F."},{"family":"Allain","given":"J.-P."}],"issued":{"date-parts":[["2010",1]]},"PMID":"20093042"}},{"id":758,"uris":["http://zotero.org/users/863046/items/5ME828TV"],"uri":["http://zotero.org/users/863046/items/5ME828TV"],"itemData":{"id":758,"type":"article-journal","title":"Blood donation patterns and challenges in Southern Africa","container-title":"ISBT Science Series","page":"296-299","volume":"7","issue":"1","source":"Wiley Online Library","abstract":"Introduction:  Developing countries face significant challenges in collecting sufficient blood to meet the demands from patients. Southern African countries have implemented many initiatives to recruit and retain sufficient voluntary blood donors and the success has been varied in different countries. Objective:  To analyse blood donor patterns and challenges in the 14 Southern African countries and assess progress made in attaining a 100% voluntary donor base as well as collecting sufficient blood as per the WHO recommendations for developing countries. Results:  A literature review showed that between 2004 and 2008 very little progress has been made with regard to improving the number of blood donations per 1000 population and increasing the number of voluntary non-remunerated blood donors. When factors such as age, disease burden and poverty are factored in, the donor potential in these countries is low. Discussion:  Collecting sufficient, safe blood from voluntary blood donors continues to be a major challenge for many developing countries and co-ordinated efforts, with assistance from external organizations, is required.","DOI":"10.1111/j.1751-2824.2012.01576.x","ISSN":"1751-2824","language":"en","author":[{"family":"Reddy","given":"R."}],"issued":{"date-parts":[["2012",7,1]]}}}],"schema":"https://github.com/citation-style-language/schema/raw/master/csl-citation.json"} </w:instrText>
      </w:r>
      <w:r w:rsidR="00105437" w:rsidRPr="00AF4194">
        <w:fldChar w:fldCharType="separate"/>
      </w:r>
      <w:r w:rsidR="009B095E" w:rsidRPr="00AF4194">
        <w:rPr>
          <w:rFonts w:ascii="Calibri" w:hAnsi="Calibri" w:cs="Calibri"/>
        </w:rPr>
        <w:t>(Allain et al., 2008; Basavaraju et al., 2010; Dahourou et al., 2010; Owusu-Ofori et al., 2010; Reddy, 2012)</w:t>
      </w:r>
      <w:r w:rsidR="00105437" w:rsidRPr="00AF4194">
        <w:fldChar w:fldCharType="end"/>
      </w:r>
      <w:r w:rsidR="005D620E" w:rsidRPr="00AF4194">
        <w:t xml:space="preserve">. </w:t>
      </w:r>
      <w:r w:rsidR="00545D0C" w:rsidRPr="00545D0C">
        <w:t>However, as the blood donation deficit described above demonstrates,</w:t>
      </w:r>
      <w:r w:rsidR="00545D0C">
        <w:t xml:space="preserve"> these </w:t>
      </w:r>
      <w:r w:rsidR="00A31934">
        <w:t xml:space="preserve">strategies </w:t>
      </w:r>
      <w:proofErr w:type="gramStart"/>
      <w:r w:rsidR="00A31934">
        <w:t xml:space="preserve">have only been </w:t>
      </w:r>
      <w:r w:rsidR="00105437" w:rsidRPr="00AF4194">
        <w:t>successfully implemented</w:t>
      </w:r>
      <w:proofErr w:type="gramEnd"/>
      <w:r w:rsidR="00A31934">
        <w:t xml:space="preserve"> in very few countries</w:t>
      </w:r>
      <w:r w:rsidR="00545D0C">
        <w:t>.</w:t>
      </w:r>
      <w:r w:rsidR="005D620E" w:rsidRPr="00AF4194">
        <w:t xml:space="preserve"> </w:t>
      </w:r>
      <w:r w:rsidR="00545D0C">
        <w:t>T</w:t>
      </w:r>
      <w:r w:rsidR="005D620E" w:rsidRPr="00AF4194">
        <w:t xml:space="preserve">he blood </w:t>
      </w:r>
      <w:r w:rsidR="00545D0C">
        <w:t>donor recruitment</w:t>
      </w:r>
      <w:r w:rsidR="005D620E" w:rsidRPr="00AF4194">
        <w:t xml:space="preserve"> models in SSA have </w:t>
      </w:r>
      <w:r w:rsidR="003B0355">
        <w:t xml:space="preserve">largely </w:t>
      </w:r>
      <w:r w:rsidR="005D620E" w:rsidRPr="00AF4194">
        <w:t>been</w:t>
      </w:r>
      <w:r w:rsidR="003B0355">
        <w:t xml:space="preserve"> based </w:t>
      </w:r>
      <w:r w:rsidR="005D620E" w:rsidRPr="00AF4194">
        <w:t>on those designed and used in d</w:t>
      </w:r>
      <w:r w:rsidR="00545D0C">
        <w:t xml:space="preserve">ifferent, </w:t>
      </w:r>
      <w:proofErr w:type="gramStart"/>
      <w:r w:rsidR="00545D0C">
        <w:t>more wealthy</w:t>
      </w:r>
      <w:proofErr w:type="gramEnd"/>
      <w:r w:rsidR="00545D0C">
        <w:t xml:space="preserve"> contexts;</w:t>
      </w:r>
      <w:r w:rsidR="005D620E" w:rsidRPr="00AF4194">
        <w:t xml:space="preserve"> and where these have not worked, modifications have been implemented</w:t>
      </w:r>
      <w:r w:rsidR="00A64B26" w:rsidRPr="00AF4194">
        <w:t xml:space="preserve">. </w:t>
      </w:r>
      <w:r w:rsidR="00545D0C">
        <w:t>In addition</w:t>
      </w:r>
      <w:r w:rsidR="00A64B26" w:rsidRPr="00AF4194">
        <w:t xml:space="preserve">, the </w:t>
      </w:r>
      <w:r w:rsidR="00545D0C">
        <w:t>evidence</w:t>
      </w:r>
      <w:r w:rsidR="00A64B26" w:rsidRPr="00AF4194">
        <w:t xml:space="preserve"> for such strategies and methods of </w:t>
      </w:r>
      <w:r w:rsidR="00545D0C">
        <w:t xml:space="preserve">their </w:t>
      </w:r>
      <w:r w:rsidR="00A64B26" w:rsidRPr="00AF4194">
        <w:t xml:space="preserve">evaluation </w:t>
      </w:r>
      <w:proofErr w:type="gramStart"/>
      <w:r w:rsidR="00A64B26" w:rsidRPr="00AF4194">
        <w:t>may sometimes be inadequately described</w:t>
      </w:r>
      <w:proofErr w:type="gramEnd"/>
      <w:r w:rsidR="00A64B26" w:rsidRPr="00AF4194">
        <w:t xml:space="preserve">. </w:t>
      </w:r>
      <w:r w:rsidR="00545D0C">
        <w:t>To illustrate this, in a</w:t>
      </w:r>
      <w:r w:rsidR="005D620E" w:rsidRPr="00AF4194">
        <w:t xml:space="preserve"> systematic review </w:t>
      </w:r>
      <w:r w:rsidR="00545D0C">
        <w:t xml:space="preserve">of the </w:t>
      </w:r>
      <w:r w:rsidR="005D620E" w:rsidRPr="00AF4194">
        <w:t xml:space="preserve">efficacy of interventions promoting blood donation by </w:t>
      </w:r>
      <w:r w:rsidR="001062EF">
        <w:fldChar w:fldCharType="begin"/>
      </w:r>
      <w:r w:rsidR="001062EF">
        <w:instrText xml:space="preserve"> ADDIN ZOTERO_ITEM CSL_CITATION {"citationID":"2hvrt57p1e","properties":{"formattedCitation":"(Godin et al., 2012)","plainCitation":"(Godin et al., 2012)"},"citationItems":[{"id":970,"uris":["http://zotero.org/users/863046/items/64RWRAZA"],"uri":["http://zotero.org/users/863046/items/64RWRAZA"],"itemData":{"id":970,"type":"article-journal","title":"Efficacy of Interventions Promoting Blood Donation: A Systematic Review","container-title":"Transfusion Medicine Reviews","page":"224-237.e6","volume":"26","issue":"3","source":"ScienceDirect","abstract":"Findings about the efficacy of interventions promoting blood donation are scattered and sometime inconsistent. The aim of the present systematic review was to identify the most effective types of interventions and modes of delivery to increase blood donation. The following databases were investigated: MEDLINE/PubMed, PsycINFO, CINAHL, EMBASE, and Proquest Dissertations and Theses. Additional studies were also included by checking the references of the articles included in the review and by looking at our personal collection. The outcomes of interest were either blood drive attendance or blood donations. A total of 29 randomized controlled trials or quasi-experimental studies were included in the review, detailing 36 interventions tested among independent samples. Interventions targeting psychosocial cognitions (s = 8, s to represent the number of independent samples; odds ratio [OR], 2.47; 95% confidence interval [CI], 1.42-4.28), those stressing the altruistic motives to give blood (s = 4; OR, 3.89; 95% CI, 1.03-14.76), and reminders (s = 7; OR, 1.91; 95% CI, 1.22-2.99) were the most successful in increasing blood donation. The results suggest that motivational interventions and reminders are the most effective in increasing blood donation, but additional studies are needed to evaluate the efficacy of other types of interventions.","DOI":"10.1016/j.tmrv.2011.10.001","ISSN":"0887-7963","shortTitle":"Efficacy of Interventions Promoting Blood Donation","journalAbbreviation":"Transfusion Medicine Reviews","author":[{"family":"Godin","given":"Gaston"},{"family":"Vézina-Im","given":"Lydi-Anne"},{"family":"Bélanger-Gravel","given":"Ariane"},{"family":"Amireault","given":"Steve"}],"issued":{"date-parts":[["2012",7]]}}}],"schema":"https://github.com/citation-style-language/schema/raw/master/csl-citation.json"} </w:instrText>
      </w:r>
      <w:r w:rsidR="001062EF">
        <w:fldChar w:fldCharType="separate"/>
      </w:r>
      <w:r w:rsidR="001062EF" w:rsidRPr="001062EF">
        <w:rPr>
          <w:rFonts w:ascii="Calibri" w:hAnsi="Calibri" w:cs="Calibri"/>
        </w:rPr>
        <w:t xml:space="preserve">Godin et al., </w:t>
      </w:r>
      <w:r w:rsidR="001062EF">
        <w:rPr>
          <w:rFonts w:ascii="Calibri" w:hAnsi="Calibri" w:cs="Calibri"/>
        </w:rPr>
        <w:t>(</w:t>
      </w:r>
      <w:r w:rsidR="001062EF" w:rsidRPr="001062EF">
        <w:rPr>
          <w:rFonts w:ascii="Calibri" w:hAnsi="Calibri" w:cs="Calibri"/>
        </w:rPr>
        <w:t>2012)</w:t>
      </w:r>
      <w:r w:rsidR="001062EF">
        <w:fldChar w:fldCharType="end"/>
      </w:r>
      <w:r w:rsidR="005D620E" w:rsidRPr="00AF4194">
        <w:t>, not a single study from SSA was included</w:t>
      </w:r>
      <w:r w:rsidR="00A64B26" w:rsidRPr="00AF4194">
        <w:t>.</w:t>
      </w:r>
      <w:r w:rsidR="00A64B26">
        <w:t xml:space="preserve"> </w:t>
      </w:r>
      <w:r w:rsidR="00912392">
        <w:t>Beliefs,</w:t>
      </w:r>
      <w:r w:rsidR="00764AC7">
        <w:t xml:space="preserve"> social norms </w:t>
      </w:r>
      <w:r w:rsidR="00912392">
        <w:t xml:space="preserve">and perceived behavioural control have been found to </w:t>
      </w:r>
      <w:r w:rsidR="00764AC7">
        <w:t>influence blood donation behavio</w:t>
      </w:r>
      <w:r w:rsidR="008C7E35">
        <w:t>u</w:t>
      </w:r>
      <w:r w:rsidR="00764AC7">
        <w:t xml:space="preserve">r </w:t>
      </w:r>
      <w:r w:rsidR="00D222B3">
        <w:fldChar w:fldCharType="begin"/>
      </w:r>
      <w:r w:rsidR="00D222B3">
        <w:instrText xml:space="preserve"> ADDIN ZOTERO_ITEM CSL_CITATION {"citationID":"125h638ime","properties":{"formattedCitation":"(Ajzen, 1991)","plainCitation":"(Ajzen, 1991)"},"citationItems":[{"id":207,"uris":["http://zotero.org/users/863046/items/DI3ZJEPI"],"uri":["http://zotero.org/users/863046/items/DI3ZJEPI"],"itemData":{"id":207,"type":"article-journal","title":"THE THEORY OF PLANNED BEHAVIOR.pdf","container-title":"Organizational Behaviour and Human Decision Process","page":"179-211","volume":"50","shortTitle":"TPB","author":[{"family":"Ajzen","given":"I"}],"issued":{"date-parts":[["1991",12]]}}}],"schema":"https://github.com/citation-style-language/schema/raw/master/csl-citation.json"} </w:instrText>
      </w:r>
      <w:r w:rsidR="00D222B3">
        <w:fldChar w:fldCharType="separate"/>
      </w:r>
      <w:r w:rsidR="00D222B3" w:rsidRPr="00D222B3">
        <w:rPr>
          <w:rFonts w:ascii="Calibri" w:hAnsi="Calibri" w:cs="Calibri"/>
        </w:rPr>
        <w:t>(Ajzen, 1991)</w:t>
      </w:r>
      <w:r w:rsidR="00D222B3">
        <w:fldChar w:fldCharType="end"/>
      </w:r>
      <w:r w:rsidR="006021C9">
        <w:t>.</w:t>
      </w:r>
      <w:r w:rsidR="00764AC7">
        <w:t xml:space="preserve"> </w:t>
      </w:r>
      <w:r w:rsidR="006021C9">
        <w:t xml:space="preserve">Since </w:t>
      </w:r>
      <w:r w:rsidR="00764AC7">
        <w:t xml:space="preserve">these </w:t>
      </w:r>
      <w:r w:rsidR="00D222B3">
        <w:t xml:space="preserve">constructs </w:t>
      </w:r>
      <w:r w:rsidR="00764AC7">
        <w:t xml:space="preserve">vary between </w:t>
      </w:r>
      <w:r w:rsidR="00912392">
        <w:t>HIC</w:t>
      </w:r>
      <w:r w:rsidR="00764AC7">
        <w:t xml:space="preserve"> and </w:t>
      </w:r>
      <w:r w:rsidR="00B54498">
        <w:t>LMIC, factors</w:t>
      </w:r>
      <w:r w:rsidR="00912392">
        <w:t xml:space="preserve"> that motivate or deter blood donation may also vary between HIC and LMIC in accordance with beliefs and social norms. </w:t>
      </w:r>
      <w:r>
        <w:t>T</w:t>
      </w:r>
      <w:r w:rsidR="00912392">
        <w:t xml:space="preserve">herefore, </w:t>
      </w:r>
      <w:r w:rsidR="0044605B">
        <w:t>u</w:t>
      </w:r>
      <w:r w:rsidR="00D32A7B">
        <w:t xml:space="preserve">nderstanding </w:t>
      </w:r>
      <w:r w:rsidR="00A834ED">
        <w:t xml:space="preserve">the factors that influence blood donation </w:t>
      </w:r>
      <w:r w:rsidR="00CC74BD">
        <w:t>behaviour</w:t>
      </w:r>
      <w:r w:rsidR="00A834ED">
        <w:t xml:space="preserve"> </w:t>
      </w:r>
      <w:r w:rsidR="00764AC7">
        <w:t xml:space="preserve">in SSA </w:t>
      </w:r>
      <w:r>
        <w:t>is vital</w:t>
      </w:r>
      <w:r w:rsidR="00D32A7B" w:rsidRPr="00D32A7B">
        <w:t xml:space="preserve"> </w:t>
      </w:r>
      <w:r w:rsidR="00912392">
        <w:t>to</w:t>
      </w:r>
      <w:r w:rsidR="00D32A7B" w:rsidRPr="00D32A7B">
        <w:t xml:space="preserve"> </w:t>
      </w:r>
      <w:r w:rsidR="00A834ED">
        <w:t>develop</w:t>
      </w:r>
      <w:r w:rsidR="00B86882">
        <w:t>ing</w:t>
      </w:r>
      <w:r w:rsidR="00764AC7">
        <w:t xml:space="preserve"> </w:t>
      </w:r>
      <w:r w:rsidR="00306C38">
        <w:t>local</w:t>
      </w:r>
      <w:r w:rsidR="00912392">
        <w:t>,</w:t>
      </w:r>
      <w:r w:rsidR="00306C38">
        <w:t xml:space="preserve"> </w:t>
      </w:r>
      <w:r w:rsidR="00764AC7">
        <w:t>culturally sensitive</w:t>
      </w:r>
      <w:r w:rsidR="00306C38">
        <w:t xml:space="preserve"> strategies to</w:t>
      </w:r>
      <w:r w:rsidR="00A834ED">
        <w:t xml:space="preserve"> address</w:t>
      </w:r>
      <w:r w:rsidR="00306C38">
        <w:t xml:space="preserve"> </w:t>
      </w:r>
      <w:r w:rsidR="00A834ED">
        <w:t>blood donor motivation and retention.</w:t>
      </w:r>
    </w:p>
    <w:p w14:paraId="00321C26" w14:textId="240BA66E" w:rsidR="007047F1" w:rsidRDefault="007047F1" w:rsidP="00D32A7B">
      <w:r w:rsidRPr="007047F1">
        <w:t xml:space="preserve">The </w:t>
      </w:r>
      <w:r w:rsidR="008C7E35">
        <w:t xml:space="preserve">purpose of the following </w:t>
      </w:r>
      <w:r w:rsidRPr="007047F1">
        <w:t xml:space="preserve">literature </w:t>
      </w:r>
      <w:r w:rsidR="00286E25" w:rsidRPr="00104061">
        <w:t>review</w:t>
      </w:r>
      <w:r w:rsidR="00286E25" w:rsidRPr="007047F1">
        <w:t xml:space="preserve"> </w:t>
      </w:r>
      <w:r w:rsidRPr="007047F1">
        <w:t xml:space="preserve">on </w:t>
      </w:r>
      <w:r w:rsidR="00306C38">
        <w:t>blood donor motivation in SSA</w:t>
      </w:r>
      <w:r w:rsidRPr="007047F1">
        <w:t xml:space="preserve"> is to highlight </w:t>
      </w:r>
      <w:r w:rsidR="00306C38">
        <w:t>the available evidence on</w:t>
      </w:r>
      <w:r w:rsidR="000F1C57">
        <w:t xml:space="preserve">, and </w:t>
      </w:r>
      <w:r w:rsidR="0074458A">
        <w:t xml:space="preserve">to </w:t>
      </w:r>
      <w:r w:rsidR="000F1C57">
        <w:t>identify,</w:t>
      </w:r>
      <w:r w:rsidR="00306C38">
        <w:t xml:space="preserve"> </w:t>
      </w:r>
      <w:r w:rsidR="00B86882">
        <w:t xml:space="preserve">the </w:t>
      </w:r>
      <w:r w:rsidR="00306C38" w:rsidRPr="00306C38">
        <w:t>perceptions</w:t>
      </w:r>
      <w:r w:rsidR="000F1C57">
        <w:t>,</w:t>
      </w:r>
      <w:r w:rsidR="00B835DC">
        <w:t xml:space="preserve"> </w:t>
      </w:r>
      <w:r w:rsidR="000F1C57">
        <w:t>motivators,</w:t>
      </w:r>
      <w:r w:rsidR="00B835DC">
        <w:t xml:space="preserve"> </w:t>
      </w:r>
      <w:r w:rsidR="00306C38" w:rsidRPr="00306C38">
        <w:t xml:space="preserve">and deterrents </w:t>
      </w:r>
      <w:r w:rsidR="00B835DC">
        <w:t xml:space="preserve">that influence blood donation </w:t>
      </w:r>
      <w:r w:rsidR="00CC74BD">
        <w:t>behaviour</w:t>
      </w:r>
      <w:r w:rsidR="00B835DC">
        <w:t xml:space="preserve"> in SSA</w:t>
      </w:r>
      <w:r w:rsidR="000F1C57">
        <w:t xml:space="preserve">; </w:t>
      </w:r>
      <w:r w:rsidR="008C4ACF">
        <w:t xml:space="preserve">and </w:t>
      </w:r>
      <w:r w:rsidR="000F1C57">
        <w:t>identify how the</w:t>
      </w:r>
      <w:r w:rsidR="00B86882">
        <w:t>se</w:t>
      </w:r>
      <w:r w:rsidR="000F1C57">
        <w:t xml:space="preserve"> factors influence blood donation in SSA</w:t>
      </w:r>
      <w:r w:rsidR="008C4ACF">
        <w:t>.</w:t>
      </w:r>
    </w:p>
    <w:p w14:paraId="4F7DBA11" w14:textId="3C5EF226" w:rsidR="00896072" w:rsidRPr="00363333" w:rsidRDefault="00896072"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363333">
        <w:rPr>
          <w:rFonts w:asciiTheme="majorHAnsi" w:eastAsiaTheme="majorEastAsia" w:hAnsiTheme="majorHAnsi" w:cstheme="majorBidi"/>
          <w:color w:val="2E74B5" w:themeColor="accent1" w:themeShade="BF"/>
          <w:sz w:val="24"/>
          <w:szCs w:val="32"/>
        </w:rPr>
        <w:t>Methods</w:t>
      </w:r>
    </w:p>
    <w:p w14:paraId="217C5D25" w14:textId="2B5C27F4" w:rsidR="00FE4B44" w:rsidRPr="009C4D36" w:rsidRDefault="00FE4B44" w:rsidP="00FE4B44">
      <w:pPr>
        <w:pStyle w:val="Heading2"/>
        <w:rPr>
          <w:sz w:val="24"/>
        </w:rPr>
      </w:pPr>
      <w:r w:rsidRPr="009C4D36">
        <w:rPr>
          <w:sz w:val="24"/>
        </w:rPr>
        <w:t>Study Design</w:t>
      </w:r>
    </w:p>
    <w:p w14:paraId="09758287" w14:textId="158EFFBC" w:rsidR="00FE4B44" w:rsidRDefault="00311168" w:rsidP="00FE4B44">
      <w:r>
        <w:t xml:space="preserve">A study protocol was developed </w:t>
      </w:r>
      <w:r w:rsidR="00187624">
        <w:t>based on a</w:t>
      </w:r>
      <w:r w:rsidR="00022451">
        <w:t xml:space="preserve"> </w:t>
      </w:r>
      <w:r w:rsidR="00487150">
        <w:t xml:space="preserve">scoping review framework </w:t>
      </w:r>
      <w:r w:rsidR="00022451">
        <w:fldChar w:fldCharType="begin"/>
      </w:r>
      <w:r w:rsidR="00022451">
        <w:instrText xml:space="preserve"> ADDIN ZOTERO_ITEM CSL_CITATION {"citationID":"2519nohkdl","properties":{"formattedCitation":"{\\rtf (Arksey and O\\uc0\\u8217{}Malley, 2005)}","plainCitation":"(Arksey and O’Malley, 2005)"},"citationItems":[{"id":962,"uris":["http://zotero.org/users/863046/items/C6C6AA2X"],"uri":["http://zotero.org/users/863046/items/C6C6AA2X"],"itemData":{"id":962,"type":"article-journal","title":"Scoping studies: towards a methodological framework","container-title":"International Journal of Social Research Methodology","page":"19-32","volume":"8","issue":"1","source":"Taylor and Francis+NEJM","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DOI":"10.1080/1364557032000119616","ISSN":"1364-5579","shortTitle":"Scoping studies","author":[{"family":"Arksey","given":"Hilary"},{"family":"O'Malley","given":"Lisa"}],"issued":{"date-parts":[["2005",2,1]]}}}],"schema":"https://github.com/citation-style-language/schema/raw/master/csl-citation.json"} </w:instrText>
      </w:r>
      <w:r w:rsidR="00022451">
        <w:fldChar w:fldCharType="separate"/>
      </w:r>
      <w:r w:rsidR="00022451" w:rsidRPr="00022451">
        <w:rPr>
          <w:rFonts w:ascii="Calibri" w:hAnsi="Calibri" w:cs="Calibri"/>
          <w:szCs w:val="24"/>
        </w:rPr>
        <w:t>(Arksey and O’Malley, 2005)</w:t>
      </w:r>
      <w:r w:rsidR="00022451">
        <w:fldChar w:fldCharType="end"/>
      </w:r>
      <w:r w:rsidR="00022451">
        <w:t xml:space="preserve"> and the</w:t>
      </w:r>
      <w:r w:rsidR="00FE4B44">
        <w:t xml:space="preserve"> </w:t>
      </w:r>
      <w:r w:rsidR="00FE4B44" w:rsidRPr="00FE4B44">
        <w:t>Methodology for JBI Scoping Reviews</w:t>
      </w:r>
      <w:r w:rsidR="00FE4B44">
        <w:t xml:space="preserve"> </w:t>
      </w:r>
      <w:r>
        <w:fldChar w:fldCharType="begin"/>
      </w:r>
      <w:r>
        <w:instrText xml:space="preserve"> ADDIN ZOTERO_ITEM CSL_CITATION {"citationID":"2o2pjodqr0","properties":{"formattedCitation":"(The Joanna Briggs Institute, 2015)","plainCitation":"(The Joanna Briggs Institute, 2015)"},"citationItems":[{"id":594,"uris":["http://zotero.org/users/863046/items/S58SADFG"],"uri":["http://zotero.org/users/863046/items/S58SADFG"],"itemData":{"id":594,"type":"article","title":"Joanna Briggs Institute Reviewers’ Manual: 2015 edition / Methodology for JBI Scoping Reviews","publisher":"The Joanna Briggs Institute","URL":"http://joannabriggs.org/assets/docs/sumari/Reviewers-Manual_Methodology-for-JBI-Scoping-Reviews_2015_v2.pdf","shortTitle":"Methodology for JBI Scoping Reviews","language":"English","author":[{"literal":"The Joanna Briggs Institute"}],"issued":{"date-parts":[["2015"]]},"accessed":{"date-parts":[["2016",7,28]]}}}],"schema":"https://github.com/citation-style-language/schema/raw/master/csl-citation.json"} </w:instrText>
      </w:r>
      <w:r>
        <w:fldChar w:fldCharType="separate"/>
      </w:r>
      <w:r w:rsidRPr="00311168">
        <w:rPr>
          <w:rFonts w:ascii="Calibri" w:hAnsi="Calibri" w:cs="Calibri"/>
        </w:rPr>
        <w:t>(The Joanna Briggs Institute, 2015)</w:t>
      </w:r>
      <w:r>
        <w:fldChar w:fldCharType="end"/>
      </w:r>
      <w:r w:rsidR="00022451">
        <w:t xml:space="preserve">. </w:t>
      </w:r>
      <w:r w:rsidR="00B71C9C">
        <w:t>Identified s</w:t>
      </w:r>
      <w:r w:rsidR="00022451">
        <w:t>tudies were selected for the</w:t>
      </w:r>
      <w:r w:rsidR="00B71C9C">
        <w:t xml:space="preserve"> review</w:t>
      </w:r>
      <w:r w:rsidR="00022451">
        <w:t xml:space="preserve"> using the </w:t>
      </w:r>
      <w:r w:rsidRPr="00311168">
        <w:t xml:space="preserve">Preferred Reporting Items for Systematic reviews and Meta-Analyses (PRISMA) of health care interventions </w:t>
      </w:r>
      <w:r>
        <w:fldChar w:fldCharType="begin"/>
      </w:r>
      <w:r>
        <w:instrText xml:space="preserve"> ADDIN ZOTERO_ITEM CSL_CITATION {"citationID":"17uh0q7018","properties":{"formattedCitation":"(Moher et al., 2009)","plainCitation":"(Moher et al., 2009)"},"citationItems":[{"id":946,"uris":["http://zotero.org/users/863046/items/8Z49WWM7"],"uri":["http://zotero.org/users/863046/items/8Z49WWM7"],"itemData":{"id":946,"type":"article-journal","title":"Preferred reporting items for systematic reviews and meta-analyses: the PRISMA statement","container-title":"Annals of Internal Medicine","page":"264-269, W64","volume":"151","issue":"4","source":"PubMed","ISSN":"1539-3704","note":"PMID: 19622511","shortTitle":"Preferred reporting items for systematic reviews and meta-analyses","journalAbbreviation":"Ann. Intern. Med.","language":"eng","author":[{"family":"Moher","given":"David"},{"family":"Liberati","given":"Alessandro"},{"family":"Tetzlaff","given":"Jennifer"},{"family":"Altman","given":"Douglas G."},{"literal":"PRISMA Group"}],"issued":{"date-parts":[["2009",8,18]]},"PMID":"19622511"}}],"schema":"https://github.com/citation-style-language/schema/raw/master/csl-citation.json"} </w:instrText>
      </w:r>
      <w:r>
        <w:fldChar w:fldCharType="separate"/>
      </w:r>
      <w:r w:rsidRPr="00311168">
        <w:rPr>
          <w:rFonts w:ascii="Calibri" w:hAnsi="Calibri" w:cs="Calibri"/>
        </w:rPr>
        <w:t>(Moher et al., 2009)</w:t>
      </w:r>
      <w:r>
        <w:fldChar w:fldCharType="end"/>
      </w:r>
      <w:r>
        <w:t xml:space="preserve">. Data extraction and a thematic analysis </w:t>
      </w:r>
      <w:r w:rsidR="00BA698B">
        <w:t>were</w:t>
      </w:r>
      <w:r>
        <w:t xml:space="preserve"> conducted using </w:t>
      </w:r>
      <w:r w:rsidRPr="00311168">
        <w:t>“the framework method for analysis of qualitative data”</w:t>
      </w:r>
      <w:r>
        <w:t xml:space="preserve"> </w:t>
      </w:r>
      <w:r w:rsidR="003B4A12">
        <w:fldChar w:fldCharType="begin"/>
      </w:r>
      <w:r w:rsidR="003B4A12">
        <w:instrText xml:space="preserve"> ADDIN ZOTERO_ITEM CSL_CITATION {"citationID":"27cql8ad5a","properties":{"formattedCitation":"(Gale et al., 2013)","plainCitation":"(Gale et al., 2013)"},"citationItems":[{"id":597,"uris":["http://zotero.org/users/863046/items/ED5H9RG8"],"uri":["http://zotero.org/users/863046/items/ED5H9RG8"],"itemData":{"id":597,"type":"article-journal","title":"Using the framework method for the analysis of qualitative data in multi-disciplinary health research","container-title":"BMC Medical Research Methodology","page":"117","volume":"13","source":"BioMed Central","abstract":"The Framework Method is becoming an increasingly popular approach to the management and analysis of qualitative data in health research. However, there is confusion about its potential application and limitations.","DOI":"10.1186/1471-2288-13-117","ISSN":"1471-2288","journalAbbreviation":"BMC Medical Research Methodology","author":[{"family":"Gale","given":"Nicola K."},{"family":"Heath","given":"Gemma"},{"family":"Cameron","given":"Elaine"},{"family":"Rashid","given":"Sabina"},{"family":"Redwood","given":"Sabi"}],"issued":{"date-parts":[["2013"]]}}}],"schema":"https://github.com/citation-style-language/schema/raw/master/csl-citation.json"} </w:instrText>
      </w:r>
      <w:r w:rsidR="003B4A12">
        <w:fldChar w:fldCharType="separate"/>
      </w:r>
      <w:r w:rsidR="003B4A12" w:rsidRPr="003B4A12">
        <w:rPr>
          <w:rFonts w:ascii="Calibri" w:hAnsi="Calibri" w:cs="Calibri"/>
        </w:rPr>
        <w:t>(Gale et al., 2013)</w:t>
      </w:r>
      <w:r w:rsidR="003B4A12">
        <w:fldChar w:fldCharType="end"/>
      </w:r>
      <w:r w:rsidR="003B4A12">
        <w:t>.</w:t>
      </w:r>
      <w:r>
        <w:t xml:space="preserve"> </w:t>
      </w:r>
      <w:r w:rsidR="00F52469" w:rsidRPr="00F52469">
        <w:t>A coding scheme based on the taxonomy of blood donor motivators</w:t>
      </w:r>
      <w:r w:rsidR="00F52469">
        <w:t xml:space="preserve"> </w:t>
      </w:r>
      <w:r w:rsidR="00F52469">
        <w:fldChar w:fldCharType="begin"/>
      </w:r>
      <w:r w:rsidR="00F52469">
        <w:instrText xml:space="preserve"> ADDIN ZOTERO_ITEM CSL_CITATION {"citationID":"27pv1i8pg0","properties":{"formattedCitation":"(Bednall and Bove, 2011)","plainCitation":"(Bednall and Bove, 2011)"},"citationItems":[{"id":240,"uris":["http://zotero.org/users/863046/items/DDWBDDD3"],"uri":["http://zotero.org/users/863046/items/DDWBDDD3"],"itemData":{"id":240,"type":"article-journal","title":"Donating Blood: A Meta-Analytic Review of Self-Reported Motivators and Deterrents","container-title":"Transfusion Medicine Reviews","page":"317-334","volume":"25","issue":"4","source":"CrossRef","DOI":"10.1016/j.tmrv.2011.04.005","ISSN":"08877963","shortTitle":"Donating Blood","author":[{"family":"Bednall","given":"Timothy C."},{"family":"Bove","given":"Liliana L."}],"issued":{"date-parts":[["2011",10]]}}}],"schema":"https://github.com/citation-style-language/schema/raw/master/csl-citation.json"} </w:instrText>
      </w:r>
      <w:r w:rsidR="00F52469">
        <w:fldChar w:fldCharType="separate"/>
      </w:r>
      <w:r w:rsidR="00F52469" w:rsidRPr="00F52469">
        <w:rPr>
          <w:rFonts w:ascii="Calibri" w:hAnsi="Calibri" w:cs="Calibri"/>
        </w:rPr>
        <w:t>(Bednall and Bove, 2011)</w:t>
      </w:r>
      <w:r w:rsidR="00F52469">
        <w:fldChar w:fldCharType="end"/>
      </w:r>
      <w:r w:rsidR="00F52469" w:rsidRPr="00F52469">
        <w:t xml:space="preserve">, but modified to capture the perceptions of blood and blood donation found in </w:t>
      </w:r>
      <w:r w:rsidR="00F52469">
        <w:t>SSA</w:t>
      </w:r>
      <w:r w:rsidR="00F52469" w:rsidRPr="00F52469">
        <w:t xml:space="preserve"> blood donors was used for reporting the results.</w:t>
      </w:r>
    </w:p>
    <w:p w14:paraId="236B16D6" w14:textId="67A21147" w:rsidR="00CA67E1" w:rsidRPr="00AF1F0B" w:rsidRDefault="00CA67E1" w:rsidP="006A5DBF">
      <w:pPr>
        <w:pStyle w:val="Heading2"/>
        <w:rPr>
          <w:sz w:val="24"/>
        </w:rPr>
      </w:pPr>
      <w:r w:rsidRPr="00AF1F0B">
        <w:rPr>
          <w:sz w:val="24"/>
        </w:rPr>
        <w:t>Inclusion Criteria</w:t>
      </w:r>
    </w:p>
    <w:p w14:paraId="5E57C2D7" w14:textId="77777777" w:rsidR="00CA67E1" w:rsidRPr="00CA67E1" w:rsidRDefault="00CA67E1" w:rsidP="009B7CEC">
      <w:pPr>
        <w:spacing w:after="0"/>
        <w:rPr>
          <w:b/>
        </w:rPr>
      </w:pPr>
      <w:r w:rsidRPr="00CA67E1">
        <w:rPr>
          <w:b/>
        </w:rPr>
        <w:t>Type of participants</w:t>
      </w:r>
    </w:p>
    <w:p w14:paraId="67DAADA9" w14:textId="5A57D6BF" w:rsidR="00CA67E1" w:rsidRPr="00CA67E1" w:rsidRDefault="00CA67E1" w:rsidP="00CA67E1">
      <w:r w:rsidRPr="00CA67E1">
        <w:t xml:space="preserve">The review considered </w:t>
      </w:r>
      <w:r w:rsidR="00261E71">
        <w:t>studies</w:t>
      </w:r>
      <w:r w:rsidRPr="00CA67E1">
        <w:t xml:space="preserve"> that included persons </w:t>
      </w:r>
      <w:r w:rsidR="005E50DD">
        <w:t>from SSA</w:t>
      </w:r>
      <w:r w:rsidR="00964334">
        <w:t xml:space="preserve"> </w:t>
      </w:r>
      <w:r w:rsidRPr="00CA67E1">
        <w:t xml:space="preserve">who have donated blood before, who have never donated blood or </w:t>
      </w:r>
      <w:r w:rsidR="00261E71">
        <w:t>who have</w:t>
      </w:r>
      <w:r w:rsidRPr="00CA67E1">
        <w:t xml:space="preserve"> experiences about blood donation.</w:t>
      </w:r>
    </w:p>
    <w:p w14:paraId="4B451A64" w14:textId="77777777" w:rsidR="00CA67E1" w:rsidRPr="00CA67E1" w:rsidRDefault="00CA67E1" w:rsidP="009B7CEC">
      <w:pPr>
        <w:spacing w:after="0"/>
        <w:rPr>
          <w:b/>
        </w:rPr>
      </w:pPr>
      <w:r w:rsidRPr="00CA67E1">
        <w:rPr>
          <w:b/>
        </w:rPr>
        <w:t xml:space="preserve">Concept </w:t>
      </w:r>
    </w:p>
    <w:p w14:paraId="35123AAE" w14:textId="1943F461" w:rsidR="00CA67E1" w:rsidRPr="00CA67E1" w:rsidRDefault="00CA67E1" w:rsidP="00CA67E1">
      <w:r w:rsidRPr="00CA67E1">
        <w:t xml:space="preserve">The review </w:t>
      </w:r>
      <w:r w:rsidR="00343712" w:rsidRPr="00CA67E1">
        <w:t>considered quantitative</w:t>
      </w:r>
      <w:r w:rsidRPr="00CA67E1">
        <w:t xml:space="preserve">, </w:t>
      </w:r>
      <w:r w:rsidR="00343712" w:rsidRPr="00CA67E1">
        <w:t>qualitative</w:t>
      </w:r>
      <w:r w:rsidR="001A6274">
        <w:t>,</w:t>
      </w:r>
      <w:r w:rsidR="00343712" w:rsidRPr="00CA67E1">
        <w:t xml:space="preserve"> mixed</w:t>
      </w:r>
      <w:r w:rsidRPr="00CA67E1">
        <w:t>-method</w:t>
      </w:r>
      <w:r w:rsidR="004E0DB8">
        <w:t xml:space="preserve"> and case</w:t>
      </w:r>
      <w:r w:rsidRPr="00CA67E1">
        <w:t xml:space="preserve"> studies that examined </w:t>
      </w:r>
      <w:r w:rsidR="004E0DB8">
        <w:t xml:space="preserve">attitudes, </w:t>
      </w:r>
      <w:r w:rsidRPr="00CA67E1">
        <w:t>perceptions, motivations a</w:t>
      </w:r>
      <w:r w:rsidR="000C0B26">
        <w:t>nd deterrents to blood donation.</w:t>
      </w:r>
    </w:p>
    <w:p w14:paraId="17620293" w14:textId="77777777" w:rsidR="00CA67E1" w:rsidRPr="00CA67E1" w:rsidRDefault="00CA67E1" w:rsidP="009B7CEC">
      <w:pPr>
        <w:spacing w:after="0"/>
        <w:rPr>
          <w:b/>
        </w:rPr>
      </w:pPr>
      <w:r w:rsidRPr="00CA67E1">
        <w:rPr>
          <w:b/>
        </w:rPr>
        <w:lastRenderedPageBreak/>
        <w:t xml:space="preserve">Context </w:t>
      </w:r>
    </w:p>
    <w:p w14:paraId="26098151" w14:textId="11F8620E" w:rsidR="00CA67E1" w:rsidRPr="00CA67E1" w:rsidRDefault="00CA67E1" w:rsidP="00CA67E1">
      <w:r w:rsidRPr="00CA67E1">
        <w:t xml:space="preserve">The review considered </w:t>
      </w:r>
      <w:r w:rsidR="008A5C86">
        <w:t xml:space="preserve">studies </w:t>
      </w:r>
      <w:r w:rsidRPr="00CA67E1">
        <w:t xml:space="preserve">conducted </w:t>
      </w:r>
      <w:r w:rsidR="001A6274">
        <w:t xml:space="preserve">in countries </w:t>
      </w:r>
      <w:r w:rsidRPr="00CA67E1">
        <w:t xml:space="preserve">in </w:t>
      </w:r>
      <w:r w:rsidR="005E50DD">
        <w:t xml:space="preserve">SSA </w:t>
      </w:r>
      <w:r w:rsidR="006C641C">
        <w:t>(Appendix</w:t>
      </w:r>
      <w:r w:rsidR="009F5CA6">
        <w:t xml:space="preserve"> 1</w:t>
      </w:r>
      <w:r w:rsidR="006C641C" w:rsidRPr="00E51230">
        <w:t>)</w:t>
      </w:r>
      <w:r w:rsidRPr="00E51230">
        <w:t xml:space="preserve"> </w:t>
      </w:r>
      <w:r w:rsidR="0037535E">
        <w:t xml:space="preserve">and </w:t>
      </w:r>
      <w:r w:rsidR="00924180">
        <w:t xml:space="preserve">that </w:t>
      </w:r>
      <w:r w:rsidR="008A5C86">
        <w:t xml:space="preserve">reported </w:t>
      </w:r>
      <w:r w:rsidRPr="00CA67E1">
        <w:t xml:space="preserve">in </w:t>
      </w:r>
      <w:r w:rsidR="00924180">
        <w:t xml:space="preserve">either </w:t>
      </w:r>
      <w:r w:rsidRPr="00CA67E1">
        <w:t>English</w:t>
      </w:r>
      <w:r w:rsidR="0017519D">
        <w:t xml:space="preserve"> or French</w:t>
      </w:r>
    </w:p>
    <w:p w14:paraId="55B2D7F1" w14:textId="77777777" w:rsidR="00CA67E1" w:rsidRPr="00CA67E1" w:rsidRDefault="00CA67E1" w:rsidP="009B7CEC">
      <w:pPr>
        <w:spacing w:after="0"/>
        <w:rPr>
          <w:b/>
        </w:rPr>
      </w:pPr>
      <w:r w:rsidRPr="00CA67E1">
        <w:rPr>
          <w:b/>
        </w:rPr>
        <w:t xml:space="preserve">Types of sources </w:t>
      </w:r>
    </w:p>
    <w:p w14:paraId="49131862" w14:textId="01B68968" w:rsidR="00CA67E1" w:rsidRPr="00CA67E1" w:rsidRDefault="00CA67E1" w:rsidP="00CA67E1">
      <w:r w:rsidRPr="00CA67E1">
        <w:t>The sources of information for this review were reports</w:t>
      </w:r>
      <w:r w:rsidR="006744A5">
        <w:t xml:space="preserve"> and</w:t>
      </w:r>
      <w:r w:rsidRPr="00CA67E1">
        <w:t xml:space="preserve"> published literature</w:t>
      </w:r>
      <w:r w:rsidR="00D51063">
        <w:t>.</w:t>
      </w:r>
    </w:p>
    <w:p w14:paraId="7C9B4DA7" w14:textId="77777777" w:rsidR="00CA67E1" w:rsidRPr="00CA67E1" w:rsidRDefault="00CA67E1" w:rsidP="006A5DBF">
      <w:pPr>
        <w:pStyle w:val="Heading2"/>
      </w:pPr>
      <w:r w:rsidRPr="00F85A2F">
        <w:rPr>
          <w:sz w:val="24"/>
        </w:rPr>
        <w:t>Search strategy</w:t>
      </w:r>
    </w:p>
    <w:p w14:paraId="0A2FC7DA" w14:textId="3E380BBF" w:rsidR="00CA67E1" w:rsidRDefault="00CA67E1" w:rsidP="00CA67E1">
      <w:r w:rsidRPr="00CA67E1">
        <w:t>The search strategy aimed at identifying published literature from the selected databases</w:t>
      </w:r>
      <w:r w:rsidR="00D51063">
        <w:t>. T</w:t>
      </w:r>
      <w:r w:rsidRPr="00CA67E1">
        <w:t>here was no limitation on the year of publication.</w:t>
      </w:r>
      <w:r w:rsidR="008A4A86">
        <w:t xml:space="preserve"> </w:t>
      </w:r>
      <w:r w:rsidRPr="00CA67E1">
        <w:t xml:space="preserve">The literature search was conducted in three stages </w:t>
      </w:r>
      <w:r w:rsidRPr="00CA67E1">
        <w:fldChar w:fldCharType="begin"/>
      </w:r>
      <w:r w:rsidR="007D0911">
        <w:instrText xml:space="preserve"> ADDIN ZOTERO_ITEM CSL_CITATION {"citationID":"iq3bd9tj","properties":{"formattedCitation":"(The Joanna Briggs Institute, 2015)","plainCitation":"(The Joanna Briggs Institute, 2015)"},"citationItems":[{"id":594,"uris":["http://zotero.org/users/863046/items/S58SADFG"],"uri":["http://zotero.org/users/863046/items/S58SADFG"],"itemData":{"id":594,"type":"article","title":"Joanna Briggs Institute Reviewers’ Manual: 2015 edition / Methodology for JBI Scoping Reviews","publisher":"The Joanna Briggs Institute","URL":"http://joannabriggs.org/assets/docs/sumari/Reviewers-Manual_Methodology-for-JBI-Scoping-Reviews_2015_v2.pdf","shortTitle":"Methodology for JBI Scoping Reviews","language":"English","author":[{"literal":"The Joanna Briggs Institute"}],"issued":{"date-parts":[["2015"]]},"accessed":{"date-parts":[["2016",7,28]]}}}],"schema":"https://github.com/citation-style-language/schema/raw/master/csl-citation.json"} </w:instrText>
      </w:r>
      <w:r w:rsidRPr="00CA67E1">
        <w:fldChar w:fldCharType="separate"/>
      </w:r>
      <w:r w:rsidR="007D0911" w:rsidRPr="007D0911">
        <w:rPr>
          <w:rFonts w:ascii="Calibri" w:hAnsi="Calibri" w:cs="Calibri"/>
        </w:rPr>
        <w:t>(The Joanna Briggs Institute, 2015)</w:t>
      </w:r>
      <w:r w:rsidRPr="00CA67E1">
        <w:fldChar w:fldCharType="end"/>
      </w:r>
      <w:r w:rsidRPr="00CA67E1">
        <w:t xml:space="preserve">. </w:t>
      </w:r>
      <w:r w:rsidR="008D47A6">
        <w:t>In</w:t>
      </w:r>
      <w:r w:rsidR="008D47A6" w:rsidRPr="00CA67E1">
        <w:t xml:space="preserve"> </w:t>
      </w:r>
      <w:r w:rsidRPr="00CA67E1">
        <w:t xml:space="preserve">the first stage, PUBMED </w:t>
      </w:r>
      <w:proofErr w:type="gramStart"/>
      <w:r w:rsidR="009B7CEC">
        <w:t>was</w:t>
      </w:r>
      <w:r w:rsidRPr="00CA67E1">
        <w:t xml:space="preserve"> searched</w:t>
      </w:r>
      <w:proofErr w:type="gramEnd"/>
      <w:r w:rsidRPr="00CA67E1">
        <w:t xml:space="preserve"> with the initial keywords</w:t>
      </w:r>
      <w:r w:rsidR="003F28C4">
        <w:t xml:space="preserve">. The identified literature </w:t>
      </w:r>
      <w:proofErr w:type="gramStart"/>
      <w:r w:rsidR="003F28C4">
        <w:t>was reviewed</w:t>
      </w:r>
      <w:proofErr w:type="gramEnd"/>
      <w:r w:rsidR="003F28C4">
        <w:t xml:space="preserve"> by abstract and additional keywords were identified</w:t>
      </w:r>
      <w:r w:rsidRPr="00CA67E1">
        <w:t xml:space="preserve">. </w:t>
      </w:r>
      <w:r w:rsidR="008D47A6">
        <w:t>In</w:t>
      </w:r>
      <w:r w:rsidR="008D47A6" w:rsidRPr="00CA67E1">
        <w:t xml:space="preserve"> </w:t>
      </w:r>
      <w:r w:rsidRPr="00CA67E1">
        <w:t xml:space="preserve">the second stage, </w:t>
      </w:r>
      <w:r w:rsidR="003F28C4">
        <w:t xml:space="preserve">the </w:t>
      </w:r>
      <w:r w:rsidRPr="00CA67E1">
        <w:t xml:space="preserve">additional keywords identified at stage one </w:t>
      </w:r>
      <w:proofErr w:type="gramStart"/>
      <w:r w:rsidRPr="00CA67E1">
        <w:t xml:space="preserve">were added and further used to search </w:t>
      </w:r>
      <w:r w:rsidR="009B7CEC">
        <w:t xml:space="preserve">PUBMED and </w:t>
      </w:r>
      <w:r w:rsidR="003F28C4">
        <w:t>Google Scholar</w:t>
      </w:r>
      <w:proofErr w:type="gramEnd"/>
      <w:r w:rsidRPr="00CA67E1">
        <w:t xml:space="preserve">. The references of </w:t>
      </w:r>
      <w:r w:rsidR="00035662">
        <w:t>selected</w:t>
      </w:r>
      <w:r w:rsidR="00035662" w:rsidRPr="00CA67E1">
        <w:t xml:space="preserve"> </w:t>
      </w:r>
      <w:r w:rsidR="003F28C4">
        <w:t xml:space="preserve">studies, as well as “Similar Articles” to </w:t>
      </w:r>
      <w:r w:rsidR="00BC1EB6">
        <w:t>identified studies</w:t>
      </w:r>
      <w:r w:rsidR="003F28C4">
        <w:t xml:space="preserve"> in PubMed</w:t>
      </w:r>
      <w:r w:rsidRPr="00CA67E1">
        <w:t xml:space="preserve"> </w:t>
      </w:r>
      <w:proofErr w:type="gramStart"/>
      <w:r w:rsidRPr="00CA67E1">
        <w:t>were searched</w:t>
      </w:r>
      <w:proofErr w:type="gramEnd"/>
      <w:r w:rsidRPr="00CA67E1">
        <w:t xml:space="preserve"> for any other relevant </w:t>
      </w:r>
      <w:r w:rsidR="003F28C4">
        <w:t>studies</w:t>
      </w:r>
      <w:r w:rsidR="003F28C4" w:rsidRPr="00CA67E1">
        <w:t xml:space="preserve"> </w:t>
      </w:r>
      <w:r w:rsidR="008D47A6">
        <w:t>in</w:t>
      </w:r>
      <w:r w:rsidR="008D47A6" w:rsidRPr="00CA67E1">
        <w:t xml:space="preserve"> </w:t>
      </w:r>
      <w:r w:rsidRPr="00CA67E1">
        <w:t xml:space="preserve">the third stage. </w:t>
      </w:r>
      <w:r w:rsidR="00035662">
        <w:t>Online</w:t>
      </w:r>
      <w:r w:rsidR="00035662" w:rsidRPr="00CA67E1">
        <w:t xml:space="preserve"> </w:t>
      </w:r>
      <w:r w:rsidRPr="00CA67E1">
        <w:t>searches of</w:t>
      </w:r>
      <w:r w:rsidR="00D0797F" w:rsidRPr="00D0797F">
        <w:t xml:space="preserve"> the International Society of Blood Transfusion (ISBT) journals a</w:t>
      </w:r>
      <w:r w:rsidR="00D0797F">
        <w:t>nd newsletter,</w:t>
      </w:r>
      <w:r w:rsidRPr="00CA67E1">
        <w:t xml:space="preserve"> </w:t>
      </w:r>
      <w:proofErr w:type="spellStart"/>
      <w:r w:rsidR="003F28C4">
        <w:t>Vox</w:t>
      </w:r>
      <w:proofErr w:type="spellEnd"/>
      <w:r w:rsidR="003F28C4">
        <w:t xml:space="preserve"> </w:t>
      </w:r>
      <w:proofErr w:type="spellStart"/>
      <w:r w:rsidR="00A772FE">
        <w:t>Sanguinis</w:t>
      </w:r>
      <w:proofErr w:type="spellEnd"/>
      <w:r w:rsidR="00A772FE">
        <w:t>, Transfusion</w:t>
      </w:r>
      <w:r w:rsidR="003F28C4">
        <w:t xml:space="preserve"> Today and ISBT Science Series </w:t>
      </w:r>
      <w:proofErr w:type="gramStart"/>
      <w:r w:rsidRPr="00CA67E1">
        <w:t>were further performed</w:t>
      </w:r>
      <w:proofErr w:type="gramEnd"/>
      <w:r w:rsidR="00D0797F">
        <w:t xml:space="preserve"> </w:t>
      </w:r>
      <w:r w:rsidR="00D0797F" w:rsidRPr="00D0797F">
        <w:t>for additional relevant reports and conference abstracts</w:t>
      </w:r>
      <w:r w:rsidRPr="00D0797F">
        <w:t>.</w:t>
      </w:r>
      <w:r w:rsidR="000F38D0">
        <w:t xml:space="preserve"> </w:t>
      </w:r>
      <w:r w:rsidR="009903BB" w:rsidRPr="009903BB">
        <w:t>The database search</w:t>
      </w:r>
      <w:r w:rsidR="009903BB">
        <w:t>es</w:t>
      </w:r>
      <w:r w:rsidR="009903BB" w:rsidRPr="009903BB">
        <w:t xml:space="preserve"> </w:t>
      </w:r>
      <w:proofErr w:type="gramStart"/>
      <w:r w:rsidR="009903BB" w:rsidRPr="009903BB">
        <w:t>were conducted by one author and repeated by a second author</w:t>
      </w:r>
      <w:proofErr w:type="gramEnd"/>
      <w:r w:rsidR="009903BB" w:rsidRPr="009903BB">
        <w:t xml:space="preserve">. </w:t>
      </w:r>
      <w:proofErr w:type="gramStart"/>
      <w:r w:rsidR="009903BB" w:rsidRPr="009903BB">
        <w:t>The online search</w:t>
      </w:r>
      <w:r w:rsidR="009903BB">
        <w:t>es</w:t>
      </w:r>
      <w:r w:rsidR="009903BB" w:rsidRPr="009903BB">
        <w:t xml:space="preserve"> of journals and newsletter</w:t>
      </w:r>
      <w:r w:rsidR="009903BB">
        <w:t xml:space="preserve"> were</w:t>
      </w:r>
      <w:r w:rsidR="009903BB" w:rsidRPr="009903BB">
        <w:t xml:space="preserve"> conducted by one author and three assistants</w:t>
      </w:r>
      <w:proofErr w:type="gramEnd"/>
      <w:r w:rsidR="009903BB" w:rsidRPr="009903BB">
        <w:t>.</w:t>
      </w:r>
    </w:p>
    <w:p w14:paraId="14E85F42" w14:textId="25018B02" w:rsidR="00827B0F" w:rsidRPr="00827B0F" w:rsidRDefault="00CA67E1" w:rsidP="00827B0F">
      <w:pPr>
        <w:rPr>
          <w:lang w:val="en-US"/>
        </w:rPr>
      </w:pPr>
      <w:r w:rsidRPr="000B7E57">
        <w:t xml:space="preserve">Initial keywords </w:t>
      </w:r>
      <w:r w:rsidR="00343712" w:rsidRPr="000B7E57">
        <w:t>were</w:t>
      </w:r>
      <w:r w:rsidR="00F47EDD">
        <w:t xml:space="preserve"> “</w:t>
      </w:r>
      <w:r w:rsidR="00343712">
        <w:t>blood</w:t>
      </w:r>
      <w:r w:rsidRPr="00CA67E1">
        <w:t xml:space="preserve">, blood donation, blood donor, perceptions, motivators, deterrents, attitudinal factors, Africa, sub-Saharan Africa, </w:t>
      </w:r>
      <w:proofErr w:type="gramStart"/>
      <w:r w:rsidRPr="00CA67E1">
        <w:t>Africa</w:t>
      </w:r>
      <w:proofErr w:type="gramEnd"/>
      <w:r w:rsidRPr="00CA67E1">
        <w:t xml:space="preserve"> south of Sahara</w:t>
      </w:r>
      <w:r w:rsidR="000B7E57">
        <w:t>”</w:t>
      </w:r>
      <w:r w:rsidRPr="00CA67E1">
        <w:t xml:space="preserve">. The keywords were placed in the following format for the initial searches - </w:t>
      </w:r>
      <w:r w:rsidR="00964334" w:rsidRPr="00CA67E1">
        <w:t>[</w:t>
      </w:r>
      <w:proofErr w:type="gramStart"/>
      <w:r w:rsidR="00360406" w:rsidRPr="00CA67E1">
        <w:t>[</w:t>
      </w:r>
      <w:r w:rsidR="00360406" w:rsidRPr="00CA67E1" w:rsidDel="00964334">
        <w:t xml:space="preserve"> </w:t>
      </w:r>
      <w:r w:rsidRPr="00CA67E1">
        <w:t>blood</w:t>
      </w:r>
      <w:proofErr w:type="gramEnd"/>
      <w:r w:rsidRPr="00CA67E1">
        <w:t xml:space="preserve"> OR blood donor OR blood donation</w:t>
      </w:r>
      <w:r w:rsidR="00360406" w:rsidRPr="00CA67E1">
        <w:t>]</w:t>
      </w:r>
      <w:r w:rsidRPr="00CA67E1">
        <w:t xml:space="preserve"> AND </w:t>
      </w:r>
      <w:r w:rsidR="00360406" w:rsidRPr="00CA67E1">
        <w:t>[</w:t>
      </w:r>
      <w:r w:rsidRPr="00CA67E1">
        <w:t>perceptions OR motivators OR deterrents OR attitudinal factors</w:t>
      </w:r>
      <w:r w:rsidR="00360406" w:rsidRPr="00CA67E1">
        <w:t>]</w:t>
      </w:r>
      <w:r w:rsidRPr="00CA67E1">
        <w:t xml:space="preserve"> AND </w:t>
      </w:r>
      <w:r w:rsidR="00360406" w:rsidRPr="00CA67E1">
        <w:t>[</w:t>
      </w:r>
      <w:r w:rsidRPr="00CA67E1">
        <w:t>sub-Saharan Africa OR Africa OR Africa south of Sahara</w:t>
      </w:r>
      <w:r w:rsidR="00343712" w:rsidRPr="00CA67E1">
        <w:t>]</w:t>
      </w:r>
      <w:r w:rsidR="00343712" w:rsidRPr="00360406">
        <w:t>]</w:t>
      </w:r>
      <w:r w:rsidRPr="00CA67E1">
        <w:t>.</w:t>
      </w:r>
      <w:r w:rsidR="000B7E57">
        <w:t xml:space="preserve"> </w:t>
      </w:r>
      <w:r w:rsidR="00827B0F" w:rsidRPr="000B7E57">
        <w:rPr>
          <w:lang w:val="en-US"/>
        </w:rPr>
        <w:t>Additional keywords</w:t>
      </w:r>
      <w:r w:rsidR="000B7E57" w:rsidRPr="000B7E57">
        <w:rPr>
          <w:lang w:val="en-US"/>
        </w:rPr>
        <w:t xml:space="preserve"> identified were</w:t>
      </w:r>
      <w:r w:rsidR="000B7E57">
        <w:rPr>
          <w:lang w:val="en-US"/>
        </w:rPr>
        <w:t xml:space="preserve"> “b</w:t>
      </w:r>
      <w:r w:rsidR="00827B0F" w:rsidRPr="00827B0F">
        <w:rPr>
          <w:lang w:val="en-US"/>
        </w:rPr>
        <w:t>arriers, misperceptions, attitudes, beliefs, obstacles</w:t>
      </w:r>
      <w:r w:rsidR="000B7E57">
        <w:rPr>
          <w:lang w:val="en-US"/>
        </w:rPr>
        <w:t>”.</w:t>
      </w:r>
    </w:p>
    <w:p w14:paraId="32875291" w14:textId="6D3FBA31" w:rsidR="002E1477" w:rsidRPr="008A27F9" w:rsidRDefault="007B0B1E" w:rsidP="008A27F9">
      <w:pPr>
        <w:pStyle w:val="Heading2"/>
        <w:rPr>
          <w:sz w:val="24"/>
        </w:rPr>
      </w:pPr>
      <w:r w:rsidRPr="008A27F9">
        <w:rPr>
          <w:sz w:val="24"/>
        </w:rPr>
        <w:t>Study Selection, Extraction of Data and Analysis</w:t>
      </w:r>
    </w:p>
    <w:p w14:paraId="4EAE60A5" w14:textId="55EB9166" w:rsidR="00E2717B" w:rsidRDefault="007A1296" w:rsidP="00E2717B">
      <w:r w:rsidRPr="007A1296">
        <w:t>The selection of studies for the review followed the PRISMA</w:t>
      </w:r>
      <w:r>
        <w:t xml:space="preserve"> </w:t>
      </w:r>
      <w:r w:rsidRPr="00930D3B">
        <w:t>Flow Diagram</w:t>
      </w:r>
      <w:r>
        <w:t xml:space="preserve"> (Figure 1).</w:t>
      </w:r>
      <w:r w:rsidRPr="007A1296">
        <w:t xml:space="preserve"> </w:t>
      </w:r>
      <w:r w:rsidR="00B30767">
        <w:t xml:space="preserve">To describe the studies included in the review, a </w:t>
      </w:r>
      <w:r w:rsidR="00E22F44">
        <w:t>matrix</w:t>
      </w:r>
      <w:r w:rsidR="00B30767">
        <w:t xml:space="preserve"> was designed </w:t>
      </w:r>
      <w:r w:rsidR="00E22F44">
        <w:t>to capture</w:t>
      </w:r>
      <w:r w:rsidR="00620B24">
        <w:t xml:space="preserve"> the population, contextual and conceptual categories such as year, c</w:t>
      </w:r>
      <w:r w:rsidR="00620B24" w:rsidRPr="00620B24">
        <w:t>ountry</w:t>
      </w:r>
      <w:r w:rsidR="00620B24">
        <w:t xml:space="preserve">, </w:t>
      </w:r>
      <w:proofErr w:type="gramStart"/>
      <w:r w:rsidR="00620B24">
        <w:t>aim</w:t>
      </w:r>
      <w:proofErr w:type="gramEnd"/>
      <w:r w:rsidR="00620B24">
        <w:t>, t</w:t>
      </w:r>
      <w:r w:rsidR="00620B24" w:rsidRPr="00620B24">
        <w:t>ype of study</w:t>
      </w:r>
      <w:r w:rsidR="00620B24">
        <w:t>, s</w:t>
      </w:r>
      <w:r w:rsidR="00620B24" w:rsidRPr="00620B24">
        <w:t>tudy population</w:t>
      </w:r>
      <w:r w:rsidR="00620B24">
        <w:t>, s</w:t>
      </w:r>
      <w:r w:rsidR="00620B24" w:rsidRPr="00620B24">
        <w:t>ample size</w:t>
      </w:r>
      <w:r w:rsidR="00620B24">
        <w:t>, sampling m</w:t>
      </w:r>
      <w:r w:rsidR="00620B24" w:rsidRPr="00620B24">
        <w:t>ethod</w:t>
      </w:r>
      <w:r w:rsidR="00620B24">
        <w:t>s</w:t>
      </w:r>
      <w:r w:rsidR="00A65321">
        <w:t xml:space="preserve"> and</w:t>
      </w:r>
      <w:r w:rsidR="00620B24">
        <w:t xml:space="preserve"> t</w:t>
      </w:r>
      <w:r w:rsidR="00620B24" w:rsidRPr="00620B24">
        <w:t>hemes</w:t>
      </w:r>
      <w:r w:rsidR="00993816">
        <w:t xml:space="preserve"> </w:t>
      </w:r>
      <w:r w:rsidR="00774492">
        <w:t>r</w:t>
      </w:r>
      <w:r w:rsidR="00774492" w:rsidRPr="00620B24">
        <w:t>elevant</w:t>
      </w:r>
      <w:r w:rsidR="00774492">
        <w:t xml:space="preserve"> </w:t>
      </w:r>
      <w:r w:rsidR="00620B24">
        <w:t>to the</w:t>
      </w:r>
      <w:r w:rsidR="00993816">
        <w:t xml:space="preserve"> objective of the review</w:t>
      </w:r>
      <w:r w:rsidR="00A65321">
        <w:t>.</w:t>
      </w:r>
      <w:r w:rsidR="00620B24">
        <w:t xml:space="preserve"> The key findings were extracted using </w:t>
      </w:r>
      <w:r w:rsidR="00A65321">
        <w:t xml:space="preserve">a </w:t>
      </w:r>
      <w:r w:rsidR="007F6557">
        <w:t xml:space="preserve">data extraction sheet </w:t>
      </w:r>
      <w:r w:rsidR="00993816">
        <w:t xml:space="preserve">which </w:t>
      </w:r>
      <w:r w:rsidR="007F6557">
        <w:t>was designed based on “</w:t>
      </w:r>
      <w:r w:rsidR="00A65321">
        <w:t>t</w:t>
      </w:r>
      <w:r w:rsidR="009F5CA6">
        <w:t>he framework method for analysis of qualitative data</w:t>
      </w:r>
      <w:r w:rsidR="007F6557">
        <w:t>”</w:t>
      </w:r>
      <w:r w:rsidR="009F5CA6">
        <w:t xml:space="preserve"> (</w:t>
      </w:r>
      <w:r w:rsidR="009F5CA6" w:rsidRPr="009F5CA6">
        <w:t>Gale</w:t>
      </w:r>
      <w:r w:rsidR="009F5CA6">
        <w:t xml:space="preserve"> et al., 2013)</w:t>
      </w:r>
      <w:r w:rsidR="007F6557">
        <w:t xml:space="preserve"> and pilot tested on the first three </w:t>
      </w:r>
      <w:r w:rsidR="007D453C">
        <w:t xml:space="preserve">identified </w:t>
      </w:r>
      <w:r w:rsidR="00993816">
        <w:t>papers</w:t>
      </w:r>
      <w:r w:rsidR="007F6557">
        <w:t xml:space="preserve">. </w:t>
      </w:r>
      <w:proofErr w:type="gramStart"/>
      <w:r w:rsidR="007F6557">
        <w:t>This wa</w:t>
      </w:r>
      <w:r w:rsidR="00993816">
        <w:t>s reviewed by</w:t>
      </w:r>
      <w:r w:rsidR="00133EC9">
        <w:t xml:space="preserve"> all four </w:t>
      </w:r>
      <w:r w:rsidR="00F93177" w:rsidRPr="006021C9">
        <w:t>authors</w:t>
      </w:r>
      <w:proofErr w:type="gramEnd"/>
      <w:r w:rsidR="00A01255">
        <w:t xml:space="preserve">. </w:t>
      </w:r>
      <w:r w:rsidR="007F6557">
        <w:t xml:space="preserve">The </w:t>
      </w:r>
      <w:r w:rsidR="00A65321">
        <w:t xml:space="preserve">key findings </w:t>
      </w:r>
      <w:proofErr w:type="gramStart"/>
      <w:r w:rsidR="00A65321">
        <w:t>were</w:t>
      </w:r>
      <w:r w:rsidR="007F6557">
        <w:t xml:space="preserve"> reorg</w:t>
      </w:r>
      <w:r w:rsidR="00993816">
        <w:t xml:space="preserve">anized and reported </w:t>
      </w:r>
      <w:r w:rsidR="00133EC9">
        <w:t>in accordance with</w:t>
      </w:r>
      <w:r w:rsidR="00993816">
        <w:t xml:space="preserve"> the major</w:t>
      </w:r>
      <w:r w:rsidR="007F6557">
        <w:t xml:space="preserve"> themes addressing the objectives of the review</w:t>
      </w:r>
      <w:proofErr w:type="gramEnd"/>
      <w:r w:rsidR="007F6557">
        <w:t>.</w:t>
      </w:r>
    </w:p>
    <w:p w14:paraId="09E6FEE5" w14:textId="599524E6" w:rsidR="00CA67E1" w:rsidRPr="000E07BA" w:rsidRDefault="00CA67E1"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0E07BA">
        <w:rPr>
          <w:rFonts w:asciiTheme="majorHAnsi" w:eastAsiaTheme="majorEastAsia" w:hAnsiTheme="majorHAnsi" w:cstheme="majorBidi"/>
          <w:color w:val="2E74B5" w:themeColor="accent1" w:themeShade="BF"/>
          <w:sz w:val="24"/>
          <w:szCs w:val="32"/>
        </w:rPr>
        <w:t>Results</w:t>
      </w:r>
    </w:p>
    <w:p w14:paraId="56B428D9" w14:textId="6BF9E54E" w:rsidR="00AC5BD6" w:rsidRPr="003C542B" w:rsidRDefault="002E39B7" w:rsidP="003C542B">
      <w:pPr>
        <w:pStyle w:val="Heading2"/>
        <w:rPr>
          <w:sz w:val="24"/>
        </w:rPr>
      </w:pPr>
      <w:r w:rsidRPr="003C542B">
        <w:rPr>
          <w:sz w:val="24"/>
        </w:rPr>
        <w:t>Overview of studies included in the review</w:t>
      </w:r>
    </w:p>
    <w:p w14:paraId="6BB296B1" w14:textId="2F9ADFB1" w:rsidR="00DD3029" w:rsidRDefault="007F2AE5" w:rsidP="00DD3029">
      <w:r>
        <w:t xml:space="preserve">We </w:t>
      </w:r>
      <w:r w:rsidRPr="00ED4210">
        <w:t>included</w:t>
      </w:r>
      <w:r w:rsidR="007F5111" w:rsidRPr="00ED4210">
        <w:t xml:space="preserve"> </w:t>
      </w:r>
      <w:r w:rsidR="00ED4210" w:rsidRPr="00ED4210">
        <w:t>3</w:t>
      </w:r>
      <w:r w:rsidR="007F5111" w:rsidRPr="00ED4210">
        <w:t>5</w:t>
      </w:r>
      <w:r w:rsidR="00DD3029" w:rsidRPr="00ED4210">
        <w:t xml:space="preserve"> studies</w:t>
      </w:r>
      <w:r w:rsidR="00DD3029">
        <w:t xml:space="preserve"> </w:t>
      </w:r>
      <w:r w:rsidR="0064747D">
        <w:t xml:space="preserve">from SSA </w:t>
      </w:r>
      <w:r>
        <w:t>in the re</w:t>
      </w:r>
      <w:r w:rsidR="00DD3029">
        <w:t>view</w:t>
      </w:r>
      <w:r w:rsidR="007A4EF3">
        <w:t xml:space="preserve"> (Table 1)</w:t>
      </w:r>
      <w:r w:rsidR="001A6274">
        <w:t>. These were</w:t>
      </w:r>
      <w:r w:rsidR="00CF42AC">
        <w:t xml:space="preserve"> 27</w:t>
      </w:r>
      <w:r w:rsidR="00DD3029">
        <w:t xml:space="preserve"> peer</w:t>
      </w:r>
      <w:r w:rsidR="00B86882">
        <w:t>-</w:t>
      </w:r>
      <w:r w:rsidR="00DD3029">
        <w:t>reviewed studies</w:t>
      </w:r>
      <w:r w:rsidR="007F5111">
        <w:t>,</w:t>
      </w:r>
      <w:r w:rsidR="00DD3029">
        <w:t xml:space="preserve"> </w:t>
      </w:r>
      <w:r w:rsidR="00CF42AC">
        <w:t>seven</w:t>
      </w:r>
      <w:r>
        <w:t xml:space="preserve"> peer</w:t>
      </w:r>
      <w:r w:rsidR="00B86882">
        <w:t>-</w:t>
      </w:r>
      <w:r>
        <w:t>reviewed conference abstracts</w:t>
      </w:r>
      <w:r w:rsidR="003A6E5A">
        <w:t xml:space="preserve"> </w:t>
      </w:r>
      <w:r w:rsidR="003A6E5A">
        <w:fldChar w:fldCharType="begin"/>
      </w:r>
      <w:r w:rsidR="00CF42AC">
        <w:instrText xml:space="preserve"> ADDIN ZOTERO_ITEM CSL_CITATION {"citationID":"h6qrE5Vp","properties":{"formattedCitation":"(Adegoke, 2016; Adewuyi, and Olawumi, 2006; Asamoah-Akuoko et al., 2016; Chandrasekar et al., 2015; Los et al., 2009; von Bukenya, 2012; von Zahran and von Ali, 2013)","plainCitation":"(Adegoke, 2016; Adewuyi, and Olawumi, 2006; Asamoah-Akuoko et al., 2016; Chandrasekar et al., 2015; Los et al., 2009; von Bukenya, 2012; von Zahran and von Ali, 2013)"},"citationItems":[{"id":860,"uris":["http://zotero.org/users/863046/items/7DQSNM24"],"uri":["http://zotero.org/users/863046/items/7DQSNM24"],"itemData":{"id":860,"type":"article-journal","title":"Attitude to Blood Donation Among a Tertiary Hospital Workers in Nigeria","container-title":"Vox Sanguinis","page":"120-121","volume":"111","source":"Wiley Online Library","DOI":"10.1111/vox.12429","ISSN":"1423-0410","journalAbbreviation":"Vox Sang","language":"en","author":[{"family":"Adegoke","given":"OM"}],"issued":{"date-parts":[["2016",9,1]]}},"label":"page"},{"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label":"page"},{"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label":"page"},{"id":896,"uris":["http://zotero.org/users/863046/items/HS2S99C6"],"uri":["http://zotero.org/users/863046/items/HS2S99C6"],"itemData":{"id":896,"type":"article-journal","title":"The Role of School Teachers to Support Blood Collection and Donor Retention at Schools","container-title":"Vox Sanguinis","page":"28","volume":"96","source":"Wiley Online Library","DOI":"10.1111/j.1423-0410.2009.01155.x","ISSN":"1423-0410","language":"en","author":[{"family":"Los","given":"Ton"},{"family":"Gabra","given":"Gamal"},{"family":"Mutegombwa2","given":"Sarah"},{"family":"Sibinga","given":"Cees Smit"}],"issued":{"date-parts":[["2009",4,1]]}}},{"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3A6E5A">
        <w:fldChar w:fldCharType="separate"/>
      </w:r>
      <w:r w:rsidR="00CF42AC" w:rsidRPr="00CF42AC">
        <w:rPr>
          <w:rFonts w:ascii="Calibri" w:hAnsi="Calibri" w:cs="Calibri"/>
        </w:rPr>
        <w:t>(Adegoke, 2016; Adewuyi, and Olawumi, 2006; Asamoah-Akuoko et al., 2016; Chandrasekar et al., 2015; Los et al., 2009; von Bukenya, 2012; von Zahran and von Ali, 2013)</w:t>
      </w:r>
      <w:r w:rsidR="003A6E5A">
        <w:fldChar w:fldCharType="end"/>
      </w:r>
      <w:r>
        <w:t xml:space="preserve">, and </w:t>
      </w:r>
      <w:r w:rsidR="00CF42AC">
        <w:t>one</w:t>
      </w:r>
      <w:r>
        <w:t xml:space="preserve"> pe</w:t>
      </w:r>
      <w:r w:rsidR="0072478A">
        <w:t>er reviewed, published report</w:t>
      </w:r>
      <w:r w:rsidR="007A4EF3">
        <w:t xml:space="preserve"> </w:t>
      </w:r>
      <w:r w:rsidR="007A4EF3">
        <w:fldChar w:fldCharType="begin"/>
      </w:r>
      <w:r w:rsidR="00CF42AC">
        <w:instrText xml:space="preserve"> ADDIN ZOTERO_ITEM CSL_CITATION {"citationID":"qTrTD5Ud","properties":{"formattedCitation":"(Harrington, 2012)","plainCitation":"(Harrington, 2012)"},"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label":"page"}],"schema":"https://github.com/citation-style-language/schema/raw/master/csl-citation.json"} </w:instrText>
      </w:r>
      <w:r w:rsidR="007A4EF3">
        <w:fldChar w:fldCharType="separate"/>
      </w:r>
      <w:r w:rsidR="00CF42AC" w:rsidRPr="00CF42AC">
        <w:rPr>
          <w:rFonts w:ascii="Calibri" w:hAnsi="Calibri" w:cs="Calibri"/>
        </w:rPr>
        <w:t>(Harrington, 2012)</w:t>
      </w:r>
      <w:r w:rsidR="007A4EF3">
        <w:fldChar w:fldCharType="end"/>
      </w:r>
      <w:r>
        <w:t>.</w:t>
      </w:r>
      <w:r w:rsidR="001E1770">
        <w:t xml:space="preserve"> </w:t>
      </w:r>
      <w:r w:rsidR="00866438" w:rsidRPr="00866438">
        <w:t>Nigeria</w:t>
      </w:r>
      <w:r w:rsidR="00731D93">
        <w:t xml:space="preserve"> </w:t>
      </w:r>
      <w:r w:rsidR="00731D93" w:rsidRPr="006021C9">
        <w:t>(</w:t>
      </w:r>
      <w:r w:rsidR="00F96846">
        <w:rPr>
          <w:b/>
        </w:rPr>
        <w:t>12</w:t>
      </w:r>
      <w:r w:rsidR="00731D93" w:rsidRPr="006021C9">
        <w:t xml:space="preserve"> studies)</w:t>
      </w:r>
      <w:r w:rsidR="00866438" w:rsidRPr="00866438">
        <w:t xml:space="preserve"> </w:t>
      </w:r>
      <w:r w:rsidR="007D453C" w:rsidRPr="007D453C">
        <w:t xml:space="preserve">had the highest number of </w:t>
      </w:r>
      <w:r w:rsidR="00866438" w:rsidRPr="00866438">
        <w:t>published studies, followed by Ghana and Uganda (</w:t>
      </w:r>
      <w:r w:rsidR="00562465">
        <w:t>three</w:t>
      </w:r>
      <w:r w:rsidR="00866438" w:rsidRPr="00866438">
        <w:t xml:space="preserve"> each), Cameroon, Democratic Republic of Congo, South Africa and Togo (</w:t>
      </w:r>
      <w:r w:rsidR="00562465">
        <w:t>two</w:t>
      </w:r>
      <w:r w:rsidR="00866438" w:rsidRPr="00866438">
        <w:t xml:space="preserve"> each) and one each from the remaining countries. </w:t>
      </w:r>
      <w:r w:rsidR="0049610D">
        <w:t xml:space="preserve">Sixty percent </w:t>
      </w:r>
      <w:r w:rsidR="002B33BF">
        <w:t xml:space="preserve">(27) of the included studies </w:t>
      </w:r>
      <w:proofErr w:type="gramStart"/>
      <w:r w:rsidR="002E7ABB">
        <w:t>were</w:t>
      </w:r>
      <w:r w:rsidR="002B33BF">
        <w:t xml:space="preserve"> </w:t>
      </w:r>
      <w:r w:rsidR="00AD1DA2">
        <w:t>published</w:t>
      </w:r>
      <w:proofErr w:type="gramEnd"/>
      <w:r w:rsidR="00AD1DA2">
        <w:t xml:space="preserve"> between 2010 </w:t>
      </w:r>
      <w:r w:rsidR="002E7ABB">
        <w:t>and</w:t>
      </w:r>
      <w:r w:rsidR="0049610D">
        <w:t xml:space="preserve"> 2016.</w:t>
      </w:r>
      <w:r w:rsidR="002B33BF">
        <w:t xml:space="preserve"> </w:t>
      </w:r>
      <w:r w:rsidR="003C3105">
        <w:t xml:space="preserve">Most studies </w:t>
      </w:r>
      <w:r w:rsidR="002E7ABB">
        <w:t xml:space="preserve">focused </w:t>
      </w:r>
      <w:r w:rsidR="003C3105">
        <w:t xml:space="preserve">on </w:t>
      </w:r>
      <w:r w:rsidR="003C3105">
        <w:lastRenderedPageBreak/>
        <w:t>knowledge attitude and practice of blood donation. Blood donor perceptions, motivators and deterrents</w:t>
      </w:r>
      <w:r w:rsidR="00A61C7C">
        <w:t xml:space="preserve"> were </w:t>
      </w:r>
      <w:r w:rsidR="002E7ABB">
        <w:t>the focus of</w:t>
      </w:r>
      <w:r w:rsidR="00A61C7C">
        <w:t xml:space="preserve"> </w:t>
      </w:r>
      <w:r w:rsidR="00DC1553">
        <w:t>22</w:t>
      </w:r>
      <w:r w:rsidR="001F548E">
        <w:t>, 24 and 28</w:t>
      </w:r>
      <w:r w:rsidR="003C3105">
        <w:t xml:space="preserve"> studies respectively. </w:t>
      </w:r>
    </w:p>
    <w:p w14:paraId="760CB1FA" w14:textId="1661E981" w:rsidR="00221951" w:rsidRPr="003C542B" w:rsidRDefault="00221951" w:rsidP="003C542B">
      <w:pPr>
        <w:pStyle w:val="Heading2"/>
        <w:rPr>
          <w:sz w:val="24"/>
        </w:rPr>
      </w:pPr>
      <w:r w:rsidRPr="003C542B">
        <w:rPr>
          <w:sz w:val="24"/>
        </w:rPr>
        <w:t>Perceptions</w:t>
      </w:r>
      <w:r w:rsidR="00934951" w:rsidRPr="003C542B">
        <w:rPr>
          <w:sz w:val="24"/>
        </w:rPr>
        <w:t xml:space="preserve"> (Table 2)</w:t>
      </w:r>
    </w:p>
    <w:p w14:paraId="688DF96F" w14:textId="02E156BE" w:rsidR="00742FD9" w:rsidRDefault="00501A26" w:rsidP="006831C2">
      <w:proofErr w:type="gramStart"/>
      <w:r>
        <w:t xml:space="preserve">A common perception of blood, identified in </w:t>
      </w:r>
      <w:r w:rsidR="00201A36">
        <w:t xml:space="preserve">the </w:t>
      </w:r>
      <w:r>
        <w:t xml:space="preserve">majority of the studies </w:t>
      </w:r>
      <w:r w:rsidR="00201A36">
        <w:t>on this topic</w:t>
      </w:r>
      <w:r>
        <w:t>, was the perception that blood is essential for the sustenance of life</w:t>
      </w:r>
      <w:r w:rsidR="00201A36">
        <w:t xml:space="preserve">, </w:t>
      </w:r>
      <w:r>
        <w:t xml:space="preserve"> expressed as, for example,</w:t>
      </w:r>
      <w:r w:rsidRPr="00DE079F">
        <w:t xml:space="preserve"> </w:t>
      </w:r>
      <w:r>
        <w:t>“blood is life”, “</w:t>
      </w:r>
      <w:r w:rsidR="0067010B">
        <w:t>blood is the source of life”, “b</w:t>
      </w:r>
      <w:r>
        <w:t xml:space="preserve">lood is the fuel of life” </w:t>
      </w:r>
      <w:proofErr w:type="gramEnd"/>
      <w:r>
        <w:fldChar w:fldCharType="begin"/>
      </w:r>
      <w:r>
        <w:instrText xml:space="preserve"> ADDIN ZOTERO_ITEM CSL_CITATION {"citationID":"1iggbn1lha","properties":{"formattedCitation":"(Agbovi et al., 2006; Asamoah-Akuoko et al., 2016; Kabinda et al., 2014; Rolseth et al., 2014)","plainCitation":"(Agbovi et al., 2006; Asamoah-Akuoko et al., 2016; Kabinda et al., 2014; Rolseth et al., 2014)"},"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w:instrText>
      </w:r>
      <w:r w:rsidRPr="00F97053">
        <w:rPr>
          <w:lang w:val="da-DK"/>
        </w:rPr>
        <w:instrText xml:space="preserve">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schema":"https://github.com/citation-style-language/schema/raw/master/csl-citation.json"} </w:instrText>
      </w:r>
      <w:r>
        <w:fldChar w:fldCharType="separate"/>
      </w:r>
      <w:r w:rsidRPr="00F97053">
        <w:rPr>
          <w:rFonts w:ascii="Calibri" w:hAnsi="Calibri" w:cs="Calibri"/>
          <w:lang w:val="da-DK"/>
        </w:rPr>
        <w:t>(Agbovi et al., 2006; Asamoah-Akuoko et al., 2016; Kabinda et al., 2014; Rolseth et al., 2014)</w:t>
      </w:r>
      <w:r>
        <w:fldChar w:fldCharType="end"/>
      </w:r>
      <w:proofErr w:type="gramStart"/>
      <w:r w:rsidRPr="00F97053">
        <w:rPr>
          <w:lang w:val="da-DK"/>
        </w:rPr>
        <w:t>.</w:t>
      </w:r>
      <w:proofErr w:type="gramEnd"/>
      <w:r w:rsidRPr="00F97053">
        <w:rPr>
          <w:lang w:val="da-DK"/>
        </w:rPr>
        <w:t xml:space="preserve"> </w:t>
      </w:r>
      <w:r w:rsidR="00B911C1">
        <w:rPr>
          <w:lang w:val="da-DK"/>
        </w:rPr>
        <w:t>This</w:t>
      </w:r>
      <w:r w:rsidR="008D525D">
        <w:rPr>
          <w:lang w:val="da-DK"/>
        </w:rPr>
        <w:t xml:space="preserve"> perception of blood is</w:t>
      </w:r>
      <w:r w:rsidR="00B911C1">
        <w:rPr>
          <w:lang w:val="da-DK"/>
        </w:rPr>
        <w:t xml:space="preserve"> cited by 88.7% and 97.2 %</w:t>
      </w:r>
      <w:r w:rsidR="00692EEE">
        <w:rPr>
          <w:lang w:val="da-DK"/>
        </w:rPr>
        <w:t xml:space="preserve"> </w:t>
      </w:r>
      <w:r w:rsidR="002F3250">
        <w:rPr>
          <w:lang w:val="da-DK"/>
        </w:rPr>
        <w:t xml:space="preserve">of respondents </w:t>
      </w:r>
      <w:r w:rsidR="00692EEE">
        <w:rPr>
          <w:lang w:val="da-DK"/>
        </w:rPr>
        <w:t>in K</w:t>
      </w:r>
      <w:r w:rsidR="00B911C1">
        <w:rPr>
          <w:lang w:val="da-DK"/>
        </w:rPr>
        <w:t>abinda et al</w:t>
      </w:r>
      <w:r w:rsidR="002F3250">
        <w:rPr>
          <w:lang w:val="da-DK"/>
        </w:rPr>
        <w:t xml:space="preserve"> </w:t>
      </w:r>
      <w:r w:rsidR="00B911C1">
        <w:rPr>
          <w:lang w:val="da-DK"/>
        </w:rPr>
        <w:t>(2014) and Asamoa</w:t>
      </w:r>
      <w:r w:rsidR="00692EEE">
        <w:rPr>
          <w:lang w:val="da-DK"/>
        </w:rPr>
        <w:t xml:space="preserve">h-Akuoko et al (2016) respectively. </w:t>
      </w:r>
      <w:r w:rsidR="00201A36">
        <w:t>B</w:t>
      </w:r>
      <w:r>
        <w:t xml:space="preserve">lood donation </w:t>
      </w:r>
      <w:r w:rsidR="00201A36">
        <w:t xml:space="preserve">was also commonly perceived </w:t>
      </w:r>
      <w:r w:rsidR="00201A36" w:rsidRPr="006021C9">
        <w:t>a</w:t>
      </w:r>
      <w:r w:rsidR="00731D93" w:rsidRPr="006021C9">
        <w:t>s</w:t>
      </w:r>
      <w:r w:rsidRPr="006021C9">
        <w:t xml:space="preserve"> </w:t>
      </w:r>
      <w:r w:rsidR="008D6F2F">
        <w:t xml:space="preserve">a </w:t>
      </w:r>
      <w:r>
        <w:t xml:space="preserve">good and lifesaving act </w:t>
      </w:r>
      <w:r>
        <w:fldChar w:fldCharType="begin"/>
      </w:r>
      <w:r>
        <w:instrText xml:space="preserve"> ADDIN ZOTERO_ITEM CSL_CITATION {"citationID":"l6415rr0u","properties":{"formattedCitation":"(Agbovi et al., 2006; Haoses-Gorases and Katjire, 2013; Harrington, 2012; Jacobs and Berege, 1995; Koster and Hassall, 2011; Melku et al., 2016; Salaudeen et al., 2011; Salaudeen and Odeh, 2011; Sekoni et al., 2014)","plainCitation":"(Agbovi et al., 2006; Haoses-Gorases and Katjire, 2013; Harrington, 2012; Jacobs and Berege, 1995; Koster and Hassall, 2011; Melku et al., 2016; Salaudeen et al., 2011; Salaudeen and Odeh, 2011; Sekoni et al., 2014)"},"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811,"uris":["http://zotero.org/users/863046/items/UBE4J6SB"],"uri":["http://zotero.org/users/863046/items/UBE4J6SB"],"itemData":{"id":811,"type":"article-journal","title":"Knowledge, Attitude, and Practice of Adult Population towards Blood Donation in Gondar Town, Northwest Ethiopia: A Community Based Cross-Sectional Study","container-title":"Journal of Blood Transfusion","page":"e7949862","volume":"2016","source":"www.hindawi.com","abstract":"Background. Though World Health Organization recommends 100% voluntary blood donation, the percentage of blood collected from voluntary blood donors and the average annual blood collection rate are extremely low in Ethiopia. The role of adults is crucial to meet the demand of safe blood. Thus, this study aimed to assess knowledge, attitude, and practice of adult population towards blood donation in Gondar town, Northwest Ethiopia. Method. A community based cross-sectional study was conducted among 768 adults. Multistage sampling technique together with simple random and systematic random sampling technique was employed. Bivariate and multivariate logistic regression analysis and bivariate correlation analysis were done. Result. About 436 (56.8%), 630 (82%), and 141 (18.4%) study participants had adequate knowledge, good attitude, and experience of blood donation, respectively. Secondary and higher educational statuses were significantly associated with adequate knowledge towards blood donation. Participants who were protestant by religion were more likely to have good attitude towards blood donation. Age, self-perceived health status, and religion were significantly associated with blood donation practice. Conclusion. Knowledge and attitude towards blood donation are high. However, the level of practice is low. District and national blood banks and transfusion agency should design strategies that promote and motivate the communities to donate blood.","DOI":"10.1155/2016/7949862","ISSN":"2090-9187","shortTitle":"Knowledge, Attitude, and Practice of Adult Population towards Blood Donation in Gondar Town, Northwest Ethiopia","language":"en","author":[{"family":"Melku","given":"Mulugeta"},{"family":"Terefe","given":"Betelihem"},{"family":"Asrie","given":"Fikir"},{"family":"Enawgaw","given":"Bamlaku"},{"family":"Melak","given":"Tadele"},{"family":"Tsegay","given":"Yakob Gebregziabher"},{"family":"Areba","given":"Mohamedamin"},{"family":"Shiferaw","given":"Elias"}],"issued":{"date-parts":[["2016",7,19]]}}},{"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fldChar w:fldCharType="separate"/>
      </w:r>
      <w:r w:rsidRPr="001448CE">
        <w:rPr>
          <w:rFonts w:ascii="Calibri" w:hAnsi="Calibri" w:cs="Calibri"/>
        </w:rPr>
        <w:t>(Agbovi et al., 2006; Haoses-Gorases and Katjire, 2013; Harrington, 2012; Jacobs and Berege, 1995; Koster and Hassall, 2011; Melku et al., 2016; Salaudeen et al., 2011; Salaudeen and Odeh, 2011; Sekoni et al., 2014)</w:t>
      </w:r>
      <w:r>
        <w:fldChar w:fldCharType="end"/>
      </w:r>
      <w:r>
        <w:t xml:space="preserve">. </w:t>
      </w:r>
      <w:proofErr w:type="gramStart"/>
      <w:r w:rsidR="005D55A9">
        <w:t>B</w:t>
      </w:r>
      <w:r>
        <w:t xml:space="preserve">lood </w:t>
      </w:r>
      <w:r w:rsidR="005D55A9">
        <w:t>wa</w:t>
      </w:r>
      <w:r>
        <w:t xml:space="preserve">s also considered a determinant of physical strength and health </w:t>
      </w:r>
      <w:proofErr w:type="gramEnd"/>
      <w:r>
        <w:fldChar w:fldCharType="begin"/>
      </w:r>
      <w:r>
        <w:instrText xml:space="preserve"> ADDIN ZOTERO_ITEM CSL_CITATION {"citationID":"gtvifkkm2","properties":{"formattedCitation":"(Gobatto, 1996)","plainCitation":"(Gobatto, 1996)"},"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fldChar w:fldCharType="separate"/>
      </w:r>
      <w:r w:rsidRPr="001448CE">
        <w:rPr>
          <w:rFonts w:ascii="Calibri" w:hAnsi="Calibri" w:cs="Calibri"/>
        </w:rPr>
        <w:t>(Gobatto, 1996)</w:t>
      </w:r>
      <w:r>
        <w:fldChar w:fldCharType="end"/>
      </w:r>
      <w:proofErr w:type="gramStart"/>
      <w:r>
        <w:t xml:space="preserve"> </w:t>
      </w:r>
      <w:r w:rsidR="0067010B">
        <w:t xml:space="preserve">and therefore donating blood </w:t>
      </w:r>
      <w:r w:rsidR="005D55A9">
        <w:t>wa</w:t>
      </w:r>
      <w:r w:rsidR="0067010B">
        <w:t>s considered to</w:t>
      </w:r>
      <w:r w:rsidR="00BD5081">
        <w:t xml:space="preserve"> have the</w:t>
      </w:r>
      <w:r w:rsidR="0067010B">
        <w:t xml:space="preserve"> </w:t>
      </w:r>
      <w:r w:rsidR="005D55A9">
        <w:t xml:space="preserve">potential </w:t>
      </w:r>
      <w:r w:rsidR="00BD5081">
        <w:t xml:space="preserve">to </w:t>
      </w:r>
      <w:r w:rsidR="005D55A9">
        <w:t>make</w:t>
      </w:r>
      <w:r>
        <w:t xml:space="preserve"> a person weak</w:t>
      </w:r>
      <w:r w:rsidR="00377E58">
        <w:t xml:space="preserve"> </w:t>
      </w:r>
      <w:proofErr w:type="gramEnd"/>
      <w:r w:rsidR="00377E58">
        <w:fldChar w:fldCharType="begin"/>
      </w:r>
      <w:r w:rsidR="00377E58">
        <w:instrText xml:space="preserve"> ADDIN ZOTERO_ITEM CSL_CITATION {"citationID":"25srnilmnk","properties":{"formattedCitation":"(Harrington, 2012)","plainCitation":"(Harrington, 2012)"},"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schema":"https://github.com/citation-style-language/schema/raw/master/csl-citation.json"} </w:instrText>
      </w:r>
      <w:r w:rsidR="00377E58">
        <w:fldChar w:fldCharType="separate"/>
      </w:r>
      <w:r w:rsidR="00377E58" w:rsidRPr="00377E58">
        <w:rPr>
          <w:rFonts w:ascii="Calibri" w:hAnsi="Calibri" w:cs="Calibri"/>
        </w:rPr>
        <w:t>(Harrington, 2012)</w:t>
      </w:r>
      <w:r w:rsidR="00377E58">
        <w:fldChar w:fldCharType="end"/>
      </w:r>
      <w:proofErr w:type="gramStart"/>
      <w:r>
        <w:t xml:space="preserve">, unhealthy, ill </w:t>
      </w:r>
      <w:proofErr w:type="gramEnd"/>
      <w:r>
        <w:fldChar w:fldCharType="begin"/>
      </w:r>
      <w:r w:rsidR="00377E58">
        <w:instrText xml:space="preserve"> ADDIN ZOTERO_ITEM CSL_CITATION {"citationID":"EIfD3TqD","properties":{"formattedCitation":"(Gobatto, 1996; Jacobs and Berege, 1995; Mwaba and Keikelame, 1995; Obi, 2007; Sekoni et al., 2014; von Zahran and von Ali, 2013)","plainCitation":"(Gobatto, 1996; Jacobs and Berege, 1995; Mwaba and Keikelame, 1995; Obi, 2007; Sekoni et al., 2014; von Zahran and von Ali, 2013)"},"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658,"uris":["http://zotero.org/users/863046/items/U75VHUXE"],"uri":["http://zotero.org/users/863046/items/U75VHUXE"],"itemData":{"id":658,"type":"article-journal","title":"Blood donation behaviour and beliefs among a sample of high school students in Mmabatho","container-title":"Curationis","page":"2-3","volume":"18","issue":"3","source":"PubMed","abstract":"This study was aimed at establishing the extent of blood donation and beliefs about donating blood among high school students in Mmabatho. A random sample of 40 Standard 10 students (20 males, 20 females; mean age = 20.8 years) was selected to participate in the study. A structured questionnaire was used to determined blood donation behaviour and accompanying beliefs. The results showed that although 80 percent of the participants believed that donating blood was important only 17.5 percent had actually ever donated blood. The data also showed that donating blood was a health risk or were uncertain if donating blood was safe. It is recommended that public appeals for blood donors should include information to dispel myths about dangers of donating blood.","ISSN":"0379-8577","note":"PMID: 8697521","journalAbbreviation":"Curationis","language":"eng","author":[{"family":"Mwaba","given":"K."},{"family":"Keikelame","given":"M. J."}],"issued":{"date-parts":[["1995",8]]},"PMID":"8697521"}},{"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fldChar w:fldCharType="separate"/>
      </w:r>
      <w:r w:rsidR="00377E58" w:rsidRPr="00377E58">
        <w:rPr>
          <w:rFonts w:ascii="Calibri" w:hAnsi="Calibri" w:cs="Calibri"/>
        </w:rPr>
        <w:t>(Gobatto, 1996; Jacobs and Berege, 1995; Mwaba and Keikelame, 1995; Obi, 2007; Sekoni et al., 2014; von Zahran and von Ali, 2013)</w:t>
      </w:r>
      <w:r>
        <w:fldChar w:fldCharType="end"/>
      </w:r>
      <w:proofErr w:type="gramStart"/>
      <w:r w:rsidR="00377E58">
        <w:t>,</w:t>
      </w:r>
      <w:r>
        <w:t xml:space="preserve"> </w:t>
      </w:r>
      <w:r w:rsidR="00377E58">
        <w:t xml:space="preserve">or </w:t>
      </w:r>
      <w:r w:rsidR="000312D2" w:rsidRPr="006021C9">
        <w:t>lead to death</w:t>
      </w:r>
      <w:r w:rsidR="00377E58">
        <w:t xml:space="preserve"> </w:t>
      </w:r>
      <w:proofErr w:type="gramEnd"/>
      <w:r w:rsidR="00742FD9">
        <w:fldChar w:fldCharType="begin"/>
      </w:r>
      <w:r w:rsidR="00742FD9">
        <w:instrText xml:space="preserve"> ADDIN ZOTERO_ITEM CSL_CITATION {"citationID":"1h4gievhn5","properties":{"formattedCitation":"(Harrington, 2012; Salaudeen et al., 2011; Sekoni et al., 2014)","plainCitation":"(Harrington, 2012; Salaudeen et al., 2011; Sekoni et al., 2014)"},"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742FD9">
        <w:fldChar w:fldCharType="separate"/>
      </w:r>
      <w:r w:rsidR="00742FD9" w:rsidRPr="00742FD9">
        <w:rPr>
          <w:rFonts w:ascii="Calibri" w:hAnsi="Calibri" w:cs="Calibri"/>
        </w:rPr>
        <w:t>(Harrington, 2012; Salaudeen et al., 2011; Sekoni et al., 2014)</w:t>
      </w:r>
      <w:r w:rsidR="00742FD9">
        <w:fldChar w:fldCharType="end"/>
      </w:r>
      <w:proofErr w:type="gramStart"/>
      <w:r w:rsidR="00742FD9">
        <w:t>.</w:t>
      </w:r>
      <w:proofErr w:type="gramEnd"/>
      <w:r w:rsidR="00084D34">
        <w:t xml:space="preserve"> </w:t>
      </w:r>
      <w:r w:rsidR="00742FD9">
        <w:t>To this extent, r</w:t>
      </w:r>
      <w:r w:rsidR="00742FD9" w:rsidRPr="00742FD9">
        <w:t xml:space="preserve">eceiving “weak” blood </w:t>
      </w:r>
      <w:r w:rsidR="00BD5081">
        <w:t>was also</w:t>
      </w:r>
      <w:r w:rsidR="00742FD9">
        <w:t xml:space="preserve"> believed to make </w:t>
      </w:r>
      <w:r w:rsidR="00BD5081">
        <w:t>the recipient</w:t>
      </w:r>
      <w:r w:rsidR="00BD5081" w:rsidRPr="00742FD9">
        <w:t xml:space="preserve"> </w:t>
      </w:r>
      <w:r w:rsidR="00742FD9" w:rsidRPr="00742FD9">
        <w:t>weak</w:t>
      </w:r>
      <w:r w:rsidR="00742FD9">
        <w:t xml:space="preserve"> </w:t>
      </w:r>
      <w:r w:rsidR="00742FD9">
        <w:fldChar w:fldCharType="begin"/>
      </w:r>
      <w:r w:rsidR="00742FD9">
        <w:instrText xml:space="preserve"> ADDIN ZOTERO_ITEM CSL_CITATION {"citationID":"gugu7isme","properties":{"formattedCitation":"(Gobatto, 1996)","plainCitation":"(Gobatto, 1996)"},"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rsidR="00742FD9">
        <w:fldChar w:fldCharType="separate"/>
      </w:r>
      <w:r w:rsidR="00742FD9" w:rsidRPr="00742FD9">
        <w:rPr>
          <w:rFonts w:ascii="Calibri" w:hAnsi="Calibri" w:cs="Calibri"/>
        </w:rPr>
        <w:t>(Gobatto, 1996)</w:t>
      </w:r>
      <w:r w:rsidR="00742FD9">
        <w:fldChar w:fldCharType="end"/>
      </w:r>
      <w:r w:rsidR="00742FD9">
        <w:t>.</w:t>
      </w:r>
    </w:p>
    <w:p w14:paraId="5740F6C7" w14:textId="473D6B03" w:rsidR="006831C2" w:rsidRPr="006831C2" w:rsidRDefault="00D15891" w:rsidP="006831C2">
      <w:r>
        <w:t xml:space="preserve">Despite the </w:t>
      </w:r>
      <w:r w:rsidR="004D373D">
        <w:t>recognition</w:t>
      </w:r>
      <w:r>
        <w:t xml:space="preserve"> </w:t>
      </w:r>
      <w:r w:rsidR="00E23CD8">
        <w:t>that blood</w:t>
      </w:r>
      <w:r w:rsidR="00742FD9">
        <w:t xml:space="preserve"> donation is</w:t>
      </w:r>
      <w:r w:rsidR="00E23CD8" w:rsidRPr="006831C2">
        <w:t xml:space="preserve"> important</w:t>
      </w:r>
      <w:r w:rsidR="00E23CD8">
        <w:t xml:space="preserve">, </w:t>
      </w:r>
      <w:r w:rsidR="004D373D">
        <w:t xml:space="preserve">several studies found that a common perception was that </w:t>
      </w:r>
      <w:r w:rsidR="004D373D" w:rsidRPr="006831C2">
        <w:t>one could catch a disease through donat</w:t>
      </w:r>
      <w:r w:rsidR="004D373D">
        <w:t>ing blood</w:t>
      </w:r>
      <w:r w:rsidR="006E1F6B">
        <w:t>. This was</w:t>
      </w:r>
      <w:r w:rsidR="004D373D" w:rsidRPr="006831C2">
        <w:t xml:space="preserve"> </w:t>
      </w:r>
      <w:r w:rsidR="003F3C6F">
        <w:t xml:space="preserve">mentioned in eight studies, and </w:t>
      </w:r>
      <w:r w:rsidR="008D525D">
        <w:t>cited by 25</w:t>
      </w:r>
      <w:r w:rsidR="006E1F6B">
        <w:t>%</w:t>
      </w:r>
      <w:r w:rsidR="007E5C8C">
        <w:t xml:space="preserve"> to 53.5</w:t>
      </w:r>
      <w:r w:rsidR="008D525D">
        <w:t>%</w:t>
      </w:r>
      <w:r w:rsidR="007E5C8C">
        <w:t xml:space="preserve"> of respondents</w:t>
      </w:r>
      <w:r w:rsidR="009B7C45">
        <w:t xml:space="preserve"> in some studies</w:t>
      </w:r>
      <w:r w:rsidR="007E5C8C">
        <w:t xml:space="preserve"> </w:t>
      </w:r>
      <w:r w:rsidR="006831C2" w:rsidRPr="006831C2">
        <w:t xml:space="preserve"> </w:t>
      </w:r>
      <w:r w:rsidR="00433424">
        <w:fldChar w:fldCharType="begin"/>
      </w:r>
      <w:r w:rsidR="00F17D4C">
        <w:instrText xml:space="preserve"> ADDIN ZOTERO_ITEM CSL_CITATION {"citationID":"2IivJToQ","properties":{"formattedCitation":"(Harrington, 2012; Jacobs and Berege, 1995; Obi, 2007; Rolseth et al., 2014; Salaudeen et al., 2011; Sekoni et al., 2014; von Zahran and von Ali, 2013)","plainCitation":"(Harrington, 2012; Jacobs and Berege, 1995; Obi, 2007; Rolseth et al., 2014; Salaudeen et al., 2011; Sekoni et al., 2014; von Zahran and von Ali, 2013)"},"citationItems":[{"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433424">
        <w:fldChar w:fldCharType="separate"/>
      </w:r>
      <w:r w:rsidR="005015D1" w:rsidRPr="003F3C6F">
        <w:t>(Harrington, 2012; Jacobs and Berege, 1995; Mwaba and Keikelame, 1995; Obi, 2007; Rolseth et al., 2014; Salaudeen et al., 2011; Sekoni et al., 2014; von Zahran and von Ali, 2013)</w:t>
      </w:r>
      <w:r w:rsidR="00433424">
        <w:fldChar w:fldCharType="end"/>
      </w:r>
      <w:r w:rsidR="00B82FB1">
        <w:t xml:space="preserve">.  </w:t>
      </w:r>
      <w:r w:rsidR="009C02E1">
        <w:t>Some</w:t>
      </w:r>
      <w:r w:rsidR="00B82FB1">
        <w:t xml:space="preserve"> perceptions identified in the review </w:t>
      </w:r>
      <w:r w:rsidR="009D5670">
        <w:t>reflect</w:t>
      </w:r>
      <w:r w:rsidR="00B82FB1">
        <w:t xml:space="preserve"> spiritual </w:t>
      </w:r>
      <w:r w:rsidR="00B82FB1">
        <w:fldChar w:fldCharType="begin"/>
      </w:r>
      <w:r w:rsidR="00B82FB1">
        <w:instrText xml:space="preserve"> ADDIN ZOTERO_ITEM CSL_CITATION {"citationID":"11jl5k7i75","properties":{"formattedCitation":"(Asamoah-Akuoko et al., 2016; Gobatto, 1996; Koster and Hassall, 2011; Salaudeen et al., 2011)","plainCitation":"(Asamoah-Akuoko et al., 2016; Gobatto, 1996; Koster and Hassall, 2011; Salaudeen et al., 2011)"},"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B82FB1">
        <w:fldChar w:fldCharType="separate"/>
      </w:r>
      <w:r w:rsidR="00B82FB1" w:rsidRPr="00B82FB1">
        <w:rPr>
          <w:rFonts w:ascii="Calibri" w:hAnsi="Calibri" w:cs="Calibri"/>
        </w:rPr>
        <w:t>(Asamoah-Akuoko et al., 2016; Gobatto, 1996; Koster and Hassall, 2011; Salaudeen et al., 2011)</w:t>
      </w:r>
      <w:r w:rsidR="00B82FB1">
        <w:fldChar w:fldCharType="end"/>
      </w:r>
      <w:r w:rsidR="00F17D4C">
        <w:t xml:space="preserve"> and religious </w:t>
      </w:r>
      <w:r w:rsidR="00F17D4C">
        <w:fldChar w:fldCharType="begin"/>
      </w:r>
      <w:r w:rsidR="00050A3C">
        <w:instrText xml:space="preserve"> ADDIN ZOTERO_ITEM CSL_CITATION {"citationID":"H7X9i4e3","properties":{"formattedCitation":"(Agbovi et al., 2006; Asamoah-Akuoko et al., 2016; Gobatto, 1996; Harrington, 2012; Kabinda et al., 2014; Koster and Hassall, 2011)","plainCitation":"(Agbovi et al., 2006; Asamoah-Akuoko et al., 2016; Gobatto, 1996; Harrington, 2012; Kabinda et al., 2014; Koster and Hassall, 2011)"},"citationItems":[{"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91,"uris":["http://zotero.org/users/863046/items/BSPKSQA2"],"uri":["http://zotero.org/users/863046/items/BSPKSQA2"],"itemData":{"id":891,"type":"webpage","title":"Blood Banks in Kumasi, Ghana: Social Barriers Preventing Volunteer Blood Donations","URL":"https://deepblue.lib.umich.edu/handle/2027.42/97003?show=full","author":[{"family":"Harrington","given":"A H"}],"issued":{"date-parts":[["2012"]]},"accessed":{"date-parts":[["2016",9,21]]}}},{"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F17D4C">
        <w:fldChar w:fldCharType="separate"/>
      </w:r>
      <w:r w:rsidR="00050A3C" w:rsidRPr="00050A3C">
        <w:rPr>
          <w:rFonts w:ascii="Calibri" w:hAnsi="Calibri" w:cs="Calibri"/>
        </w:rPr>
        <w:t>(Agbovi et al., 2006; Asamoah-Akuoko et al., 2016; Gobatto, 1996; Harrington, 2012; Kabinda et al., 2014; Koster and Hassall, 2011)</w:t>
      </w:r>
      <w:r w:rsidR="00F17D4C">
        <w:fldChar w:fldCharType="end"/>
      </w:r>
      <w:r w:rsidR="00F17D4C">
        <w:t xml:space="preserve"> </w:t>
      </w:r>
      <w:r w:rsidR="00050A3C">
        <w:t xml:space="preserve">connotations </w:t>
      </w:r>
      <w:r w:rsidR="008A21C5">
        <w:t>of</w:t>
      </w:r>
      <w:r w:rsidR="00050A3C">
        <w:t xml:space="preserve"> blood donation. </w:t>
      </w:r>
      <w:r w:rsidR="00C93A7D">
        <w:t xml:space="preserve">In SSA blood is considered a substance that is common to family, kin or tribe </w:t>
      </w:r>
      <w:r w:rsidR="00C93A7D">
        <w:fldChar w:fldCharType="begin"/>
      </w:r>
      <w:r w:rsidR="004D17A0">
        <w:instrText xml:space="preserve"> ADDIN ZOTERO_ITEM CSL_CITATION {"citationID":"MpzhrgNW","properties":{"formattedCitation":"(Koster and Hassall, 2011; Rolseth et al., 2014)","plainCitation":"(Koster and Hassall, 2011; Rolseth et al., 2014)"},"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schema":"https://github.com/citation-style-language/schema/raw/master/csl-citation.json"} </w:instrText>
      </w:r>
      <w:r w:rsidR="00C93A7D">
        <w:fldChar w:fldCharType="separate"/>
      </w:r>
      <w:r w:rsidR="004D17A0" w:rsidRPr="004D17A0">
        <w:rPr>
          <w:rFonts w:ascii="Calibri" w:hAnsi="Calibri" w:cs="Calibri"/>
        </w:rPr>
        <w:t>(Koster and Hassall, 2011; Rolseth et al., 2014)</w:t>
      </w:r>
      <w:r w:rsidR="00C93A7D">
        <w:fldChar w:fldCharType="end"/>
      </w:r>
      <w:r w:rsidR="00C93A7D">
        <w:t xml:space="preserve">, private, </w:t>
      </w:r>
      <w:r w:rsidR="004D17A0">
        <w:t xml:space="preserve">precious </w:t>
      </w:r>
      <w:r w:rsidR="004D17A0">
        <w:fldChar w:fldCharType="begin"/>
      </w:r>
      <w:r w:rsidR="004D17A0">
        <w:instrText xml:space="preserve"> ADDIN ZOTERO_ITEM CSL_CITATION {"citationID":"tlhe7a170","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4D17A0">
        <w:fldChar w:fldCharType="separate"/>
      </w:r>
      <w:r w:rsidR="004D17A0" w:rsidRPr="004D17A0">
        <w:rPr>
          <w:rFonts w:ascii="Calibri" w:hAnsi="Calibri" w:cs="Calibri"/>
        </w:rPr>
        <w:t>(Koster and Hassall, 2011)</w:t>
      </w:r>
      <w:r w:rsidR="004D17A0">
        <w:fldChar w:fldCharType="end"/>
      </w:r>
      <w:r w:rsidR="004D17A0">
        <w:t xml:space="preserve"> </w:t>
      </w:r>
      <w:r w:rsidR="00C93A7D">
        <w:t>and</w:t>
      </w:r>
      <w:r w:rsidR="009C02E1">
        <w:t xml:space="preserve"> not be shared </w:t>
      </w:r>
      <w:r w:rsidR="004D17A0">
        <w:t xml:space="preserve">or taken outside the body </w:t>
      </w:r>
      <w:r w:rsidR="009C02E1">
        <w:t>except under</w:t>
      </w:r>
      <w:r w:rsidR="00C93A7D">
        <w:t xml:space="preserve"> </w:t>
      </w:r>
      <w:r w:rsidR="004D17A0">
        <w:t xml:space="preserve">the </w:t>
      </w:r>
      <w:r w:rsidR="00C93A7D">
        <w:t xml:space="preserve">extreme circumstances  of saving a life, especially that of </w:t>
      </w:r>
      <w:r w:rsidR="009C02E1">
        <w:t xml:space="preserve">a </w:t>
      </w:r>
      <w:r w:rsidR="00C93A7D">
        <w:t>family</w:t>
      </w:r>
      <w:r w:rsidR="009C02E1">
        <w:t xml:space="preserve"> member</w:t>
      </w:r>
      <w:r w:rsidR="00DF5D73">
        <w:t xml:space="preserve"> </w:t>
      </w:r>
      <w:r w:rsidR="00DF5D73">
        <w:fldChar w:fldCharType="begin"/>
      </w:r>
      <w:r w:rsidR="00DF5D73">
        <w:instrText xml:space="preserve"> ADDIN ZOTERO_ITEM CSL_CITATION {"citationID":"3joabctfn","properties":{"formattedCitation":"(Gobatto, 1996; Koster and Hassall, 2011)","plainCitation":"(Gobatto, 1996; Koster and Hassall, 2011)"},"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DF5D73">
        <w:fldChar w:fldCharType="separate"/>
      </w:r>
      <w:r w:rsidR="00DF5D73" w:rsidRPr="00C93A7D">
        <w:rPr>
          <w:rFonts w:ascii="Calibri" w:hAnsi="Calibri" w:cs="Calibri"/>
        </w:rPr>
        <w:t>(Gobatto, 1996; Koster and Hassall, 2011)</w:t>
      </w:r>
      <w:r w:rsidR="00DF5D73">
        <w:fldChar w:fldCharType="end"/>
      </w:r>
      <w:r w:rsidR="00C93A7D">
        <w:t xml:space="preserve">. A </w:t>
      </w:r>
      <w:r w:rsidR="006D4367">
        <w:t xml:space="preserve">South African </w:t>
      </w:r>
      <w:r w:rsidR="00C93A7D">
        <w:t xml:space="preserve">study </w:t>
      </w:r>
      <w:r w:rsidR="006D4367">
        <w:t>(</w:t>
      </w:r>
      <w:proofErr w:type="spellStart"/>
      <w:r w:rsidR="00C93A7D">
        <w:t>Muthivhi</w:t>
      </w:r>
      <w:proofErr w:type="spellEnd"/>
      <w:r w:rsidR="00C93A7D">
        <w:t xml:space="preserve"> et al</w:t>
      </w:r>
      <w:r w:rsidR="006D4367">
        <w:t xml:space="preserve">, </w:t>
      </w:r>
      <w:r w:rsidR="00C93A7D">
        <w:t xml:space="preserve">2015) identified the perception that there is racial discrimination </w:t>
      </w:r>
      <w:r w:rsidR="009C02E1">
        <w:t>regarding</w:t>
      </w:r>
      <w:r w:rsidR="001901D9">
        <w:t xml:space="preserve"> the acceptability of donated blood for transfusion. This was an isolated f</w:t>
      </w:r>
      <w:r w:rsidR="00DF3E7E">
        <w:t>inding</w:t>
      </w:r>
      <w:r w:rsidR="001901D9">
        <w:t xml:space="preserve"> among the SSA studies, </w:t>
      </w:r>
      <w:r w:rsidR="00693A30">
        <w:t xml:space="preserve">although </w:t>
      </w:r>
      <w:r w:rsidR="006E1F6B">
        <w:t xml:space="preserve">in Nigeria </w:t>
      </w:r>
      <w:r w:rsidR="00693A30">
        <w:t xml:space="preserve">other </w:t>
      </w:r>
      <w:r w:rsidR="009C02E1">
        <w:t xml:space="preserve">beliefs </w:t>
      </w:r>
      <w:r w:rsidR="00693A30">
        <w:t xml:space="preserve">such as </w:t>
      </w:r>
      <w:r w:rsidR="00B2728F">
        <w:t>“</w:t>
      </w:r>
      <w:r w:rsidR="00693A30">
        <w:t>females</w:t>
      </w:r>
      <w:r w:rsidR="009C02E1">
        <w:t xml:space="preserve"> cannot donate blood” </w:t>
      </w:r>
      <w:r w:rsidR="00B2728F">
        <w:t>or even males</w:t>
      </w:r>
      <w:r w:rsidR="009C02E1">
        <w:t xml:space="preserve"> in some cases</w:t>
      </w:r>
      <w:r w:rsidR="00693A30">
        <w:t xml:space="preserve">, and </w:t>
      </w:r>
      <w:r w:rsidR="009C02E1">
        <w:t xml:space="preserve">that </w:t>
      </w:r>
      <w:r w:rsidR="00B2728F">
        <w:t xml:space="preserve">blood donation </w:t>
      </w:r>
      <w:r w:rsidR="008A21C5">
        <w:t xml:space="preserve">is </w:t>
      </w:r>
      <w:r w:rsidR="00B2728F">
        <w:t xml:space="preserve">reserved for </w:t>
      </w:r>
      <w:r w:rsidR="00693A30">
        <w:t xml:space="preserve">the military </w:t>
      </w:r>
      <w:r w:rsidR="00B2728F">
        <w:t xml:space="preserve">were identified by </w:t>
      </w:r>
      <w:r w:rsidR="004D17A0">
        <w:t xml:space="preserve">some </w:t>
      </w:r>
      <w:r w:rsidR="00B2728F">
        <w:t xml:space="preserve">studies </w:t>
      </w:r>
      <w:r w:rsidR="00693A30">
        <w:fldChar w:fldCharType="begin"/>
      </w:r>
      <w:r w:rsidR="00693A30">
        <w:instrText xml:space="preserve"> ADDIN ZOTERO_ITEM CSL_CITATION {"citationID":"2b8j5ur5p1","properties":{"formattedCitation":"(Ahmed et al., 2006; Obi, 2007; Olaiya et al., 2004; Salaudeen et al., 2011; Sekoni et al., 2014)","plainCitation":"(Ahmed et al., 2006; Obi, 2007; Olaiya et al., 2004; Salaudeen et al., 2011; Sekoni et al., 2014)"},"citationItems":[{"id":782,"uris":["http://zotero.org/users/863046/items/FX64BUC4"],"uri":["http://zotero.org/users/863046/items/FX64BUC4"],"itemData":{"id":782,"type":"article-journal","title":"Declining frequency of blood donation among elites in Maiduguri, Nigeria","container-title":"African Journal of Medicine and Medical Sciences","page":"359-363","volume":"35","issue":"3","source":"PubMed","abstract":"This study evaluated the causes of declining frequency of voluntary blood donations among educated elites as seen at the blood bank of University of Maiduguri Teaching Hospital, Maiduguri, Nigeria, over the last decade. The number of blood units received from educated elite donors during a 10-year period (1995-2004) at the blood bank were determined and expressed as percentages of total donations collected annually. The reasons for elite donor default were obtained through the use of questionnaires filled by defaulting donors. The proportion of educated elite donations steadily fell from 28% in 1995 to 7% in 2004. Reasons for defaulting from voluntary blood donations included fear for HIV screening in 86.7% of respondents, economic hardship/poor nourishment in 50.6% of respondents, changed address/logistic difficulties in 4.8% of respondents and ill health in 2.4% of respondents. Therefore, the steady fall in the proportion of elite donors over the years was mainly due to fear of HIV screening coupled with economic difficulties. Hence, there is the need to review our donor campaign strategy with respect to predonation counseling for HIV, initiate regular haematinics supplementation for donors and introduce sustainable mobile donor clinic services for distant donors. Further more, there is the need for a functional national blood transfusion service in Nigeria.","ISSN":"0309-3913","note":"PMID: 17312745","journalAbbreviation":"Afr J Med Med Sci","language":"eng","author":[{"family":"Ahmed","given":"S. G."},{"family":"Gamas","given":"M. G."},{"family":"Kagu","given":"M. B."}],"issued":{"date-parts":[["2006",9]]},"PMID":"17312745"}},{"id":91,"uris":["http://zotero.org/users/863046/items/2CGTZKFW"],"uri":["http://zotero.org/users/863046/items/2CGTZKFW"],"itemData":{"id":91,"type":"article-journal","title":"Antenatal blood donation for pregnant Nigerian mothers: the husbands' perspective","container-title":"Journal of Obstetrics and Gynaecology: The Journal of the Institute of Obstetrics and Gynaecology","page":"467-469","volume":"27","issue":"5","source":"NCBI PubMed","abstract":"This cross-sectional study was designed to evaluate the knowledge, attitude and motivation of husbands of pregnant mothers towards antenatal blood donation. A total of 700 husbands of pregnant mothers in Abakaliki, south-east Nigeria were interviewed over a 1-year period using a questionnaire. A total of 640 respondents completed the questionnaires giving a response rate of 91%. They had a mean age of 26.2 +/- 4 years with a range of 21 - 50 years. All the respondents had heard about blood donation but only 39% were well informed about it. One-third (33.1%) of respondents were willing to donate blood and the main motivating factor was their wives' previous experience with bleeding during pregnancy/delivery. Other motivating factors to blood donation included previous donation, information on blood donation and husband participation in antenatal programme. Two-thirds of respondents were unwilling to donate because of fear, misconception and availability of paid blood donors. Higher educational status was significantly associated with willingness to donate blood (p &lt; 0.05). The willing blood donors showed a more positive attitude towards blood donation and were of the view that the donated blood if not used for their wives would benefit others. The non-donors on the other hand had a selfish attitude and would prefer to procure blood only when their wives needed blood transfusion. An intensive donor recruitment campaign, including mobilising husbands of pregnant mothers and providing information and education on all aspects of blood donation, will help correct some of the misconceptions about blood donation. This will increase the number of voluntary blood donors and thus increase available banked blood for pregnant women.","DOI":"10.1080/01443610701405986","ISSN":"0144-3615","note":"PMID: 17701791","shortTitle":"Antenatal blood donation for pregnant Nigerian mothers","journalAbbreviation":"J Obstet Gynaecol","author":[{"family":"Obi","given":"S N"}],"issued":{"date-parts":[["2007",7]]},"PMID":"1770179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w:instrText>
      </w:r>
      <w:r w:rsidR="00693A30" w:rsidRPr="00F97053">
        <w:rPr>
          <w:lang w:val="da-DK"/>
        </w:rPr>
        <w:instrText xml:space="preserv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693A30">
        <w:fldChar w:fldCharType="separate"/>
      </w:r>
      <w:r w:rsidR="00693A30" w:rsidRPr="00F97053">
        <w:rPr>
          <w:rFonts w:ascii="Calibri" w:hAnsi="Calibri" w:cs="Calibri"/>
          <w:lang w:val="da-DK"/>
        </w:rPr>
        <w:t>(Ahmed et al., 2006; Obi, 2007; Olaiya et al., 2004; Salaudeen et al., 2011; Sekoni et al., 2014)</w:t>
      </w:r>
      <w:r w:rsidR="00693A30">
        <w:fldChar w:fldCharType="end"/>
      </w:r>
      <w:r w:rsidR="00DB1D21">
        <w:rPr>
          <w:lang w:val="da-DK"/>
        </w:rPr>
        <w:t>.</w:t>
      </w:r>
    </w:p>
    <w:p w14:paraId="38827FF5" w14:textId="1BA4158C" w:rsidR="006831C2" w:rsidRPr="003C542B" w:rsidRDefault="00DB1A0D" w:rsidP="003C542B">
      <w:pPr>
        <w:pStyle w:val="Heading2"/>
        <w:rPr>
          <w:sz w:val="24"/>
        </w:rPr>
      </w:pPr>
      <w:r w:rsidRPr="003C542B">
        <w:rPr>
          <w:sz w:val="24"/>
        </w:rPr>
        <w:t>Motivators</w:t>
      </w:r>
      <w:r w:rsidR="00ED5BE1" w:rsidRPr="003C542B">
        <w:rPr>
          <w:sz w:val="24"/>
        </w:rPr>
        <w:t xml:space="preserve"> </w:t>
      </w:r>
      <w:r w:rsidR="006127C8" w:rsidRPr="003C542B">
        <w:rPr>
          <w:sz w:val="24"/>
        </w:rPr>
        <w:t>(Table 3)</w:t>
      </w:r>
    </w:p>
    <w:p w14:paraId="4D71DBC2" w14:textId="001C64C4" w:rsidR="0057222F" w:rsidRDefault="009D5C1B" w:rsidP="00167903">
      <w:pPr>
        <w:rPr>
          <w:lang w:val="da-DK"/>
        </w:rPr>
      </w:pPr>
      <w:r>
        <w:t>A</w:t>
      </w:r>
      <w:r w:rsidR="00C22C46">
        <w:t xml:space="preserve">ltruism, cited as for example, “to save lives”, </w:t>
      </w:r>
      <w:r w:rsidR="006E1F6B">
        <w:t xml:space="preserve">or </w:t>
      </w:r>
      <w:r w:rsidR="00C22C46">
        <w:t>“to help a person in need”</w:t>
      </w:r>
      <w:r w:rsidR="00D55BC0">
        <w:t>,</w:t>
      </w:r>
      <w:r w:rsidR="00A20BDB">
        <w:t xml:space="preserve"> </w:t>
      </w:r>
      <w:proofErr w:type="gramStart"/>
      <w:r w:rsidR="005F205B">
        <w:t>was identified</w:t>
      </w:r>
      <w:proofErr w:type="gramEnd"/>
      <w:r w:rsidR="005F205B">
        <w:t xml:space="preserve"> as a </w:t>
      </w:r>
      <w:r w:rsidR="00623813">
        <w:t>major</w:t>
      </w:r>
      <w:r w:rsidR="005F205B">
        <w:t xml:space="preserve"> motivator for blood donation in SSA</w:t>
      </w:r>
      <w:r w:rsidR="00D55BC0">
        <w:t xml:space="preserve">. </w:t>
      </w:r>
      <w:proofErr w:type="gramStart"/>
      <w:r w:rsidR="00D55BC0">
        <w:t>It was</w:t>
      </w:r>
      <w:r w:rsidR="009B7C45">
        <w:t xml:space="preserve"> mentioned</w:t>
      </w:r>
      <w:r w:rsidR="00D55BC0">
        <w:t xml:space="preserve"> in 20 studies</w:t>
      </w:r>
      <w:r w:rsidR="009B7C45">
        <w:t xml:space="preserve"> and cited by </w:t>
      </w:r>
      <w:r w:rsidR="008D525D">
        <w:t>43</w:t>
      </w:r>
      <w:r w:rsidR="00D55BC0">
        <w:t>%</w:t>
      </w:r>
      <w:r w:rsidR="009B7C45">
        <w:t xml:space="preserve"> to 92% of participants</w:t>
      </w:r>
      <w:r w:rsidR="00C22C46">
        <w:t xml:space="preserve"> </w:t>
      </w:r>
      <w:r w:rsidR="009B7C45">
        <w:t xml:space="preserve">in some studies </w:t>
      </w:r>
      <w:proofErr w:type="gramEnd"/>
      <w:r w:rsidR="005F205B">
        <w:fldChar w:fldCharType="begin"/>
      </w:r>
      <w:r w:rsidR="00B953A6">
        <w:instrText xml:space="preserve"> ADDIN ZOTERO_ITEM CSL_CITATION {"citationID":"apso0GR5","properties":{"formattedCitation":"{\\rtf (Adewuyi, and Olawumi, 2006; Asamoah-Akuoko et al., 2016; Asenso-Mensah et al., 2014, 2013; Chandrasekar et al., 2015; Duboz et al., 2010; Haoses-Gorases and Katjire, 2013; Jacobs and Berege, 1995; Kabinda et al., 2014; Koster and Hassall, 2011; Muthivhi et al., 2015; Natukunda et al., 2015; N\\uc0\\u233{}bi\\uc0\\u233{} et al., 2007; Okpara, 1989; Olaiya et al., 2004; Salaudeen et al., 2011; Salaudeen and Odeh, 2011; Sekoni et al., 2014)}","plainCitation":"(Adewuyi, and Olawumi, 2006; Asamoah-Akuoko et al., 2016; Asenso-Mensah et al., 2014, 2013; Chandrasekar et al., 2015; Duboz et al., 2010; Haoses-Gorases and Katjire, 2013; Jacobs and Berege, 1995; Kabinda et al., 2014; Koster and Hassall, 2011; Muthivhi et al., 2015; Natukunda et al., 2015; Nébié et al., 2007; Okpara, 1989; Olaiya et al., 2004; Salaudeen et al., 2011; Salaudeen and Odeh, 2011; Sekoni et al., 2014)"},"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792,"uris":["http://zotero.org/users/863046/items/GGPU87J4"],"uri":["http://zotero.org/users/863046/items/GGPU87J4"],"itemData":{"id":792,"type":"article-journal","title":"Can family or replacement blood donors become regular volunteer donors?","container-title":"Transfusion","page":"797-804","volume":"54","issue":"3 Pt 2","source":"PubMed","abstract":"BACKGROUND: In sub-Saharan Africa (SSA) confirmed viral marker prevalence between family donors (FDs) and first-time volunteer nonremunerated donors (VNRDs) is similar. In a blood service collecting 10 units/1000 inhabitants, a questionnaire examined FD donation conditions and willingness of becoming repeat VNRDs.\nSTUDY DESIGN AND METHODS: Four areas were explored: circumstances of visit to hospital, external pressure, experience of donating, and potential repeat donation. After donation and consent, research assistants administered 25 questions and, according to literacy, helped with translation and completion.\nRESULTS: Of 513 FDs, three-fourths were males (median age, 27 years). Only 1.3% were unemployed and more than 50% were students or teachers. Ties with hospitalized patient were family (76%), friends (13%), colleagues, or sharing place of worship (10%). Donating blood was the reason for visiting in 16.8% and 20.9% had previously donated blood probably as FDs. In one-third of FDs, the family asked for donation of which 10% was pressured by the unjustified reason that not donating was endangering the patient's life. For two-thirds of FDs, donation was given \"because individuals were asked.\" Donation was a positive experience for 77% of donors, 62% being interested in predonation testing. Repeating donation was acceptable for 99% of 79% FDs answering.\nDISCUSSION: FDs are active in the population, are willing to donate blood if asked, are submitted to little pressure, do not receive incentives, and accept repeat donation. Except for circumstances of donation, FDs are not different from VNRDs and more directly motivated. They constitute a legitimate and important source to improve the blood supply in SSA.","DOI":"10.1111/trf.12216","ISSN":"1537-2995","note":"PMID: 23614450","journalAbbreviation":"Transfusion","language":"eng","author":[{"family":"Asenso-Mensah","given":"Kwame"},{"family":"Achina","given":"Gifty"},{"family":"Appiah","given":"Rita"},{"family":"Owusu-Ofori","given":"Shirley"},{"family":"Allain","given":"Jean-Pierre"}],"issued":{"date-parts":[["2014",3]]},"PMID":"23614450"}},{"id":256,"uris":["http://zotero.org/users/863046/items/K37UQCTV"],"uri":["http://zotero.org/users/863046/items/K37UQCTV"],"itemData":{"id":256,"type":"article-journal","title":"Can family or replacement blood donors become regular volunteer donors?","container-title":"Transfusion","source":"NCBI PubMed","abstract":"BACKGROUND: In sub-Saharan Africa (SSA) confirmed viral marker prevalence between family donors (FDs) and first-time volunteer nonremunerated donors (VNRDs) is similar. In a blood service collecting 10 units/1000 inhabitants, a questionnaire examined FD donation conditions and willingness of becoming repeat VNRDs. STUDY DESIGN AND METHODS: Four areas were explored: circumstances of visit to hospital, external pressure, experience of donating, and potential repeat donation. After donation and consent, research assistants administered 25 questions and, according to literacy, helped with translation and completion. RESULTS: Of 513 FDs, three-fourths were males (median age, 27 years). Only 1.3% were unemployed and more than 50% were students or teachers. Ties with hospitalized patient were family (76%), friends (13%), colleagues, or sharing place of worship (10%). Donating blood was the reason for visiting in 16.8% and 20.9% had previously donated blood probably as FDs. In one-third of FDs, the family asked for donation of which 10% was pressured by the unjustified reason that not donating was endangering the patient's life. For two-thirds of FDs, donation was given \"because individuals were asked.\" Donation was a positive experience for 77% of donors, 62% being interested in predonation testing. Repeating donation was acceptable for 99% of 79% FDs answering. DISCUSSION: FDs are active in the population, are willing to donate blood if asked, are submitted to little pressure, do not receive incentives, and accept repeat donation. Except for circumstances of donation, FDs are not different from VNRDs and more directly motivated. They constitute a legitimate and important source to improve the blood supply in SSA.","DOI":"10.1111/trf.12216","ISSN":"1537-2995","note":"PMID: 23614450","journalAbbreviation":"Transfusion","language":"ENG","author":[{"family":"Asenso-Mensah","given":"Kwame"},{"family":"Achina","given":"Gifty"},{"family":"Appiah","given":"Rita"},{"family":"Owusu-Ofori","given":"Shirley"},{"family":"Allain","given":"Jean-Pierre"}],"issued":{"date-parts":[["2013",4,25]]},"PMID":"23614450"}},{"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541,"uris":["http://zotero.org/users/863046/items/CBD4X3BS"],"uri":["http://zotero.org/users/863046/items/CBD4X3BS"],"itemData":{"id":541,"type":"article-journal","title":"Knowledge, Attitudes, and Practices about Regular, Voluntary Non-remunerated Blood Donation in Peri-urban and Rural Communities in Mbarara District, South Western Uganda, and its Impact on Maternal Health","container-title":"Journal of obstetrics and gynaecology Canada: JOGC = Journal d'obstétrique et gynécologie du Canada: JOGC","page":"903-904","volume":"37","issue":"10","source":"PubMed","ISSN":"1701-2163","note":"PMID: 26606707","journalAbbreviation":"J Obstet Gynaecol Can","language":"eng","author":[{"family":"Natukunda","given":"Peace Byamukama"},{"family":"Agaba","given":"Ellon"},{"family":"Wabuyi","given":"Patrick"},{"family":"Bortolussi","given":"Robert"},{"family":"McBride","given":"Eileen"}],"issued":{"date-parts":[["2015",10]]},"PMID":"26606707"}},{"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662,"uris":["http://zotero.org/users/863046/items/GKC43RET"],"uri":["http://zotero.org/users/863046/items/GKC43RET"],"itemData":{"id":662,"type":"article-journal","title":"Attitudes of Nigerians towards blood donation and blood transfusion","container-title":"Tropical and Geographical Medicine","page":"89-93","volume":"41","issue":"1","source":"PubMed","abstract":"In an attempt to improve voluntary blood donation at the University of Calabar Teaching Hospital (U.C.T.H.) a questionnaire was designed to determine the attitudes of the people towards blood transfusion and blood donation. Of the 246 that responded to the questionnaire 196 (79.7%) would be willing to donate blood freely while 50 (20.3%) would not donate their blood. The most common reason for non-donation and non-acceptance of blood transfusion was religious belief. The results suggest that although most Nigerians are willing to donate blood freely, more positive steps should be taken to educate the population about blood donation and transfusion.","ISSN":"0041-3232","note":"PMID: 2763352","journalAbbreviation":"Trop Geogr Med","language":"eng","author":[{"family":"Okpara","given":"R. A."}],"issued":{"date-parts":[["1989",1]]},"PMID":"2763352"}},{"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5F205B">
        <w:fldChar w:fldCharType="separate"/>
      </w:r>
      <w:r w:rsidR="00B953A6" w:rsidRPr="00B953A6">
        <w:rPr>
          <w:rFonts w:ascii="Calibri" w:hAnsi="Calibri" w:cs="Calibri"/>
          <w:szCs w:val="24"/>
        </w:rPr>
        <w:t>(Adewuyi, and Olawumi, 2006; Asamoah-Akuoko et al., 2016; Asenso-Mensah et al., 2014, 2013; Chandrasekar et al., 2015; Duboz et al., 2010; Haoses-Gorases and Katjire, 2013; Jacobs and Berege, 1995; Kabinda et al., 2014; Koster and Hassall, 2011; Muthivhi et al., 2015; Natukunda et al., 2015; Nébié et al., 2007; Okpara, 1989; Olaiya et al., 2004; Salaudeen et al., 2011; Salaudeen and Odeh, 2011; Sekoni et al., 2014)</w:t>
      </w:r>
      <w:r w:rsidR="005F205B">
        <w:fldChar w:fldCharType="end"/>
      </w:r>
      <w:proofErr w:type="gramStart"/>
      <w:r w:rsidR="00141DC3" w:rsidRPr="00F97053">
        <w:rPr>
          <w:lang w:val="da-DK"/>
        </w:rPr>
        <w:t>.</w:t>
      </w:r>
      <w:proofErr w:type="gramEnd"/>
      <w:r w:rsidR="00141DC3" w:rsidRPr="00F97053">
        <w:rPr>
          <w:lang w:val="da-DK"/>
        </w:rPr>
        <w:t xml:space="preserve"> </w:t>
      </w:r>
      <w:r w:rsidR="00794C78">
        <w:rPr>
          <w:lang w:val="da-DK"/>
        </w:rPr>
        <w:t>Altruism was</w:t>
      </w:r>
      <w:r w:rsidR="005F2E08">
        <w:rPr>
          <w:lang w:val="da-DK"/>
        </w:rPr>
        <w:t xml:space="preserve"> an important motivator for </w:t>
      </w:r>
      <w:r w:rsidR="001E7EF6">
        <w:t xml:space="preserve">FRD </w:t>
      </w:r>
      <w:r w:rsidR="00C22C46" w:rsidRPr="007C7D53">
        <w:t xml:space="preserve"> </w:t>
      </w:r>
      <w:r w:rsidR="005F2E08">
        <w:t xml:space="preserve">who </w:t>
      </w:r>
      <w:r w:rsidR="00387C85" w:rsidRPr="006021C9">
        <w:t>were willing to</w:t>
      </w:r>
      <w:r w:rsidR="00387C85">
        <w:t xml:space="preserve"> </w:t>
      </w:r>
      <w:r w:rsidR="005F2E08">
        <w:t xml:space="preserve">donate </w:t>
      </w:r>
      <w:r w:rsidR="00387C85">
        <w:t>again</w:t>
      </w:r>
      <w:r w:rsidR="005F2E08">
        <w:t xml:space="preserve"> </w:t>
      </w:r>
      <w:r w:rsidR="00C22C46">
        <w:t>(</w:t>
      </w:r>
      <w:proofErr w:type="spellStart"/>
      <w:r w:rsidR="007C7D53" w:rsidRPr="007C7D53">
        <w:t>Rolseth</w:t>
      </w:r>
      <w:proofErr w:type="spellEnd"/>
      <w:r w:rsidR="007C7D53" w:rsidRPr="007C7D53">
        <w:t xml:space="preserve"> et al</w:t>
      </w:r>
      <w:r w:rsidR="00C22C46">
        <w:t>,</w:t>
      </w:r>
      <w:r w:rsidR="007C7D53" w:rsidRPr="007C7D53">
        <w:t xml:space="preserve"> 2014) </w:t>
      </w:r>
      <w:r w:rsidR="005F2E08">
        <w:t xml:space="preserve">and even </w:t>
      </w:r>
      <w:r w:rsidR="00387C85" w:rsidRPr="006021C9">
        <w:t xml:space="preserve">among groups where some form of compensation </w:t>
      </w:r>
      <w:r w:rsidR="00387C85" w:rsidRPr="006021C9">
        <w:lastRenderedPageBreak/>
        <w:t xml:space="preserve">was expected for donating blood </w:t>
      </w:r>
      <w:r w:rsidR="00146360">
        <w:t xml:space="preserve"> </w:t>
      </w:r>
      <w:r w:rsidR="00387C85">
        <w:fldChar w:fldCharType="begin"/>
      </w:r>
      <w:r w:rsidR="00387C85">
        <w:instrText xml:space="preserve"> ADDIN ZOTERO_ITEM CSL_CITATION {"citationID":"1b6vlqi0a0","properties":{"formattedCitation":"(Koster and Hassall, 2011; Salaudeen et al., 2011)","plainCitation":"(Koster and Hassall, 2011; Salaudeen et a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387C85">
        <w:fldChar w:fldCharType="separate"/>
      </w:r>
      <w:r w:rsidR="00387C85" w:rsidRPr="00BB1DD6">
        <w:t>(Koster and Hassall, 2011; Salaudeen et al., 2011)</w:t>
      </w:r>
      <w:r w:rsidR="00387C85">
        <w:fldChar w:fldCharType="end"/>
      </w:r>
      <w:r w:rsidR="00FC00C2" w:rsidRPr="00FC00C2">
        <w:t>.</w:t>
      </w:r>
      <w:r w:rsidR="00FC00C2">
        <w:t xml:space="preserve"> </w:t>
      </w:r>
      <w:proofErr w:type="gramStart"/>
      <w:r w:rsidR="005F2E08">
        <w:t>R</w:t>
      </w:r>
      <w:r w:rsidR="002471B3">
        <w:t xml:space="preserve">eciprocity </w:t>
      </w:r>
      <w:r w:rsidR="005F2E08">
        <w:t xml:space="preserve">and an </w:t>
      </w:r>
      <w:r w:rsidR="005F2E08" w:rsidRPr="007C7D53">
        <w:t>ide</w:t>
      </w:r>
      <w:r w:rsidR="005F2E08">
        <w:t xml:space="preserve">ntified need for blood by a family or </w:t>
      </w:r>
      <w:r w:rsidR="005F2E08" w:rsidRPr="007C7D53">
        <w:t>friend</w:t>
      </w:r>
      <w:r w:rsidR="00A649C0">
        <w:t xml:space="preserve"> was a strong motivator</w:t>
      </w:r>
      <w:r w:rsidR="009B7C45">
        <w:t xml:space="preserve"> cited by 77.8% to 95.3% of participants in some studies</w:t>
      </w:r>
      <w:r w:rsidR="00FC00C2">
        <w:t xml:space="preserve"> </w:t>
      </w:r>
      <w:proofErr w:type="gramEnd"/>
      <w:r w:rsidR="00524309">
        <w:fldChar w:fldCharType="begin"/>
      </w:r>
      <w:r w:rsidR="00A649C0">
        <w:instrText xml:space="preserve"> ADDIN ZOTERO_ITEM CSL_CITATION {"citationID":"zlH30cuv","properties":{"formattedCitation":"{\\rtf (Adegoke, 2016; Adewuyi, and Olawumi, 2006; Asamoah-Akuoko et al., 2016; Duboz et al., 2010; Gobatto, 1996; Jacobs and Berege, 1995; Kabinda et al., 2014; Muthivhi et al., 2015; N\\uc0\\u233{}bi\\uc0\\u233{} et al., 2007; Rolseth et al., 2014; Salaudeen et al., 2011; Salaudeen and Odeh, 2011)}","plainCitation":"(Adegoke, 2016; Adewuyi, and Olawumi, 2006; Asamoah-Akuoko et al., 2016; Duboz et al., 2010; Gobatto, 1996; Jacobs and Berege, 1995; Kabinda et al., 2014; Muthivhi et al., 2015; Nébié et al., 2007; Rolseth et al., 2014; Salaudeen et al., 2011; Salaudeen and Odeh, 2011)"},"citationItems":[{"id":860,"uris":["http://zotero.org/users/863046/items/7DQSNM24"],"uri":["http://zotero.org/users/863046/items/7DQSNM24"],"itemData":{"id":860,"type":"article-journal","title":"Attitude to Blood Donation Among a Tertiary Hospital Workers in Nigeria","container-title":"Vox Sanguinis","page":"120-121","volume":"111","source":"Wiley Online Library","DOI":"10.1111/vox.12429","ISSN":"1423-0410","journalAbbreviation":"Vox Sang","language":"en","author":[{"family":"Adegoke","given":"OM"}],"issued":{"date-parts":[["2016",9,1]]}}},{"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schema":"https://github.com/citation-style-language/schema/raw/master/csl-citation.json"} </w:instrText>
      </w:r>
      <w:r w:rsidR="00524309">
        <w:fldChar w:fldCharType="separate"/>
      </w:r>
      <w:r w:rsidR="00A649C0" w:rsidRPr="00A649C0">
        <w:rPr>
          <w:rFonts w:ascii="Calibri" w:hAnsi="Calibri" w:cs="Calibri"/>
          <w:szCs w:val="24"/>
        </w:rPr>
        <w:t>(Adegoke, 2016; Adewuyi, and Olawumi, 2006; Asamoah-Akuoko et al., 2016; Duboz et al., 2010; Gobatto, 1996; Jacobs and Berege, 1995; Kabinda et al., 2014; Muthivhi et al., 2015; Nébié et al., 2007; Rolseth et al., 2014; Salaudeen et al., 2011; Salaudeen and Odeh, 2011)</w:t>
      </w:r>
      <w:r w:rsidR="00524309">
        <w:fldChar w:fldCharType="end"/>
      </w:r>
      <w:proofErr w:type="gramStart"/>
      <w:r w:rsidR="005F205B" w:rsidRPr="00F97053">
        <w:rPr>
          <w:lang w:val="da-DK"/>
        </w:rPr>
        <w:t>.</w:t>
      </w:r>
      <w:proofErr w:type="gramEnd"/>
      <w:r w:rsidR="005F205B" w:rsidRPr="00F97053">
        <w:rPr>
          <w:lang w:val="da-DK"/>
        </w:rPr>
        <w:t xml:space="preserve"> </w:t>
      </w:r>
    </w:p>
    <w:p w14:paraId="03176213" w14:textId="4972B8D8" w:rsidR="003E63C1" w:rsidRPr="00F97053" w:rsidRDefault="003E63C1" w:rsidP="00167903">
      <w:pPr>
        <w:rPr>
          <w:lang w:val="da-DK"/>
        </w:rPr>
      </w:pPr>
      <w:r>
        <w:t>In addition to altruism,</w:t>
      </w:r>
      <w:r w:rsidR="00D55BC0">
        <w:t xml:space="preserve"> </w:t>
      </w:r>
      <w:r w:rsidR="00D55BC0" w:rsidRPr="00D55BC0">
        <w:t xml:space="preserve">in a study in </w:t>
      </w:r>
      <w:proofErr w:type="spellStart"/>
      <w:r w:rsidR="00D55BC0" w:rsidRPr="00D55BC0">
        <w:t>Bamenda</w:t>
      </w:r>
      <w:proofErr w:type="spellEnd"/>
      <w:r w:rsidR="00D55BC0" w:rsidRPr="00D55BC0">
        <w:t>, Cameroon</w:t>
      </w:r>
      <w:r w:rsidRPr="00D55BC0">
        <w:t xml:space="preserve"> </w:t>
      </w:r>
      <w:proofErr w:type="spellStart"/>
      <w:r w:rsidRPr="00B11050">
        <w:t>Koster</w:t>
      </w:r>
      <w:proofErr w:type="spellEnd"/>
      <w:r w:rsidRPr="00B11050">
        <w:t xml:space="preserve"> and Hassall (2011) identified monetary and non-monetary compensation as key motivator</w:t>
      </w:r>
      <w:r>
        <w:t>s</w:t>
      </w:r>
      <w:r w:rsidRPr="00B11050">
        <w:t xml:space="preserve"> for blood dona</w:t>
      </w:r>
      <w:r w:rsidR="004208F5">
        <w:t>tion</w:t>
      </w:r>
      <w:r w:rsidR="00D55BC0">
        <w:t>.</w:t>
      </w:r>
      <w:r w:rsidRPr="00B11050">
        <w:t xml:space="preserve"> </w:t>
      </w:r>
      <w:r w:rsidRPr="007077AB">
        <w:t xml:space="preserve">In this study, some participants </w:t>
      </w:r>
      <w:r w:rsidR="005F2E08">
        <w:t>expected</w:t>
      </w:r>
      <w:r w:rsidRPr="007077AB">
        <w:t xml:space="preserve"> compensation for donating blo</w:t>
      </w:r>
      <w:r w:rsidR="00626F4C">
        <w:t>od, citing the perceived risks,</w:t>
      </w:r>
      <w:r w:rsidR="0064323B">
        <w:t xml:space="preserve"> </w:t>
      </w:r>
      <w:r w:rsidRPr="007077AB">
        <w:t xml:space="preserve">effort and time </w:t>
      </w:r>
      <w:r w:rsidR="0064323B">
        <w:t>expended</w:t>
      </w:r>
      <w:r w:rsidRPr="007077AB">
        <w:t xml:space="preserve">. Compensation </w:t>
      </w:r>
      <w:proofErr w:type="gramStart"/>
      <w:r w:rsidRPr="007077AB">
        <w:t>was expected</w:t>
      </w:r>
      <w:proofErr w:type="gramEnd"/>
      <w:r w:rsidRPr="007077AB">
        <w:t xml:space="preserve"> for donations to non-family members a</w:t>
      </w:r>
      <w:r w:rsidR="0064323B">
        <w:t>nd</w:t>
      </w:r>
      <w:r w:rsidRPr="007077AB">
        <w:t xml:space="preserve"> to family memb</w:t>
      </w:r>
      <w:r w:rsidR="00ED6C42" w:rsidRPr="007077AB">
        <w:t xml:space="preserve">ers, while </w:t>
      </w:r>
      <w:r w:rsidR="0064323B">
        <w:t xml:space="preserve">still regarding </w:t>
      </w:r>
      <w:r w:rsidR="00ED6C42" w:rsidRPr="007077AB">
        <w:t>the donation</w:t>
      </w:r>
      <w:r w:rsidRPr="007077AB">
        <w:t xml:space="preserve"> </w:t>
      </w:r>
      <w:r w:rsidR="0064323B">
        <w:t>to be</w:t>
      </w:r>
      <w:r w:rsidRPr="007077AB">
        <w:t xml:space="preserve"> </w:t>
      </w:r>
      <w:r w:rsidR="00ED6C42" w:rsidRPr="007077AB">
        <w:t>“voluntary”</w:t>
      </w:r>
      <w:r w:rsidRPr="00B11050">
        <w:t xml:space="preserve">. </w:t>
      </w:r>
      <w:r w:rsidR="0064323B">
        <w:t>H</w:t>
      </w:r>
      <w:r w:rsidRPr="00B11050">
        <w:t xml:space="preserve">owever, </w:t>
      </w:r>
      <w:proofErr w:type="spellStart"/>
      <w:r w:rsidRPr="00B11050">
        <w:t>Rolseth</w:t>
      </w:r>
      <w:proofErr w:type="spellEnd"/>
      <w:r w:rsidRPr="00B11050">
        <w:t xml:space="preserve"> et </w:t>
      </w:r>
      <w:proofErr w:type="spellStart"/>
      <w:r w:rsidRPr="00B11050">
        <w:t>al</w:t>
      </w:r>
      <w:r w:rsidR="0064323B">
        <w:t>’s</w:t>
      </w:r>
      <w:proofErr w:type="spellEnd"/>
      <w:r w:rsidR="0064323B">
        <w:t xml:space="preserve"> study</w:t>
      </w:r>
      <w:r w:rsidRPr="00B11050">
        <w:t xml:space="preserve"> </w:t>
      </w:r>
      <w:r w:rsidR="009D5C1B">
        <w:t xml:space="preserve">in Cameroon </w:t>
      </w:r>
      <w:r w:rsidRPr="00B11050">
        <w:t>(2014)</w:t>
      </w:r>
      <w:r>
        <w:t xml:space="preserve"> found that </w:t>
      </w:r>
      <w:r w:rsidRPr="00B11050">
        <w:t>compensation for b</w:t>
      </w:r>
      <w:r w:rsidR="00ED6C42">
        <w:t>lood donation, although offered</w:t>
      </w:r>
      <w:r w:rsidRPr="00B11050">
        <w:t xml:space="preserve">, </w:t>
      </w:r>
      <w:proofErr w:type="gramStart"/>
      <w:r w:rsidRPr="00B11050">
        <w:t>was not expected</w:t>
      </w:r>
      <w:proofErr w:type="gramEnd"/>
      <w:r w:rsidRPr="00B11050">
        <w:t xml:space="preserve"> by </w:t>
      </w:r>
      <w:r w:rsidR="00006A35">
        <w:t>87% of</w:t>
      </w:r>
      <w:r w:rsidRPr="00B11050">
        <w:t xml:space="preserve"> participants</w:t>
      </w:r>
      <w:r>
        <w:t xml:space="preserve">. </w:t>
      </w:r>
    </w:p>
    <w:p w14:paraId="5B09A54B" w14:textId="0A5F7F12" w:rsidR="003E63C1" w:rsidRDefault="008D5777" w:rsidP="003E63C1">
      <w:proofErr w:type="gramStart"/>
      <w:r>
        <w:t>Monetary compensation as a motivator</w:t>
      </w:r>
      <w:r w:rsidR="00D55BC0">
        <w:t xml:space="preserve">, </w:t>
      </w:r>
      <w:r>
        <w:t xml:space="preserve"> </w:t>
      </w:r>
      <w:r w:rsidR="00D55BC0">
        <w:t xml:space="preserve">cited by 50% of participants in a study by </w:t>
      </w:r>
      <w:proofErr w:type="spellStart"/>
      <w:r w:rsidR="00D55BC0">
        <w:t>Umeora</w:t>
      </w:r>
      <w:proofErr w:type="spellEnd"/>
      <w:r w:rsidR="00D55BC0">
        <w:t xml:space="preserve"> et al (2005), </w:t>
      </w:r>
      <w:r>
        <w:t xml:space="preserve">was supported by </w:t>
      </w:r>
      <w:r w:rsidR="0058418B">
        <w:t xml:space="preserve">other </w:t>
      </w:r>
      <w:r>
        <w:t xml:space="preserve">studies </w:t>
      </w:r>
      <w:r w:rsidR="006D4367">
        <w:t>from</w:t>
      </w:r>
      <w:r>
        <w:t xml:space="preserve"> Nigeria </w:t>
      </w:r>
      <w:proofErr w:type="gramEnd"/>
      <w:r w:rsidR="003E63C1">
        <w:fldChar w:fldCharType="begin"/>
      </w:r>
      <w:r w:rsidR="003E63C1">
        <w:instrText xml:space="preserve"> ADDIN ZOTERO_ITEM CSL_CITATION {"citationID":"1mcdodk7ed","properties":{"formattedCitation":"(Adewuyi, and Olawumi, 2006; Durosinmi et al., 2003; Olaiya et al., 2004; Salaudeen and Odeh, 2011; Sekoni et al., 2014; Umeora et al., 2005)","plainCitation":"(Adewuyi, and Olawumi, 2006; Durosinmi et al., 2003; Olaiya et al., 2004; Salaudeen and Odeh, 2011; Sekoni et al., 2014; Umeora et al., 2005)"},"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652,"uris":["http://zotero.org/users/863046/items/JXCCQ5BI"],"uri":["http://zotero.org/users/863046/items/JXCCQ5BI"],"itemData":{"id":652,"type":"article-journal","title":"A retrospective study of prevalence of antibody to HIV in blood donors at Ile-Ife, Nigeria","container-title":"The Nigerian Postgraduate Medical Journal","page":"220-223","volume":"10","issue":"4","source":"PubMed","abstract":"Records of voluntary and remunerative blood donors bled at the OAUTHC, Ile-Ife, Nigeria between January 1993 and December 2000 were reviewed for HIV sero-positivity. With a structured questionnaire, and over a period of 2 months, the attitudes and awareness of some of the donors of HIV/AIDS epidemic in the country were also assessed. Of the 16,080 units of blood collected in the period under review, only 1073(6.7%) were obtained from voluntary donors. The cumulative HIV seroprevalence rate was 2.1% in the paid donors as against 0.3% in the voluntary donors (c2 = 16.3, df = 1, p = 0.00003). Sixty-five (805) of the donors interviewed confirmed previous knowledge of HIV/AIDS before the interview. All the respondents appreciated the roles of blood transfusion in the transmission of AIDS viruses. The majority (74%) of the respondents were unemployed. Poverty was the reason given by 61(75%) of the commercial donors for selling their blood. We conclude that there is a greater risk of transmitting AIDS viruses (and possibly other blood transmissible diseases) through remunerated blood donors.","ISSN":"1117-1936","note":"PMID: 15045013","journalAbbreviation":"Niger Postgrad Med J","language":"eng","author":[{"family":"Durosinmi","given":"M. A."},{"family":"Mabayoje","given":"V. O."},{"family":"Akinola","given":"N. O."},{"family":"Adegunloye","given":"A. B."},{"family":"Alabi","given":"A. O."}],"issued":{"date-parts":[["2003",12]]},"PMID":"15045013"}},{"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rsidR="003E63C1">
        <w:fldChar w:fldCharType="separate"/>
      </w:r>
      <w:r w:rsidR="0058418B" w:rsidRPr="0058418B">
        <w:t>(Adewuyi, and Olawumi, 2006; Durosinmi et al., 2003; Olaiya et al., 2004; Salaudeen and Odeh, 2011; Sekoni et al., 2014)</w:t>
      </w:r>
      <w:r w:rsidR="003E63C1">
        <w:fldChar w:fldCharType="end"/>
      </w:r>
      <w:proofErr w:type="gramStart"/>
      <w:r w:rsidR="003E63C1">
        <w:t xml:space="preserve">, Democratic Republic of Congo </w:t>
      </w:r>
      <w:proofErr w:type="gramEnd"/>
      <w:r w:rsidR="003E63C1">
        <w:fldChar w:fldCharType="begin"/>
      </w:r>
      <w:r w:rsidR="003E63C1">
        <w:instrText xml:space="preserve"> ADDIN ZOTERO_ITEM CSL_CITATION {"citationID":"4eo8hmufu","properties":{"formattedCitation":"(Agasa and Likwela, 2014; Kabinda et al., 2014)","plainCitation":"(Agasa and Likwela, 2014; Kabinda et al., 2014)"},"citationItems":[{"id":606,"uris":["http://zot</w:instrText>
      </w:r>
      <w:r w:rsidR="003E63C1" w:rsidRPr="00F97053">
        <w:rPr>
          <w:lang w:val="da-DK"/>
        </w:rPr>
        <w:instrText xml:space="preserve">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schema":"https://github.com/citation-style-language/schema/raw/master/csl-citation.json"} </w:instrText>
      </w:r>
      <w:r w:rsidR="003E63C1">
        <w:fldChar w:fldCharType="separate"/>
      </w:r>
      <w:r w:rsidR="003E63C1" w:rsidRPr="00F97053">
        <w:rPr>
          <w:rFonts w:ascii="Calibri" w:hAnsi="Calibri" w:cs="Calibri"/>
          <w:lang w:val="da-DK"/>
        </w:rPr>
        <w:t>(Agasa and Likwela, 2014; Kabinda et al., 2014)</w:t>
      </w:r>
      <w:r w:rsidR="003E63C1">
        <w:fldChar w:fldCharType="end"/>
      </w:r>
      <w:proofErr w:type="gramStart"/>
      <w:r w:rsidR="003E63C1" w:rsidRPr="00F97053">
        <w:rPr>
          <w:lang w:val="da-DK"/>
        </w:rPr>
        <w:t xml:space="preserve"> and Ghana </w:t>
      </w:r>
      <w:proofErr w:type="gramEnd"/>
      <w:r w:rsidR="003E63C1">
        <w:fldChar w:fldCharType="begin"/>
      </w:r>
      <w:r w:rsidR="003E63C1" w:rsidRPr="00F97053">
        <w:rPr>
          <w:lang w:val="da-DK"/>
        </w:rPr>
        <w:instrText xml:space="preserve"> ADDIN ZOTERO_ITEM CSL_CITATION {"citationID":"1itjqd6507","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3E63C1">
        <w:fldChar w:fldCharType="separate"/>
      </w:r>
      <w:r w:rsidR="003E63C1" w:rsidRPr="00F97053">
        <w:rPr>
          <w:rFonts w:ascii="Calibri" w:hAnsi="Calibri" w:cs="Calibri"/>
          <w:lang w:val="da-DK"/>
        </w:rPr>
        <w:t>(Asamoah-Akuoko et al., 2016)</w:t>
      </w:r>
      <w:r w:rsidR="003E63C1">
        <w:fldChar w:fldCharType="end"/>
      </w:r>
      <w:proofErr w:type="gramStart"/>
      <w:r w:rsidR="003E63C1" w:rsidRPr="00F97053">
        <w:rPr>
          <w:lang w:val="da-DK"/>
        </w:rPr>
        <w:t>.</w:t>
      </w:r>
      <w:proofErr w:type="gramEnd"/>
      <w:r w:rsidR="003E63C1" w:rsidRPr="00F97053">
        <w:rPr>
          <w:lang w:val="da-DK"/>
        </w:rPr>
        <w:t xml:space="preserve"> </w:t>
      </w:r>
      <w:r w:rsidR="003E63C1">
        <w:t xml:space="preserve">Although cited as a motivator, it was not significant in South Africa </w:t>
      </w:r>
      <w:r w:rsidR="003E63C1">
        <w:fldChar w:fldCharType="begin"/>
      </w:r>
      <w:r w:rsidR="003E63C1">
        <w:instrText xml:space="preserve"> ADDIN ZOTERO_ITEM CSL_CITATION {"citationID":"1t92urikeb","properties":{"formattedCitation":"(Muthivhi et al., 2015)","plainCitation":"(Muthivhi et al., 201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schema":"https://github.com/citation-style-language/schema/raw/master/csl-citation.json"} </w:instrText>
      </w:r>
      <w:r w:rsidR="003E63C1">
        <w:fldChar w:fldCharType="separate"/>
      </w:r>
      <w:r w:rsidR="003E63C1" w:rsidRPr="00F728BF">
        <w:rPr>
          <w:rFonts w:ascii="Calibri" w:hAnsi="Calibri" w:cs="Calibri"/>
        </w:rPr>
        <w:t>(Muthivhi et al., 2015)</w:t>
      </w:r>
      <w:r w:rsidR="003E63C1">
        <w:fldChar w:fldCharType="end"/>
      </w:r>
      <w:r w:rsidR="003E63C1">
        <w:t xml:space="preserve">. </w:t>
      </w:r>
      <w:proofErr w:type="gramStart"/>
      <w:r w:rsidR="003E63C1">
        <w:t>Non</w:t>
      </w:r>
      <w:r w:rsidR="006D4367">
        <w:t>-</w:t>
      </w:r>
      <w:r w:rsidR="003E63C1">
        <w:t xml:space="preserve">cash incentives </w:t>
      </w:r>
      <w:r w:rsidR="00D55BC0">
        <w:t xml:space="preserve">reported </w:t>
      </w:r>
      <w:r w:rsidR="003E63C1">
        <w:t>include</w:t>
      </w:r>
      <w:r w:rsidR="006D4367">
        <w:t>d</w:t>
      </w:r>
      <w:r w:rsidR="003E63C1">
        <w:t xml:space="preserve"> health benefits such as health check</w:t>
      </w:r>
      <w:r w:rsidR="006D4367">
        <w:t>s</w:t>
      </w:r>
      <w:r w:rsidR="00F41D5C">
        <w:t xml:space="preserve"> </w:t>
      </w:r>
      <w:proofErr w:type="gramEnd"/>
      <w:r w:rsidR="00F41D5C">
        <w:fldChar w:fldCharType="begin"/>
      </w:r>
      <w:r w:rsidR="00F41D5C">
        <w:instrText xml:space="preserve"> ADDIN ZOTERO_ITEM CSL_CITATION {"citationID":"vg10ljs0a","properties":{"formattedCitation":"(Gobatto, 1996; von Bukenya, 2012)","plainCitation":"(Gobatto, 1996; von Bukenya, 2012)"},"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F41D5C">
        <w:fldChar w:fldCharType="separate"/>
      </w:r>
      <w:r w:rsidR="00F41D5C" w:rsidRPr="00F41D5C">
        <w:rPr>
          <w:rFonts w:ascii="Calibri" w:hAnsi="Calibri" w:cs="Calibri"/>
        </w:rPr>
        <w:t>(Gobatto, 1996; von Bukenya, 2012)</w:t>
      </w:r>
      <w:r w:rsidR="00F41D5C">
        <w:fldChar w:fldCharType="end"/>
      </w:r>
      <w:proofErr w:type="gramStart"/>
      <w:r w:rsidR="003E63C1">
        <w:t>, infectious disease</w:t>
      </w:r>
      <w:r w:rsidR="006D4367">
        <w:t>s</w:t>
      </w:r>
      <w:r w:rsidR="003E63C1">
        <w:t xml:space="preserve"> screen</w:t>
      </w:r>
      <w:r w:rsidR="006D4367">
        <w:t>ing</w:t>
      </w:r>
      <w:r w:rsidR="00F41D5C">
        <w:t xml:space="preserve"> and blood group results </w:t>
      </w:r>
      <w:proofErr w:type="gramEnd"/>
      <w:r w:rsidR="00F41D5C">
        <w:fldChar w:fldCharType="begin"/>
      </w:r>
      <w:r w:rsidR="00B953A6">
        <w:instrText xml:space="preserve"> ADDIN ZOTERO_ITEM CSL_CITATION {"citationID":"hvvmA22s","properties":{"formattedCitation":"{\\rtf (Adewuyi, and Olawumi, 2006; Duboz et al., 2010; Gobatto, 1996; Haoses-Gorases and Katjire, 2013; N\\uc0\\u233{}bi\\uc0\\u233{} et al., 2007; von Bukenya, 2012)}","plainCitation":"(Adewuyi, and Olawumi, 2006; Duboz et al., 2010; Gobatto, 1996; Haoses-Gorases and Katjire, 2013; Nébié et al., 2007; von Bukenya, 2012)"},"citationItems":[{"id":899,"uris":["http://zotero.org/users/863046/items/PE42UN98"],"uri":["http://zotero.org/users/863046/items/PE42UN98"],"itemData":{"id":899,"type":"article-journal","title":"Factors in the Low Recruitment of Voluntary Blood Donors Among Eligible Nigerians","container-title":"Vox Sanguinis","page":"194","volume":"91","source":"Wiley Online Library","DOI":"10.1111/j.0042-9007.2006.vox_v91_is3_posters.x","ISSN":"1423-0410","language":"en","author":[{"family":"Adewuyi,","given":"J O"},{"family":"Olawumi","given":"H O"}],"issued":{"date-parts":[["2006",7,1]]}}},{"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130,"uris":["http://zotero.org/users/863046/items/QJ9RN23Q"],"uri":["http://zotero.org/users/863046/items/QJ9RN23Q"],"itemData":{"id":130,"type":"article-journal","title":"[Lack of knowledge among blood donors in Burkina Faso (West Africa); potential obstacle to transfusion security]","container-title":"Transfusion clinique et biologique: journal de la Société française de transfusion sanguine","page":"446-452","volume":"14","issue":"5","source":"NCBI PubMed","abstract":"BACKGROUND\n\nThe measures recommended to reduce TTD include clinical selection of donors, based on a standardized questionnaire which aims to find out antecedents and behaviours predicting transmitted diseases within donors. The effectiveness of this measure is well established in the industrialized countries where the level of education of the population may support a greater receptivity of donors about this procedure. What is happening in developing one?\n\n\nAIM\n\nThis study was carried out to assess knowledge attitude and behaviours among blood donors regarding blood and transfusion safety in Burkina Faso.\n\n\nMETHODS\n\nA cross sectional study was carried out in the blood bank of the teaching hospital of Ouagadougou. In addition to the routine questionnaire, 544 included blood donors were subjected to additional questions seeking to specify their behaviours, knowledge and attitude towards TTD diseases and screening.\n\n\nRESULTS\n\nDonors were from 16 to 57 years of age (mean age : 28+/-7.9 years). The majority of donors were male (71.2%). Family donors represent 52% and first time donors 55%. About 30.8% were illiterate or of primary school level. A percentage of 14.4 donate to access HIV testing and 30.7% will donate blood immediately to check any contamination in case of exposure. There was no difference between donors having been informed about their HIV status in the past and the other donors regarding HIV, HBs Ag and VHC results.\n\n\nCONCLUSIONS\n\nThis study suggests that there is some great need for donors' education on transfusion safety. There is also need for staff training in donors' management.","DOI":"10.1016/j.tracli.2007.12.005","ISSN":"1246-7820","note":"PMID: 18295528","journalAbbreviation":"Transfus Clin Biol","author":[{"family":"Nébié","given":"K Y"},{"family":"Olinger","given":"C M"},{"family":"Kafando","given":"E"},{"family":"Dahourou","given":"H"},{"family":"Diallo","given":"S"},{"family":"Kientega","given":"Y"},{"family":"Domo","given":"Y"},{"family":"Kienou","given":"K"},{"family":"Ouattara","given":"S"},{"family":"Sawadogo","given":"I"},{"family":"Ky","given":"L"},{"family":"Muller","given":"C P"}],"issued":{"date-parts":[["2007",11]]},"PMID":"18295528"}},{"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F41D5C">
        <w:fldChar w:fldCharType="separate"/>
      </w:r>
      <w:r w:rsidR="00B953A6" w:rsidRPr="00B953A6">
        <w:rPr>
          <w:rFonts w:ascii="Calibri" w:hAnsi="Calibri" w:cs="Calibri"/>
          <w:szCs w:val="24"/>
        </w:rPr>
        <w:t>(Adewuyi, and Olawumi, 2006; Duboz et al., 2010; Gobatto, 1996; Haoses-Gorases and Katjire, 2013; Nébié et al., 2007; von Bukenya, 2012)</w:t>
      </w:r>
      <w:r w:rsidR="00F41D5C">
        <w:fldChar w:fldCharType="end"/>
      </w:r>
      <w:proofErr w:type="gramStart"/>
      <w:r w:rsidR="00F41D5C">
        <w:t>;</w:t>
      </w:r>
      <w:r w:rsidR="003E63C1">
        <w:t xml:space="preserve"> </w:t>
      </w:r>
      <w:r w:rsidR="00F41D5C">
        <w:t xml:space="preserve"> awards, recognition</w:t>
      </w:r>
      <w:r w:rsidR="003521E8">
        <w:t>;</w:t>
      </w:r>
      <w:r w:rsidR="00F41D5C">
        <w:t xml:space="preserve"> certificate </w:t>
      </w:r>
      <w:r w:rsidR="003521E8">
        <w:t xml:space="preserve">and blood crediting </w:t>
      </w:r>
      <w:proofErr w:type="gramEnd"/>
      <w:r w:rsidR="00F41D5C">
        <w:fldChar w:fldCharType="begin"/>
      </w:r>
      <w:r w:rsidR="00F41D5C">
        <w:instrText xml:space="preserve"> ADDIN ZOTERO_ITEM CSL_CITATION {"citationID":"c1ebupdd7","properties":{"formattedCitation":"(Chandrasekar et al., 2015; Gobatto, 1996; Jacobs and Berege, 1995; Olaiya et al., 2004)","plainCitation":"(Chandrasekar et al., 2015; Gobatto, 1996; Jacobs and Berege, 1995; Olaiya et al., 2004)"},"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schema":"https://github.com/citation-style-language/schema/raw/master/csl-citation.json"} </w:instrText>
      </w:r>
      <w:r w:rsidR="00F41D5C">
        <w:fldChar w:fldCharType="separate"/>
      </w:r>
      <w:r w:rsidR="00F41D5C" w:rsidRPr="00F41D5C">
        <w:rPr>
          <w:rFonts w:ascii="Calibri" w:hAnsi="Calibri" w:cs="Calibri"/>
        </w:rPr>
        <w:t>(Chandrasekar et al., 2015; Gobatto, 1996; Jacobs and Berege, 1995; Olaiya et al., 2004)</w:t>
      </w:r>
      <w:r w:rsidR="00F41D5C">
        <w:fldChar w:fldCharType="end"/>
      </w:r>
      <w:proofErr w:type="gramStart"/>
      <w:r w:rsidR="00F41D5C">
        <w:t>;</w:t>
      </w:r>
      <w:r w:rsidR="003E63C1">
        <w:t xml:space="preserve"> gift items</w:t>
      </w:r>
      <w:r w:rsidR="00F41D5C">
        <w:t xml:space="preserve"> </w:t>
      </w:r>
      <w:proofErr w:type="gramEnd"/>
      <w:r w:rsidR="00F41D5C">
        <w:fldChar w:fldCharType="begin"/>
      </w:r>
      <w:r w:rsidR="00F41D5C">
        <w:instrText xml:space="preserve"> ADDIN ZOTERO_ITEM CSL_CITATION {"citationID":"1retbonuq6","properties":{"formattedCitation":"(Gobatto, 1996; Muthivhi et al., 2015; Salaudeen and Odeh, 2011)","plainCitation":"(Gobatto, 1996; Muthivhi et al., 2015; Salaudeen and Odeh, 2011)"},"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schema":"https://github.com/citation-style-language/schema/raw/master/csl-citation.json"} </w:instrText>
      </w:r>
      <w:r w:rsidR="00F41D5C">
        <w:fldChar w:fldCharType="separate"/>
      </w:r>
      <w:r w:rsidR="00F41D5C" w:rsidRPr="00F41D5C">
        <w:rPr>
          <w:rFonts w:ascii="Calibri" w:hAnsi="Calibri" w:cs="Calibri"/>
        </w:rPr>
        <w:t>(Gobatto, 1996; Muthivhi et al., 2015; Salaudeen and Odeh, 2011)</w:t>
      </w:r>
      <w:r w:rsidR="00F41D5C">
        <w:fldChar w:fldCharType="end"/>
      </w:r>
      <w:proofErr w:type="gramStart"/>
      <w:r w:rsidR="003E63C1">
        <w:t xml:space="preserve"> and transport reimbursement</w:t>
      </w:r>
      <w:r w:rsidR="003521E8">
        <w:t xml:space="preserve"> </w:t>
      </w:r>
      <w:proofErr w:type="gramEnd"/>
      <w:r w:rsidR="003521E8">
        <w:fldChar w:fldCharType="begin"/>
      </w:r>
      <w:r w:rsidR="003521E8">
        <w:instrText xml:space="preserve"> ADDIN ZOTERO_ITEM CSL_CITATION {"citationID":"29imh8l37s","properties":{"formattedCitation":"(Chandrasekar et al., 2015)","plainCitation":"(Chandrasekar et al., 2015)"},"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schema":"https://github.com/citation-style-language/schema/raw/master/csl-citation.json"} </w:instrText>
      </w:r>
      <w:r w:rsidR="003521E8">
        <w:fldChar w:fldCharType="separate"/>
      </w:r>
      <w:r w:rsidR="003521E8" w:rsidRPr="003521E8">
        <w:rPr>
          <w:rFonts w:ascii="Calibri" w:hAnsi="Calibri" w:cs="Calibri"/>
        </w:rPr>
        <w:t>(Chandrasekar et al., 2015)</w:t>
      </w:r>
      <w:r w:rsidR="003521E8">
        <w:fldChar w:fldCharType="end"/>
      </w:r>
      <w:proofErr w:type="gramStart"/>
      <w:r w:rsidR="003E63C1">
        <w:t>.</w:t>
      </w:r>
      <w:proofErr w:type="gramEnd"/>
      <w:r w:rsidR="003E63C1">
        <w:t xml:space="preserve"> </w:t>
      </w:r>
    </w:p>
    <w:p w14:paraId="4E6B7EDB" w14:textId="6728CD0A" w:rsidR="0057222F" w:rsidRDefault="00A649C0" w:rsidP="00B11050">
      <w:r w:rsidRPr="00A649C0">
        <w:t xml:space="preserve">Other key motivators </w:t>
      </w:r>
      <w:proofErr w:type="gramStart"/>
      <w:r w:rsidRPr="00A649C0">
        <w:t>were:</w:t>
      </w:r>
      <w:proofErr w:type="gramEnd"/>
      <w:r w:rsidRPr="00A649C0">
        <w:t xml:space="preserve"> p</w:t>
      </w:r>
      <w:r w:rsidR="00392822">
        <w:t>romotional communication such as advertising, direct marketing, educational approaches</w:t>
      </w:r>
      <w:r w:rsidR="008F2872">
        <w:t xml:space="preserve"> and blood </w:t>
      </w:r>
      <w:r w:rsidR="00D74269">
        <w:t>drives; awareness campaigns</w:t>
      </w:r>
      <w:r w:rsidR="002F5C6C">
        <w:t xml:space="preserve">, </w:t>
      </w:r>
      <w:r w:rsidR="008F2872">
        <w:t>access to information and knowledge of the need for blood and benefits of blood donation</w:t>
      </w:r>
      <w:r w:rsidR="00D74269">
        <w:t xml:space="preserve">; </w:t>
      </w:r>
      <w:r w:rsidR="00B60083">
        <w:t xml:space="preserve">and </w:t>
      </w:r>
      <w:r w:rsidR="00D74269">
        <w:t>social norms and perceived need for blood</w:t>
      </w:r>
      <w:r w:rsidR="008F2872">
        <w:t xml:space="preserve"> </w:t>
      </w:r>
      <w:r w:rsidR="002F5C6C">
        <w:t>(Table 3)</w:t>
      </w:r>
      <w:r w:rsidR="008F2872">
        <w:t>.</w:t>
      </w:r>
    </w:p>
    <w:p w14:paraId="5C64B997" w14:textId="1C4BE924" w:rsidR="00F2772C" w:rsidRPr="00D45DDE" w:rsidRDefault="00F2772C" w:rsidP="00D45DDE">
      <w:pPr>
        <w:pStyle w:val="Heading2"/>
        <w:rPr>
          <w:sz w:val="24"/>
        </w:rPr>
      </w:pPr>
      <w:r w:rsidRPr="00D45DDE">
        <w:rPr>
          <w:sz w:val="24"/>
        </w:rPr>
        <w:t>Deterrents</w:t>
      </w:r>
      <w:r w:rsidR="006127C8" w:rsidRPr="00D45DDE">
        <w:rPr>
          <w:sz w:val="24"/>
        </w:rPr>
        <w:t xml:space="preserve"> (Table 4)</w:t>
      </w:r>
    </w:p>
    <w:p w14:paraId="1F30B671" w14:textId="00EEB6F7" w:rsidR="00F2772C" w:rsidRDefault="00F2772C" w:rsidP="00625469">
      <w:r>
        <w:t>The review identified fear</w:t>
      </w:r>
      <w:r w:rsidR="006D4367">
        <w:t xml:space="preserve"> </w:t>
      </w:r>
      <w:r>
        <w:t xml:space="preserve">as the single most </w:t>
      </w:r>
      <w:r w:rsidR="004E1838">
        <w:t xml:space="preserve">reported </w:t>
      </w:r>
      <w:r>
        <w:t>dete</w:t>
      </w:r>
      <w:r w:rsidR="00900275">
        <w:t>rrent</w:t>
      </w:r>
      <w:r w:rsidR="006C61C0">
        <w:t xml:space="preserve">, </w:t>
      </w:r>
      <w:r w:rsidR="004E1838">
        <w:t xml:space="preserve">mentioned in 25 studies and </w:t>
      </w:r>
      <w:r w:rsidR="006C61C0">
        <w:t>cited by 35% to 86.7%</w:t>
      </w:r>
      <w:r w:rsidR="006E1E69">
        <w:t xml:space="preserve"> in </w:t>
      </w:r>
      <w:r w:rsidR="00793092">
        <w:t>these</w:t>
      </w:r>
      <w:r w:rsidR="006E1E69">
        <w:t xml:space="preserve"> studies</w:t>
      </w:r>
      <w:r w:rsidR="00900275">
        <w:t xml:space="preserve">. </w:t>
      </w:r>
      <w:r w:rsidR="006D4367">
        <w:t>F</w:t>
      </w:r>
      <w:r>
        <w:t>ears relat</w:t>
      </w:r>
      <w:r w:rsidR="006D4367">
        <w:t>ed</w:t>
      </w:r>
      <w:r>
        <w:t xml:space="preserve"> to</w:t>
      </w:r>
      <w:r w:rsidR="006D4367">
        <w:t xml:space="preserve"> pain from </w:t>
      </w:r>
      <w:r>
        <w:t>the blood donation process</w:t>
      </w:r>
      <w:r w:rsidR="006D4367">
        <w:t xml:space="preserve"> </w:t>
      </w:r>
      <w:r>
        <w:fldChar w:fldCharType="begin"/>
      </w:r>
      <w:r>
        <w:instrText xml:space="preserve"> ADDIN ZOTERO_ITEM CSL_CITATION {"citationID":"22g9fgr09j","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fldChar w:fldCharType="separate"/>
      </w:r>
      <w:r w:rsidRPr="0055098E">
        <w:rPr>
          <w:rFonts w:ascii="Calibri" w:hAnsi="Calibri" w:cs="Calibri"/>
        </w:rPr>
        <w:t>(Koster and Hassall, 2011)</w:t>
      </w:r>
      <w:r>
        <w:fldChar w:fldCharType="end"/>
      </w:r>
      <w:r>
        <w:t xml:space="preserve">, adverse effects </w:t>
      </w:r>
      <w:r>
        <w:fldChar w:fldCharType="begin"/>
      </w:r>
      <w:r>
        <w:instrText xml:space="preserve"> ADDIN ZOTERO_ITEM CSL_CITATION {"citationID":"b8mlu6ge9","properties":{"formattedCitation":"(Muthivhi et al., 2015; Mwaba and Keikelame, 1995; Olaiya et al., 2004; Rolseth et al., 2014; Salaudeen and Odeh, 2011; Umeora et al., 2005)","plainCitation":"(Muthivhi et al., 2015; Mwaba and Keikelame, 1995; Olaiya et al., 2004; Rolseth et al., 2014; Salaudeen and Odeh, 2011; Umeora et al., 200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658,"uris":["http://zotero.org/users/863046/items/U75VHUXE"],"uri":["http://zotero.org/users/863046/items/U75VHUXE"],"itemData":{"id":658,"type":"article-journal","title":"Blood donation behaviour and beliefs among a sample of high school students in Mmabatho","container-title":"Curationis","page":"2-3","volume":"18","issue":"3","source":"PubMed","abstract":"This study was aimed at establishing the extent of blood donation and beliefs about donating blood among high school students in Mmabatho. A random sample of 40 Standard 10 students (20 males, 20 females; mean age = 20.8 years) was selected to participate in the study. A structured questionnaire was used to determined blood donation behaviour and accompanying beliefs. The results showed that although 80 percent of the participants believed that donating blood was important only 17.5 percent had actually ever donated blood. The data also showed that donating blood was a health risk or were uncertain if donating blood was safe. It is recommended that public appeals for blood donors should include information to dispel myths about dangers of donating blood.","ISSN":"0379-8577","note":"PMID: 8697521","journalAbbreviation":"Curationis","language":"eng","author":[{"family":"Mwaba","given":"K."},{"family":"Keikelame","given":"M. J."}],"issued":{"date-parts":[["1995",8]]},"PMID":"869752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CE552F">
        <w:rPr>
          <w:rFonts w:ascii="Calibri" w:hAnsi="Calibri" w:cs="Calibri"/>
        </w:rPr>
        <w:t>(Muthivhi et al., 2015; Mwaba and Keikelame, 1995; Olaiya et al., 2004; Rolseth et al., 2014; Salaudeen and Odeh, 2011; Umeora et al., 2005)</w:t>
      </w:r>
      <w:r>
        <w:fldChar w:fldCharType="end"/>
      </w:r>
      <w:r w:rsidRPr="003834A6">
        <w:t>,</w:t>
      </w:r>
      <w:r>
        <w:t xml:space="preserve"> </w:t>
      </w:r>
      <w:r w:rsidR="006D4367">
        <w:t xml:space="preserve">the </w:t>
      </w:r>
      <w:r>
        <w:t xml:space="preserve">sight of blood </w:t>
      </w:r>
      <w:r>
        <w:fldChar w:fldCharType="begin"/>
      </w:r>
      <w:r>
        <w:instrText xml:space="preserve"> ADDIN ZOTERO_ITEM CSL_CITATION {"citationID":"3049o3cgr","properties":{"formattedCitation":"(Muthivhi et al., 2015)","plainCitation":"(Muthivhi et al., 2015)"},"citationItems":[{"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schema":"https://github.com/citation-style-language/schema/raw/master/csl-citation.json"} </w:instrText>
      </w:r>
      <w:r>
        <w:fldChar w:fldCharType="separate"/>
      </w:r>
      <w:r w:rsidRPr="00F7787A">
        <w:rPr>
          <w:rFonts w:ascii="Calibri" w:hAnsi="Calibri" w:cs="Calibri"/>
        </w:rPr>
        <w:t>(Muthivhi et al., 2015)</w:t>
      </w:r>
      <w:r>
        <w:fldChar w:fldCharType="end"/>
      </w:r>
      <w:r w:rsidR="0029747C">
        <w:t xml:space="preserve"> and</w:t>
      </w:r>
      <w:r>
        <w:t xml:space="preserve">, contagion </w:t>
      </w:r>
      <w:r>
        <w:fldChar w:fldCharType="begin"/>
      </w:r>
      <w:r>
        <w:instrText xml:space="preserve"> ADDIN ZOTERO_ITEM CSL_CITATION {"citationID":"29gh1d85rq","properties":{"formattedCitation":"(Agasa and Likwela, 2014; Agbovi et al., 2006; Gobatto, 1996; Haoses-Gorases and Katjire, 2013; Jacobs and Berege, 1995; Muthivhi et al., 2015; Olaiya et al., 2004; Salaudeen and Odeh, 2011; Sekoni et al., 2014; Umeora et al., 2005)","plainCitation":"(Agasa and Likwela, 2014; Agbovi et al., 2006; Gobatto, 1996; Haoses-Gorases and Katjire, 2013; Jacobs and Berege, 1995; Muthivhi et al., 2015; Olaiya et al., 2004; Salaudeen and Odeh, 2011; Sekoni et al., 2014; Umeora et al., 2005)"},"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id":121,"uris":["http://zotero.org/users/863046/items/7ZH9P3MR"],"uri":["http://zotero.org/users/863046/items/7ZH9P3MR"],"itemData":{"id":121,"type":"article-journal","title":"Knowledge and behavior towards voluntary blood donation among students of a tertiary institution in Nigeria","container-title":"Nigerian journal of clinical practice","page":"303-307","volume":"14","issue":"3","source":"NCBI PubMed","abstract":"BACKGROUND\n\n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n\n\nMATERIALS AND METHODS\n\n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n\n\nRESULTS\n\n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n\n\nCONCLUSION\n\n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DOI":"10.4103/1119-3077.86773","ISSN":"1119-3077","note":"PMID: 22037074","journalAbbreviation":"Niger J Clin Pract","author":[{"family":"Salaudeen","given":"A G"},{"family":"Odeh","given":"E"}],"issued":{"date-parts":[["2011",9]]},"PMID":"22037074"}},{"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F7787A">
        <w:rPr>
          <w:rFonts w:ascii="Calibri" w:hAnsi="Calibri" w:cs="Calibri"/>
        </w:rPr>
        <w:t>(Agasa and Likwela, 2014; Agbovi et al., 2006; Gobatto, 1996; Haoses-Gorases and Katjire, 2013; Jacobs and Berege, 1995; Muthivhi et al., 2015; Olaiya et al., 2004; Salaudeen and Odeh, 2011; Sekoni et al., 2014; Umeora et al., 2005)</w:t>
      </w:r>
      <w:r>
        <w:fldChar w:fldCharType="end"/>
      </w:r>
      <w:proofErr w:type="gramStart"/>
      <w:r w:rsidR="006D4367">
        <w:t xml:space="preserve"> or </w:t>
      </w:r>
      <w:r>
        <w:t>perceived s</w:t>
      </w:r>
      <w:r w:rsidR="00900275">
        <w:t>ide effect</w:t>
      </w:r>
      <w:r w:rsidR="006D4367">
        <w:t>s</w:t>
      </w:r>
      <w:r w:rsidR="00900275">
        <w:t xml:space="preserve"> of donation, such as</w:t>
      </w:r>
      <w:r>
        <w:t xml:space="preserve"> fear of falling sick </w:t>
      </w:r>
      <w:proofErr w:type="gramEnd"/>
      <w:r>
        <w:fldChar w:fldCharType="begin"/>
      </w:r>
      <w:r>
        <w:instrText xml:space="preserve"> ADDIN ZOTERO_ITEM CSL_CITATION {"citationID":"2c0ine64ae","properties":{"formattedCitation":"(Agasa and Likwela, 2014; Agbovi et al., 2006; Alinon et al., 2014; Jacobs and Berege, 1995; Kabinda et al., 2014; Melku et al., 2016; Muthivhi et al., 2015; Natukunda et al., 2015; Rolseth et al., 2014; Sekoni et al., 2014; Umeora et al., 2005)","plainCitation":"(Agasa and Likwela, 2014; Agbovi et al., 2006; Alinon et al., 2014; Jacobs and Berege, 1995; Kabinda et al., 2014; Melku et al., 2016; Muthivhi et al., 2015; Natukunda et al., 2015; Rolseth et al., 2014; Sekoni et al., 2014; Umeora et al., 2005)"},"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660,"uris":["http://zotero.org/users/863046/items/J23ZDFTC"],"uri":["http://zotero.org/users/863046/items/J23ZDFTC"],"itemData":{"id":660,"type":"article-journal","title":"Attitudes and beliefs about blood donation among adults in Mwanza Region, Tanzania","container-title":"East African Medical Journal","page":"345-348","volume":"72","issue":"6","source":"PubMed","abstract":"A study was carried out to assess the attitudes and beliefs about blood donation among the population of Mwanza Region, Tanzania, in order to target better the voluntary blood donor recruitment and retention. A random sample of 1141 adults, 743 residents of Mwanza town and 398 from Mwanza rural areas were interviewed on aspects related to blood donation. A high proportion (26.4%) of interviewees had already given blood but only 3.8% had donated voluntarily within the last 10 years. Voluntary blood donation was correlated with secondary school attendance. We noted a positive attitude towards voluntary blood donation although the majority of people would do so only for an incentive in the form of remuneration. Respondents frequently thought that blood donation would infect them with HIV or damage their health. No correlation was found between fear to donate and self perceived risk for HIV infection. We found that a substantial number of men would accept pre-test counselling on HIV in order to \"infect others\" if found positive. Thus we recommend that HIV counselling should be done with extreme care and defer individuals with wrong intentions from blood donation. Donor recruitment campaigns should also focus on clearing wrong conceptions about blood donation through providing information on all aspects related to blood donation. Based on these findings, a scheme for blood donor recruitment and retention in Mwanza Region is proposed.","ISSN":"0012-835X","note":"PMID: 7498000","journalAbbreviation":"East Afr Med J","language":"eng","author":[{"family":"Jacobs","given":"B."},{"family":"Berege","given":"Z. A."}],"issued":{"date-parts":[["1995",6]]},"PMID":"7498000"}},{"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811,"uris":["http://zotero.org/users/863046/items/UBE4J6SB"],"uri":["http://zotero.org/users/863046/items/UBE4J6SB"],"itemData":{"id":811,"type":"article-journal","title":"Knowledge, Attitude, and Practice of Adult Population towards Blood Donation in Gondar Town, Northwest Ethiopia: A Community Based Cross-Sectional Study","container-title":"Journal of Blood Transfusion","page":"e7949862","volume":"2016","source":"www.hindawi.com","abstract":"Background. Though World Health Organization recommends 100% voluntary blood donation, the percentage of blood collected from voluntary blood donors and the average annual blood collection rate are extremely low in Ethiopia. The role of adults is crucial to meet the demand of safe blood. Thus, this study aimed to assess knowledge, attitude, and practice of adult population towards blood donation in Gondar town, Northwest Ethiopia. Method. A community based cross-sectional study was conducted among 768 adults. Multistage sampling technique together with simple random and systematic random sampling technique was employed. Bivariate and multivariate logistic regression analysis and bivariate correlation analysis were done. Result. About 436 (56.8%), 630 (82%), and 141 (18.4%) study participants had adequate knowledge, good attitude, and experience of blood donation, respectively. Secondary and higher educational statuses were significantly associated with adequate knowledge towards blood donation. Participants who were protestant by religion were more likely to have good attitude towards blood donation. Age, self-perceived health status, and religion were significantly associated with blood donation practice. Conclusion. Knowledge and attitude towards blood donation are high. However, the level of practice is low. District and national blood banks and transfusion agency should design strategies that promote and motivate the communities to donate blood.","DOI":"10.1155/2016/7949862","ISSN":"2090-9187","shortTitle":"Knowledge, Attitude, and Practice of Adult Population towards Blood Donation in Gondar Town, Northwest Ethiopia","language":"en","author":[{"family":"Melku","given":"Mulugeta"},{"family":"Terefe","given":"Betelihem"},{"family":"Asrie","given":"Fikir"},{"family":"Enawgaw","given":"Bamlaku"},{"family":"Melak","given":"Tadele"},{"family":"Tsegay","given":"Yakob Gebregziabher"},{"family":"Areba","given":"Mohamedamin"},{"family":"Shiferaw","given":"Elias"}],"issued":{"date-parts":[["2016",7,19]]}}},{"id":604,"uris":["http://zotero.org/users/863046/items/6IZ37P4F"],"uri":["http://zotero.org/users/863046/items/6IZ37P4F"],"itemData":{"id":604,"type":"article-journal","title":"Motivators and deterrents to blood donation among Black South Africans: a qualitative analysis of focus group data","container-title":"Transfusion Medicine (Oxford, England)","page":"249-258","volume":"25","issue":"4","source":"PubMed","abstract":"BACKGROUND AND OBJECTIVES: South Africa has a markedly skewed representation where the majority of blood (62%) is presently collected from an ethnically White minority. This study seeks to identify culturally specific factors affecting motivation of donors in South Africa.\nMATERIALS AND METHODS: We performed a qualitative study to evaluate motivators and deterrents to blood donation among Black South Africans. A total of 13 focus groups, comprising a total of 97 Black South Africans, stratified by age and geographic location were conducted. Transcripts of the interviews were analysed using a coding framework by Bednall &amp; Bove.\nRESULTS: Participants made 463 unique comments about motivators focusing primarily on promotional communications (28%), incentives (20%) and prosocial motivation (16%). Participants made 376 comments about deterrents which focused primarily on fear (41%), negative attitudes (14%) and lack of knowledge (10%).\nCONCLUSION: Although prosocial motivation (altruism) was the most frequently mentioned individual motivator, promotional communication elicited more overall comments by participants. As reported by many authors, fear and lack of awareness were strong deterrents, but scepticism engendered by perceived racial discrimination in blood collection were unique to the South African environment.","DOI":"10.1111/tme.12218","ISSN":"1365-3148","note":"PMID: 26104809\nPMCID: PMC4583344","shortTitle":"Motivators and deterrents to blood donation among Black South Africans","journalAbbreviation":"Transfus Med","language":"eng","author":[{"family":"Muthivhi","given":"T. N."},{"family":"Olmsted","given":"M. G."},{"family":"Park","given":"H."},{"family":"Sha","given":"M."},{"family":"Raju","given":"V."},{"family":"Mokoena","given":"T."},{"family":"Bloch","given":"E. M."},{"family":"Murphy","given":"E. L."},{"family":"Reddy","given":"R."}],"issued":{"date-parts":[["2015",8]]},"PMID":"26104809","PMCID":"PMC4583344"}},{"id":541,"uris":["http://zotero.org/users/863046/items/CBD4X3BS"],"uri":["http://zotero.org/users/863046/items/CBD4X3BS"],"itemData":{"id":541,"type":"article-journal","title":"Knowledge, Attitudes, and Practices about Regular, Voluntary Non-remunerated Blood Donation in Peri-urban and Rural Communities in Mbarara District, South Western Uganda, and its Impact on Maternal Health","container-title":"Journal of obstetrics and gynaecology Canada: JOGC = Journal d'obstétrique et gynécologie du Canada: JOGC","page":"903-904","volume":"37","issue":"10","source":"PubMed","ISSN":"1701-2163","note":"PMID: 26606707","journalAbbreviation":"J Obstet Gynaecol Can","language":"eng","author":[{"family":"Natukunda","given":"Peace Byamukama"},{"family":"Agaba","given":"Ellon"},{"family":"Wabuyi","given":"Patrick"},{"family":"Bortolussi","given":"Robert"},{"family":"McBride","given":"Eileen"}],"issued":{"date-parts":[["2015",10]]},"PMID":"26606707"}},{"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F7787A">
        <w:rPr>
          <w:rFonts w:ascii="Calibri" w:hAnsi="Calibri" w:cs="Calibri"/>
        </w:rPr>
        <w:t>(Agasa and Likwela, 2014; Agbovi et al., 2006; Alinon et al., 2014; Jacobs and Berege, 1995; Kabinda et al., 2014; Melku et al., 2016; Muthivhi et al., 2015; Natukunda et al., 2015; Rolseth et al., 2014; Sekoni et al., 2014; Umeora et al., 2005)</w:t>
      </w:r>
      <w:r>
        <w:fldChar w:fldCharType="end"/>
      </w:r>
      <w:proofErr w:type="gramStart"/>
      <w:r w:rsidR="001B3B31">
        <w:t>;</w:t>
      </w:r>
      <w:r>
        <w:t xml:space="preserve"> and </w:t>
      </w:r>
      <w:r w:rsidR="006D4367">
        <w:t xml:space="preserve">fear of the </w:t>
      </w:r>
      <w:r>
        <w:t xml:space="preserve">spirituality of blood </w:t>
      </w:r>
      <w:proofErr w:type="gramEnd"/>
      <w:r>
        <w:fldChar w:fldCharType="begin"/>
      </w:r>
      <w:r>
        <w:instrText xml:space="preserve"> ADDIN ZOTERO_ITEM CSL_CITATION {"citationID":"ks24v21q9","properties":{"formattedCitation":"(Alinon et al., 2014; Gobatto, 1996; Umeora et al., 2005)","plainCitation":"(Alinon et al., 2014; Gobatto, 1996; Umeora et al., 2005)"},"citationItems":[{"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fldChar w:fldCharType="separate"/>
      </w:r>
      <w:r w:rsidRPr="005D6F61">
        <w:rPr>
          <w:rFonts w:ascii="Calibri" w:hAnsi="Calibri" w:cs="Calibri"/>
        </w:rPr>
        <w:t>(Alinon et al., 2014; Gobatto, 1996; Umeora et al., 2005)</w:t>
      </w:r>
      <w:r>
        <w:fldChar w:fldCharType="end"/>
      </w:r>
      <w:proofErr w:type="gramStart"/>
      <w:r>
        <w:t>.</w:t>
      </w:r>
      <w:proofErr w:type="gramEnd"/>
      <w:r w:rsidR="00443B30">
        <w:t xml:space="preserve"> </w:t>
      </w:r>
      <w:r w:rsidR="00603DAF" w:rsidRPr="00603DAF">
        <w:t>Other deterrents cited were lack of knowledge, information and awareness of need</w:t>
      </w:r>
      <w:r w:rsidR="004E1838">
        <w:t>;</w:t>
      </w:r>
      <w:r w:rsidR="00603DAF" w:rsidRPr="00603DAF">
        <w:t xml:space="preserve"> as well as low self-efficacy</w:t>
      </w:r>
      <w:r w:rsidR="00625469">
        <w:t xml:space="preserve"> (lack control over events that affect a person’s life and own functioning)</w:t>
      </w:r>
      <w:r w:rsidR="00603DAF" w:rsidRPr="00603DAF">
        <w:t>, inconvenience of time and donation site, and religiousity</w:t>
      </w:r>
      <w:r w:rsidR="00625469">
        <w:t xml:space="preserve"> (religious affiliation or spiritual commitment)</w:t>
      </w:r>
      <w:r w:rsidR="00603DAF">
        <w:t>.</w:t>
      </w:r>
    </w:p>
    <w:p w14:paraId="2AD3C5B3" w14:textId="6A8A7631" w:rsidR="00F2772C" w:rsidRDefault="00387E40" w:rsidP="00F2772C">
      <w:r>
        <w:lastRenderedPageBreak/>
        <w:t>In South Africa</w:t>
      </w:r>
      <w:r w:rsidR="00EC6A6D">
        <w:t>,</w:t>
      </w:r>
      <w:r w:rsidR="00F2772C">
        <w:t xml:space="preserve"> </w:t>
      </w:r>
      <w:proofErr w:type="spellStart"/>
      <w:r w:rsidR="00F2772C">
        <w:t>Muthivhi</w:t>
      </w:r>
      <w:proofErr w:type="spellEnd"/>
      <w:r w:rsidR="00F2772C">
        <w:t xml:space="preserve"> et al (2015) </w:t>
      </w:r>
      <w:proofErr w:type="gramStart"/>
      <w:r w:rsidR="00F2772C">
        <w:t>identified</w:t>
      </w:r>
      <w:r w:rsidR="007E31A2">
        <w:t>,</w:t>
      </w:r>
      <w:proofErr w:type="gramEnd"/>
      <w:r w:rsidR="007E31A2" w:rsidRPr="003834A6">
        <w:t xml:space="preserve"> </w:t>
      </w:r>
      <w:r w:rsidR="00F2772C" w:rsidRPr="003834A6">
        <w:t>cynicism or scepticism due to the belief that blood donated by black people will be discarded</w:t>
      </w:r>
      <w:r w:rsidR="004E1838">
        <w:t xml:space="preserve"> as a </w:t>
      </w:r>
      <w:r w:rsidR="004E1838" w:rsidRPr="003834A6">
        <w:t>key deterrent</w:t>
      </w:r>
      <w:r w:rsidR="00F2772C" w:rsidRPr="003834A6">
        <w:t xml:space="preserve">. </w:t>
      </w:r>
      <w:proofErr w:type="gramStart"/>
      <w:r>
        <w:t>O</w:t>
      </w:r>
      <w:r w:rsidR="00F2772C">
        <w:t xml:space="preserve">ther issues of trust </w:t>
      </w:r>
      <w:proofErr w:type="gramEnd"/>
      <w:r w:rsidR="00F2772C">
        <w:fldChar w:fldCharType="begin"/>
      </w:r>
      <w:r w:rsidR="00F2772C">
        <w:instrText xml:space="preserve"> ADDIN ZOTERO_ITEM CSL_CITATION {"citationID":"2ghsqhjsbo","properties":{"formattedCitation":"(Chandrasekar et al., 2015; von Zahran and von Ali, 2013)","plainCitation":"(Chandrasekar et al., 2015; von Zahran and von Ali, 2013)"},"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873,"uris":["http://zotero.org/users/863046/items/J3B2QR8Z"],"uri":["http://zotero.org/users/863046/items/J3B2QR8Z"],"itemData":{"id":873,"type":"article-journal","title":"Assessment of Motivating and Demotivating Factors of Voluntary Blood Donation Among the Students of Khartoum State Universities (November, 2009 – May, 2010)","container-title":"Vox Sanguinis","page":"101","volume":"105","source":"Wiley Online Library","DOI":"10.1111/vox.12048","ISSN":"1423-0410","journalAbbreviation":"Vox Sang","language":"en","author":[{"family":"Zahran","given":"M","non-dropping-particle":"von"},{"family":"Ali","given":"M","non-dropping-particle":"von"}],"issued":{"date-parts":[["2013",6,1]]}}}],"schema":"https://github.com/citation-style-language/schema/raw/master/csl-citation.json"} </w:instrText>
      </w:r>
      <w:r w:rsidR="00F2772C">
        <w:fldChar w:fldCharType="separate"/>
      </w:r>
      <w:r w:rsidR="00F2772C" w:rsidRPr="005D6F61">
        <w:rPr>
          <w:rFonts w:ascii="Calibri" w:hAnsi="Calibri" w:cs="Calibri"/>
        </w:rPr>
        <w:t>(Chandrasekar et al., 2015; von Zahran and von Ali, 2013)</w:t>
      </w:r>
      <w:r w:rsidR="00F2772C">
        <w:fldChar w:fldCharType="end"/>
      </w:r>
      <w:proofErr w:type="gramStart"/>
      <w:r w:rsidR="00F2772C">
        <w:t xml:space="preserve"> </w:t>
      </w:r>
      <w:r>
        <w:t xml:space="preserve">including a belief that donated blood would be sold </w:t>
      </w:r>
      <w:proofErr w:type="gramEnd"/>
      <w:r w:rsidR="00F2772C">
        <w:fldChar w:fldCharType="begin"/>
      </w:r>
      <w:r w:rsidR="00F2772C">
        <w:instrText xml:space="preserve"> ADDIN ZOTERO_ITEM CSL_CITATION {"citationID":"bg4j9b37f","properties":{"formattedCitation":"(Agasa and Likwela, 2014; Agbovi et al., 2006; Alinon et al., 2014; Kabinda et al., 2014)","plainCitation":"(Agasa and Likwela, 2014; Agbovi et al., 2006; Alinon et al., 2014; Kabinda et al., 2014)"},"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0,"uris":["http://zotero.org/users/863046/items/VX674CR7"],"uri":["http://zotero.org/users/863046/items/VX674CR7"],"itemData":{"id":650,"type":"article-journal","title":"[Knowledge, attitudes and practices about blood donation. A sociological study among the population of Lomé in Togo]","container-title":"Transfusion Clinique Et Biologique: Journal De La Société Française De Transfusion Sanguine","page":"260-265","volume":"13","issue":"4","source":"PubMed","abstract":"GOALS: 1) analyse the knowledge, attitudes and practices of Lome population about blood donation; 2) identify obstacles to blood donation among the population of Lome; 3) suggest some solutions to improve the performance of the National Blood Transfusion Centre (CNTS).\nMETHODOLOGY: We have conducted a sample survey among the population of Lome from the 6th to 21st October 2003. Three hundred persons filled a questionnaire.\nRESULTS: In the sample, 183 (61%) were males. Their age ranged from 18 to 67 years with 2/3 of young peoples between 18 and 37 years. Pupils/students were 24,33%, wage-earners, 55% and the unemployed, 17,67%. More than the half of the investigated persons (54,67%) were unmarried and 96, 33% persons were literate. Nearly all the people (96,33%) knew about blood donation in Lome and they have received information mainly from friends, media and sensitization by the CNTS. Sixty-one percent of the investigated knew where blood is donated. All the investigated were unanimous about the vital role of blood. Whatever their religion, they recognized its sacred nature. The majority of the investigated (85%) were willing to donate blood. Only 95 people were donors. The reasons for non-donation were mainly related to the fear of catching diseases (31,71%) especially the HIV (9,76%), the lack of information (25,37%), the religious beliefs (19,51%) and the fear of knowing the result of one's HIV test. 277 people (92,33%) said that blood should be donated without remuneration.\nCONCLUSION: There is a growing interest in the blood donation among the population of Lome but new strategies must be elaborated to inform the population and motivate blood donors.","DOI":"10.1016/j.tracli.2006.06.002","ISSN":"1246-7820","note":"PMID: 16996292","journalAbbreviation":"Transfus Clin Biol","language":"fre","author":[{"family":"Agbovi","given":"K.-K."},{"family":"Kolou","given":"M."},{"family":"Fétéké","given":"L."},{"family":"Haudrechy","given":"D."},{"family":"North","given":"M.-L."},{"family":"Ségbéna","given":"A.-Y."}],"issued":{"date-parts":[["2006",10]]},"PMID":"16996292"}},{"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schema":"https://github.com/citation-style-language/schema/raw/master/csl-citation.json"} </w:instrText>
      </w:r>
      <w:r w:rsidR="00F2772C">
        <w:fldChar w:fldCharType="separate"/>
      </w:r>
      <w:r w:rsidR="00F2772C" w:rsidRPr="006B1ADF">
        <w:rPr>
          <w:rFonts w:ascii="Calibri" w:hAnsi="Calibri" w:cs="Calibri"/>
        </w:rPr>
        <w:t>(Agasa and Likwela, 2014; Agbovi et al., 2006; Alinon et al., 2014; Kabinda et al., 2014)</w:t>
      </w:r>
      <w:r w:rsidR="00F2772C">
        <w:fldChar w:fldCharType="end"/>
      </w:r>
      <w:proofErr w:type="gramStart"/>
      <w:r w:rsidR="00F2772C">
        <w:t xml:space="preserve"> </w:t>
      </w:r>
      <w:r>
        <w:t>and</w:t>
      </w:r>
      <w:r w:rsidR="00F2772C">
        <w:t xml:space="preserve"> </w:t>
      </w:r>
      <w:r>
        <w:t>s</w:t>
      </w:r>
      <w:r w:rsidR="00F2772C">
        <w:t xml:space="preserve">ocio-economic difficulties </w:t>
      </w:r>
      <w:proofErr w:type="gramEnd"/>
      <w:r w:rsidR="00F2772C">
        <w:fldChar w:fldCharType="begin"/>
      </w:r>
      <w:r w:rsidR="00B953A6">
        <w:instrText xml:space="preserve"> ADDIN ZOTERO_ITEM CSL_CITATION {"citationID":"S00WciwD","properties":{"formattedCitation":"(Agasa and Likwela, 2014; Ahmed et al., 2006; Duboz et al., 2010; Gobatto, 1996)","plainCitation":"(Agasa and Likwela, 2014; Ahmed et al., 2006; Duboz et al., 2010; Gobatto, 1996)"},"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782,"uris":["http://zotero.org/users/863046/items/FX64BUC4"],"uri":["http://zotero.org/users/863046/items/FX64BUC4"],"itemData":{"id":782,"type":"article-journal","title":"Declining frequency of blood donation among elites in Maiduguri, Nigeria","container-title":"African Journal of Medicine and Medical Sciences","page":"359-363","volume":"35","issue":"3","source":"PubMed","abstract":"This study evaluated the causes of declining frequency of voluntary blood donations among educated elites as seen at the blood bank of University of Maiduguri Teaching Hospital, Maiduguri, Nigeria, over the last decade. The number of blood units received from educated elite donors during a 10-year period (1995-2004) at the blood bank were determined and expressed as percentages of total donations collected annually. The reasons for elite donor default were obtained through the use of questionnaires filled by defaulting donors. The proportion of educated elite donations steadily fell from 28% in 1995 to 7% in 2004. Reasons for defaulting from voluntary blood donations included fear for HIV screening in 86.7% of respondents, economic hardship/poor nourishment in 50.6% of respondents, changed address/logistic difficulties in 4.8% of respondents and ill health in 2.4% of respondents. Therefore, the steady fall in the proportion of elite donors over the years was mainly due to fear of HIV screening coupled with economic difficulties. Hence, there is the need to review our donor campaign strategy with respect to predonation counseling for HIV, initiate regular haematinics supplementation for donors and introduce sustainable mobile donor clinic services for distant donors. Further more, there is the need for a functional national blood transfusion service in Nigeria.","ISSN":"0309-3913","note":"PMID: 17312745","journalAbbreviation":"Afr J Med Med Sci","language":"eng","author":[{"family":"Ahmed","given":"S. G."},{"family":"Gamas","given":"M. G."},{"family":"Kagu","given":"M. B."}],"issued":{"date-parts":[["2006",9]]},"PMID":"17312745"}},{"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schema":"https://github.com/citation-style-language/schema/raw/master/csl-citation.json"} </w:instrText>
      </w:r>
      <w:r w:rsidR="00F2772C">
        <w:fldChar w:fldCharType="separate"/>
      </w:r>
      <w:r w:rsidR="00B953A6" w:rsidRPr="00B953A6">
        <w:rPr>
          <w:rFonts w:ascii="Calibri" w:hAnsi="Calibri" w:cs="Calibri"/>
        </w:rPr>
        <w:t>(Agasa and Likwela, 2014; Ahmed et al., 2006; Duboz et al., 2010; Gobatto, 1996)</w:t>
      </w:r>
      <w:r w:rsidR="00F2772C">
        <w:fldChar w:fldCharType="end"/>
      </w:r>
      <w:proofErr w:type="gramStart"/>
      <w:r w:rsidR="00F2772C">
        <w:t>, with perceived lack of capacity to recover from possible or perceived effects of blood donation</w:t>
      </w:r>
      <w:r w:rsidR="00F935C8">
        <w:t xml:space="preserve">, or </w:t>
      </w:r>
      <w:r w:rsidR="00F2772C">
        <w:t xml:space="preserve">not </w:t>
      </w:r>
      <w:r w:rsidR="00F935C8">
        <w:t xml:space="preserve">having </w:t>
      </w:r>
      <w:r w:rsidR="00F2772C">
        <w:t>been asked to donate</w:t>
      </w:r>
      <w:r w:rsidR="003411A2">
        <w:t xml:space="preserve"> </w:t>
      </w:r>
      <w:proofErr w:type="gramEnd"/>
      <w:r w:rsidR="003411A2">
        <w:fldChar w:fldCharType="begin"/>
      </w:r>
      <w:r w:rsidR="003411A2">
        <w:instrText xml:space="preserve"> ADDIN ZOTERO_ITEM CSL_CITATION {"citationID":"123qhh7jso","properties":{"formattedCitation":"(Agasa and Likwela, 2014; Durosinmi et al., 2003; Rolseth et al., 2014; Sekoni et al., 2014)","plainCitation":"(Agasa and Likwela, 2014; Durosinmi et al., 2003; Rolseth et al., 2014; Sekoni et al., 2014)"},"citationItems":[{"id":606,"uris":["http://zotero.org/users/863046/items/WJS7QQDK"],"uri":["http://zotero.org/users/863046/items/WJS7QQDK"],"itemData":{"id":606,"type":"article-journal","title":"[Barriers to voluntary blood donation in the population of Kisangani in the Democratic Republic of Congo]","container-title":"The Pan African Medical Journal","page":"306","volume":"17","source":"PubMed","DOI":"10.11604/pamj.2014.17.306.2663","ISSN":"1937-8688","note":"PMID: 25328602\nPMCID: PMC4198264","journalAbbreviation":"Pan Afr Med J","language":"fre","author":[{"family":"Agasa","given":"Salomon Batina"},{"family":"Likwela","given":"Joris Losimba"}],"issued":{"date-parts":[["2014"]]},"PMID":"25328602","PMCID":"PMC4198264"}},{"id":652,"uris":["http://zotero.org/users/863046/items/JXCCQ5BI"],"uri":["http://zotero.org/users/863046/items/JXCCQ5BI"],"itemData":{"id":652,"type":"article-journal","title":"A retrospective study of prevalence of antibody to HIV in blood donors at Ile-Ife, Nigeria","container-title":"The Nigerian Postgraduate Medical Journal","page":"220-223","volume":"10","issue":"4","source":"PubMed","abstract":"Records of voluntary and remunerative blood donors bled at the OAUTHC, Ile-Ife, Nigeria between January 1993 and December 2000 were reviewed for HIV sero-positivity. With a structured questionnaire, and over a period of 2 months, the attitudes and awareness of some of the donors of HIV/AIDS epidemic in the country were also assessed. Of the 16,080 units of blood collected in the period under review, only 1073(6.7%) were obtained from voluntary donors. The cumulative HIV seroprevalence rate was 2.1% in the paid donors as against 0.3% in the voluntary donors (c2 = 16.3, df = 1, p = 0.00003). Sixty-five (805) of the donors interviewed confirmed previous knowledge of HIV/AIDS before the interview. All the respondents appreciated the roles of blood transfusion in the transmission of AIDS viruses. The majority (74%) of the respondents were unemployed. Poverty was the reason given by 61(75%) of the commercial donors for selling their blood. We conclude that there is a greater risk of transmitting AIDS viruses (and possibly other blood transmissible diseases) through remunerated blood donors.","ISSN":"1117-1936","note":"PMID: 15045013","journalAbbreviation":"Niger Postgrad Med J","language":"eng","author":[{"family":"Durosinmi","given":"M. A."},{"family":"Mabayoje","given":"V. O."},{"family":"Akinola","given":"N. O."},{"family":"Adegunloye","given":"A. B."},{"family":"Alabi","given":"A. O."}],"issued":{"date-parts":[["2003",12]]},"PMID":"15045013"}},{"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640,"uris":["http://zotero.org/users/863046/items/K76PSGF2"],"uri":["http://zotero.org/users/863046/items/K76PSGF2"],"itemData":{"id":640,"type":"article-journal","title":"Blood donation practices and willingness to donate among residents of an urban slum in Lagos Nigeria","container-title":"The Nigerian Postgraduate Medical Journal","page":"21-27","volume":"21","issue":"1","source":"PubMed","abstract":"AIM AND OBJECTIVES: This study was carried out to assess the blood donation practices and willingness to donate among residents of an urban slum.\nMATERIAL AND METHODS: Cross sectional descriptive study design with a qualitative and quantitative component. Multistage sampling was used to select 400 respondents for the questionnaire interview while three FGD sessions were conducted guide among three groups of participants namely youths, men and women. The information collected was analyzed manually (FGD) and with Epi info version 3.5.3.\nRESULTS: Majority of the questionnaire respondents were female, married, traders, had at least secondary school education, with mean age of 37.6 years. Only 12.0% had donated in the past, the main reason given by non donors was that they had never been asked to donate; this was also a key finding in the FGD. Willingness to donate was positively associated with being a male, single and Christian, age was a significant predictor of previous donation while more of the previous donors were still willing to donate, more for family/friends (p=0.036) than voluntarily (p=0.001) this view was supported by the participants at the FGD.\nCONCLUSION: Members of this urban slum had poor practice of blood donation,had positive attitude and were willing to donate, there is need to mobilise and organise outreach blood donation programs to convert attitude into actual practice.","ISSN":"1117-1936","note":"PMID: 24887247","journalAbbreviation":"Niger Postgrad Med J","language":"eng","author":[{"family":"Sekoni","given":"A. O."},{"family":"Balogun","given":"M. R."},{"family":"Odukoya","given":"O. O."},{"family":"Inem","given":"V."},{"family":"Onigbogi","given":"O. O."}],"issued":{"date-parts":[["2014",3]]},"PMID":"24887247"}}],"schema":"https://github.com/citation-style-language/schema/raw/master/csl-citation.json"} </w:instrText>
      </w:r>
      <w:r w:rsidR="003411A2">
        <w:fldChar w:fldCharType="separate"/>
      </w:r>
      <w:r w:rsidR="003411A2" w:rsidRPr="003411A2">
        <w:rPr>
          <w:rFonts w:ascii="Calibri" w:hAnsi="Calibri" w:cs="Calibri"/>
        </w:rPr>
        <w:t>(Agasa and Likwela, 2014; Durosinmi et al., 2003; Rolseth et al., 2014; Sekoni et al., 2014)</w:t>
      </w:r>
      <w:r w:rsidR="003411A2">
        <w:fldChar w:fldCharType="end"/>
      </w:r>
      <w:proofErr w:type="gramStart"/>
      <w:r w:rsidR="00F935C8">
        <w:t xml:space="preserve"> were also deterr</w:t>
      </w:r>
      <w:r w:rsidR="00EC6A6D">
        <w:t>e</w:t>
      </w:r>
      <w:r w:rsidR="00F935C8">
        <w:t>nts.</w:t>
      </w:r>
      <w:proofErr w:type="gramEnd"/>
      <w:r w:rsidR="00F2772C">
        <w:t xml:space="preserve"> </w:t>
      </w:r>
      <w:r w:rsidR="00F935C8">
        <w:t>Although i</w:t>
      </w:r>
      <w:r w:rsidR="00F2772C">
        <w:t>ncentive</w:t>
      </w:r>
      <w:r w:rsidR="00F935C8">
        <w:t>s</w:t>
      </w:r>
      <w:r w:rsidR="00F2772C">
        <w:t xml:space="preserve"> w</w:t>
      </w:r>
      <w:r w:rsidR="00F935C8">
        <w:t xml:space="preserve">ere cited as </w:t>
      </w:r>
      <w:r w:rsidR="00F2772C">
        <w:t>strong motivator</w:t>
      </w:r>
      <w:r w:rsidR="00F935C8">
        <w:t>s</w:t>
      </w:r>
      <w:r w:rsidR="004E466F">
        <w:t xml:space="preserve"> for blood donation</w:t>
      </w:r>
      <w:r w:rsidR="00F2772C">
        <w:t xml:space="preserve">, lack of incentives </w:t>
      </w:r>
      <w:r w:rsidR="003411A2">
        <w:t>as a deterrent was cited by</w:t>
      </w:r>
      <w:r w:rsidR="00F2772C">
        <w:t xml:space="preserve"> </w:t>
      </w:r>
      <w:r w:rsidR="00CF3DF6">
        <w:t xml:space="preserve">only </w:t>
      </w:r>
      <w:r w:rsidR="00F2772C">
        <w:t xml:space="preserve">three studies </w:t>
      </w:r>
      <w:r w:rsidR="00F2772C">
        <w:fldChar w:fldCharType="begin"/>
      </w:r>
      <w:r w:rsidR="00F2772C">
        <w:instrText xml:space="preserve"> ADDIN ZOTERO_ITEM CSL_CITATION {"citationID":"1vbj1fddi5","properties":{"formattedCitation":"(Alinon et al., 2014; Kabinda et al., 2014; Umeora et al., 2005)","plainCitation":"(Alinon et al., 2014; Kabinda et al., 2014; Umeora et al., 2005)"},"citationItems":[{"id":543,"uris":["http://zotero.org/users/863046/items/EFG7B2ED"],"uri":["http://zotero.org/users/863046/items/EFG7B2ED"],"itemData":{"id":543,"type":"article-journal","title":"Emotional-motivational barriers to blood donation among Togolese adults: a structural approach","container-title":"Transfusion Medicine (Oxford, England)","page":"21-26","volume":"24","issue":"1","source":"PubMed","abstract":"BACKGROUND: Although the number of blood donors has been rapidly increasing in Togo since 2003, it is nevertheless insufficient to cover the demand.\nOBJECTIVES: To increase needed blood donation in Togo, it is necessary to understand why most people are reluctant to do it.\nMETHODS: A sample of 400 adult volunteers in Lomé, mostly university educated, rated, on a scale of 0-10, the relevance to them of a comprehensive list of reasons that might deter people from donating blood. The ratings of 250 participants were subjected to factor analysis, and the resulting factorial structure was confirmed on the ratings of the other 150 participants.\nRESULTS: The resulting six factors were labelled (in order of their ratings of a representative sample of items): Lack of Courage and Lack of Information (mean 5·43 of 10), Concerns about the Use of Blood (4·72), Risk Aversion (4·37), Fear of Medical Settings (2·41), Conformity with Tradition (1·88) and Indifference to Others and Hostility to the Procedure (1·69).\nCONCLUSION: To increase blood donation, a public information campaign should address the emotional-motivational barriers found even in the most educated segment of Togolese society.","DOI":"10.1111/tme.12082","ISSN":"1365-3148","note":"PMID: 24152203","shortTitle":"Emotional-motivational barriers to blood donation among Togolese adults","journalAbbreviation":"Transfus Med","language":"eng","author":[{"family":"Alinon","given":"K."},{"family":"Gbati","given":"K."},{"family":"Sorum","given":"P. C."},{"family":"Mullet","given":"E."}],"issued":{"date-parts":[["2014",2]]},"PMID":"24152203"}},{"id":823,"uris":["http://zotero.org/users/863046/items/ABJAB49Z"],"uri":["http://zotero.org/users/863046/items/ABJAB49Z"],"itemData":{"id":823,"type":"article-journal","title":"Assessment of Knowledge, Attitude and Practice of the General Population of Bukavu in the Democratic Republic of Congo on Blood Donation and Blood Transfusion","container-title":"Health","page":"2525-2534","volume":"06","issue":"18","source":"CrossRef","DOI":"10.4236/health.2014.618291","ISSN":"1949-4998, 1949-5005","author":[{"family":"Kabinda","given":"Jeff Maotela"},{"family":"Miyanga","given":"Serge Ahuka"},{"family":"Ramazani","given":"Sylvain Yuma"},{"family":"Dramaix","given":"Michèle-Wilmet"}],"issued":{"date-parts":[["2014"]]}}},{"id":616,"uris":["http://zotero.org/users/863046/items/HZGJGXHN"],"uri":["http://zotero.org/users/863046/items/HZGJGXHN"],"itemData":{"id":616,"type":"article-journal","title":"Socio-cultural barriers to voluntary blood donation for obstetric use in a rural Nigerian village","container-title":"African Journal of Reproductive Health","page":"72-76","volume":"9","issue":"3","source":"PubMed","abstract":"Availability of blood for transfusion is of utmost importance in the fight against maternal morbidity and mortality. This study was conducted to identify the socio-demographic characteristics and reasons of persons declining voluntary blood donation. Patients' relatives declining blood donation in rural Ebonyi State were randomly recruited and interviewed using standardised questionnaire after obtaining informed consent from each of them. Responses were ranked according to frequency of positive respondents. Illiteracy was prevalent among the population: over 76% had no formal education. 'Not being strong enough' and 'not having enough blood' were the two major reasons for declining blood donation, while loss of manhood/libido and exposure of blood to witchcraft were the other reasons given. Respondents' level of awareness of HIV/AIDS was appreciable. Socio-cultural barriers to voluntary blood donation exist in predominantly illiterate rural communities of the country. Most of the reasons given were based on misconception, misinformation and ignorance about the effect and safety of blood donation.","ISSN":"1118-4841","note":"PMID: 16623191","journalAbbreviation":"Afr J Reprod Health","language":"eng","author":[{"family":"Umeora","given":"O. U. J."},{"family":"Onuh","given":"S. O."},{"family":"Umeora","given":"M. C."}],"issued":{"date-parts":[["2005",12]]},"PMID":"16623191"}}],"schema":"https://github.com/citation-style-language/schema/raw/master/csl-citation.json"} </w:instrText>
      </w:r>
      <w:r w:rsidR="00F2772C">
        <w:fldChar w:fldCharType="separate"/>
      </w:r>
      <w:r w:rsidR="00F2772C" w:rsidRPr="006B1ADF">
        <w:rPr>
          <w:rFonts w:ascii="Calibri" w:hAnsi="Calibri" w:cs="Calibri"/>
        </w:rPr>
        <w:t>(Alinon et al., 2014; Kabinda et al., 2014; Umeora et al., 2005)</w:t>
      </w:r>
      <w:r w:rsidR="00F2772C">
        <w:fldChar w:fldCharType="end"/>
      </w:r>
      <w:r w:rsidR="00F2772C">
        <w:t xml:space="preserve">. Previous deferral </w:t>
      </w:r>
      <w:r w:rsidR="00F935C8">
        <w:t xml:space="preserve">as a donor </w:t>
      </w:r>
      <w:proofErr w:type="gramStart"/>
      <w:r w:rsidR="00F2772C">
        <w:t>was not cited</w:t>
      </w:r>
      <w:proofErr w:type="gramEnd"/>
      <w:r w:rsidR="00F2772C">
        <w:t xml:space="preserve"> as a deterrent</w:t>
      </w:r>
      <w:r w:rsidR="00F935C8">
        <w:t xml:space="preserve"> in any study</w:t>
      </w:r>
      <w:r w:rsidR="00F2772C">
        <w:t>.</w:t>
      </w:r>
    </w:p>
    <w:p w14:paraId="7DCD46EB" w14:textId="4D6B6678" w:rsidR="00CA67E1" w:rsidRPr="00D14E02" w:rsidRDefault="00CA67E1" w:rsidP="00CA67E1">
      <w:pPr>
        <w:keepNext/>
        <w:keepLines/>
        <w:spacing w:before="240" w:after="0"/>
        <w:outlineLvl w:val="0"/>
        <w:rPr>
          <w:rFonts w:asciiTheme="majorHAnsi" w:eastAsiaTheme="majorEastAsia" w:hAnsiTheme="majorHAnsi" w:cstheme="majorBidi"/>
          <w:color w:val="2E74B5" w:themeColor="accent1" w:themeShade="BF"/>
          <w:sz w:val="24"/>
          <w:szCs w:val="32"/>
        </w:rPr>
      </w:pPr>
      <w:r w:rsidRPr="00D14E02">
        <w:rPr>
          <w:rFonts w:asciiTheme="majorHAnsi" w:eastAsiaTheme="majorEastAsia" w:hAnsiTheme="majorHAnsi" w:cstheme="majorBidi"/>
          <w:color w:val="2E74B5" w:themeColor="accent1" w:themeShade="BF"/>
          <w:sz w:val="24"/>
          <w:szCs w:val="32"/>
        </w:rPr>
        <w:t>Discussion</w:t>
      </w:r>
    </w:p>
    <w:p w14:paraId="47415A6C" w14:textId="4E41D087" w:rsidR="00D45190" w:rsidRDefault="00D45190" w:rsidP="00D45190">
      <w:r>
        <w:t xml:space="preserve">Many studies have evaluated </w:t>
      </w:r>
      <w:r w:rsidR="005418FB">
        <w:t xml:space="preserve">the </w:t>
      </w:r>
      <w:r>
        <w:t>motivators</w:t>
      </w:r>
      <w:r w:rsidR="00361A47">
        <w:t xml:space="preserve"> </w:t>
      </w:r>
      <w:r>
        <w:t xml:space="preserve">and deterrents </w:t>
      </w:r>
      <w:r w:rsidR="003608C6">
        <w:t>of</w:t>
      </w:r>
      <w:r>
        <w:t xml:space="preserve"> blood donation globally, but currently little </w:t>
      </w:r>
      <w:proofErr w:type="gramStart"/>
      <w:r>
        <w:t>is known</w:t>
      </w:r>
      <w:proofErr w:type="gramEnd"/>
      <w:r>
        <w:t xml:space="preserve"> about </w:t>
      </w:r>
      <w:r w:rsidR="007A1E04">
        <w:t>what factors</w:t>
      </w:r>
      <w:r>
        <w:t xml:space="preserve"> influence blood donation in SSA. This s</w:t>
      </w:r>
      <w:r w:rsidR="00361A47">
        <w:t>coping</w:t>
      </w:r>
      <w:r>
        <w:t xml:space="preserve"> review identified and </w:t>
      </w:r>
      <w:r w:rsidR="004E7B99">
        <w:t xml:space="preserve">analysed </w:t>
      </w:r>
      <w:r>
        <w:t>35 stu</w:t>
      </w:r>
      <w:r w:rsidR="00361A47">
        <w:t xml:space="preserve">dies on perceptions, </w:t>
      </w:r>
      <w:r w:rsidR="004E7B99">
        <w:t xml:space="preserve">and </w:t>
      </w:r>
      <w:r w:rsidR="00361A47">
        <w:t>enabling and deterring</w:t>
      </w:r>
      <w:r>
        <w:t xml:space="preserve"> factors that </w:t>
      </w:r>
      <w:proofErr w:type="gramStart"/>
      <w:r>
        <w:t>impact</w:t>
      </w:r>
      <w:proofErr w:type="gramEnd"/>
      <w:r>
        <w:t xml:space="preserve"> blood donation in SSA</w:t>
      </w:r>
      <w:r w:rsidR="00361A47">
        <w:t xml:space="preserve">. </w:t>
      </w:r>
      <w:proofErr w:type="gramStart"/>
      <w:r w:rsidR="005418FB" w:rsidRPr="005418FB">
        <w:t xml:space="preserve">The perceptions of blood and blood donation identified in the review are reflected in the statement: “Blood was once regarded as the fluid of infinite complexity, the very essence of life; the blood of each person seemed to carry in it the secret of individuality” </w:t>
      </w:r>
      <w:r w:rsidR="001062EF">
        <w:fldChar w:fldCharType="begin"/>
      </w:r>
      <w:r w:rsidR="001062EF">
        <w:instrText xml:space="preserve"> ADDIN ZOTERO_ITEM CSL_CITATION {"citationID":"ett6og8p5","properties":{"formattedCitation":"(Mollison et al., 1993)","plainCitation":"(Mollison et al., 1993)"},"citationItems":[{"id":233,"uris":["http://zotero.org/users/863046/items/5WVTXTR2"],"uri":["http://zotero.org/users/863046/items/5WVTXTR2"],"itemData":{"id":233,"type":"book","title":"Blood Transfusion in Clinical Medicine","publisher":"Blackwell Scientific Publications","number-of-pages":"1015","edition":"Ninth","ISBN":"0-632-02584-0","language":"English","author":[{"family":"Mollison","given":"P. L."},{"family":"Engelfriet","given":"C. P."},{"family":"Contreras","given":"Marcela"}],"issued":{"date-parts":[["1993"]]}}}],"schema":"https://github.com/citation-style-language/schema/raw/master/csl-citation.json"} </w:instrText>
      </w:r>
      <w:r w:rsidR="001062EF">
        <w:fldChar w:fldCharType="separate"/>
      </w:r>
      <w:r w:rsidR="001062EF" w:rsidRPr="001062EF">
        <w:rPr>
          <w:rFonts w:ascii="Calibri" w:hAnsi="Calibri" w:cs="Calibri"/>
        </w:rPr>
        <w:t>(Mollison et al., 1993)</w:t>
      </w:r>
      <w:r w:rsidR="001062EF">
        <w:fldChar w:fldCharType="end"/>
      </w:r>
      <w:r w:rsidR="005418FB" w:rsidRPr="005418FB">
        <w:t xml:space="preserve">, because although blood is scientifically defined as a specialized connective tissue that performs vital functions in the body, the perceptions </w:t>
      </w:r>
      <w:r w:rsidR="003608C6" w:rsidRPr="005418FB">
        <w:t xml:space="preserve">identified </w:t>
      </w:r>
      <w:r w:rsidR="005418FB" w:rsidRPr="005418FB">
        <w:t>encompass the spiritual as well as the physical.</w:t>
      </w:r>
      <w:proofErr w:type="gramEnd"/>
      <w:r w:rsidR="005418FB">
        <w:t xml:space="preserve"> </w:t>
      </w:r>
      <w:r w:rsidR="004E7B99">
        <w:t>T</w:t>
      </w:r>
      <w:r w:rsidR="003758CB" w:rsidRPr="003758CB">
        <w:t>he</w:t>
      </w:r>
      <w:r w:rsidRPr="003758CB">
        <w:t xml:space="preserve"> main themes </w:t>
      </w:r>
      <w:r w:rsidR="000A1143">
        <w:t xml:space="preserve">that </w:t>
      </w:r>
      <w:r w:rsidRPr="003758CB">
        <w:t>emerged</w:t>
      </w:r>
      <w:r w:rsidR="000A1143">
        <w:t xml:space="preserve"> are</w:t>
      </w:r>
      <w:r w:rsidRPr="003758CB">
        <w:t xml:space="preserve"> </w:t>
      </w:r>
      <w:r w:rsidR="00490318" w:rsidRPr="003758CB">
        <w:t>altruism</w:t>
      </w:r>
      <w:r w:rsidRPr="003758CB">
        <w:t xml:space="preserve"> </w:t>
      </w:r>
      <w:r w:rsidR="003758CB" w:rsidRPr="003758CB">
        <w:t>and fear;</w:t>
      </w:r>
      <w:r w:rsidRPr="003758CB">
        <w:t xml:space="preserve"> </w:t>
      </w:r>
      <w:r w:rsidR="003758CB" w:rsidRPr="003758CB">
        <w:t>influence of cultural environment and perceptions</w:t>
      </w:r>
      <w:r w:rsidR="003758CB">
        <w:t>; and</w:t>
      </w:r>
      <w:r w:rsidR="003758CB" w:rsidRPr="003758CB">
        <w:t xml:space="preserve"> </w:t>
      </w:r>
      <w:r w:rsidR="003758CB">
        <w:t>v</w:t>
      </w:r>
      <w:r w:rsidR="003758CB" w:rsidRPr="003758CB">
        <w:t>oluntary blood donation, socio-economic difficulties and compensation</w:t>
      </w:r>
      <w:r>
        <w:t xml:space="preserve">. Some </w:t>
      </w:r>
      <w:r w:rsidR="003758CB">
        <w:t xml:space="preserve">themes </w:t>
      </w:r>
      <w:r>
        <w:t xml:space="preserve">are common </w:t>
      </w:r>
      <w:r w:rsidR="00EC6A6D">
        <w:t xml:space="preserve">to </w:t>
      </w:r>
      <w:r w:rsidR="003758CB">
        <w:t>other parts of the</w:t>
      </w:r>
      <w:r>
        <w:t xml:space="preserve"> world, but </w:t>
      </w:r>
      <w:r w:rsidR="004E7B99">
        <w:t>this study has shown</w:t>
      </w:r>
      <w:r>
        <w:t xml:space="preserve"> that SSA has its own unique factors that </w:t>
      </w:r>
      <w:proofErr w:type="gramStart"/>
      <w:r>
        <w:t>should be considered</w:t>
      </w:r>
      <w:proofErr w:type="gramEnd"/>
      <w:r>
        <w:t xml:space="preserve"> when de</w:t>
      </w:r>
      <w:r w:rsidR="003758CB">
        <w:t>signing interventions for improving</w:t>
      </w:r>
      <w:r>
        <w:t xml:space="preserve"> blood donation.</w:t>
      </w:r>
    </w:p>
    <w:p w14:paraId="3136B33F" w14:textId="52C80B8D" w:rsidR="00D45190" w:rsidRPr="00D45DDE" w:rsidRDefault="00086BBE" w:rsidP="00D45DDE">
      <w:pPr>
        <w:pStyle w:val="Heading2"/>
        <w:rPr>
          <w:sz w:val="24"/>
        </w:rPr>
      </w:pPr>
      <w:r w:rsidRPr="00D45DDE">
        <w:rPr>
          <w:sz w:val="24"/>
        </w:rPr>
        <w:t>A</w:t>
      </w:r>
      <w:r w:rsidR="00C5095A" w:rsidRPr="00D45DDE">
        <w:rPr>
          <w:sz w:val="24"/>
        </w:rPr>
        <w:t>ltr</w:t>
      </w:r>
      <w:r w:rsidR="00B70752" w:rsidRPr="00D45DDE">
        <w:rPr>
          <w:sz w:val="24"/>
        </w:rPr>
        <w:t>uism and fear</w:t>
      </w:r>
    </w:p>
    <w:p w14:paraId="2428637B" w14:textId="27D21442" w:rsidR="00B70752" w:rsidRDefault="00F51690" w:rsidP="00D45190">
      <w:r>
        <w:t>Similar to blood donors in the</w:t>
      </w:r>
      <w:r w:rsidR="00D45190">
        <w:t xml:space="preserve"> rest of the world, blood donors </w:t>
      </w:r>
      <w:r>
        <w:t xml:space="preserve">in SSA countries </w:t>
      </w:r>
      <w:r w:rsidR="00D45190">
        <w:t xml:space="preserve">would like to contribute to society by saving lives. </w:t>
      </w:r>
      <w:r w:rsidR="00490318">
        <w:t xml:space="preserve">Altruism was a common motivator irrespective of </w:t>
      </w:r>
      <w:r w:rsidR="00086BBE">
        <w:t xml:space="preserve">donation status and </w:t>
      </w:r>
      <w:r w:rsidR="00490318">
        <w:t xml:space="preserve">type of donor </w:t>
      </w:r>
      <w:r w:rsidR="00490318">
        <w:fldChar w:fldCharType="begin"/>
      </w:r>
      <w:r w:rsidR="00490318">
        <w:instrText xml:space="preserve"> ADDIN ZOTERO_ITEM CSL_CITATION {"citationID":"2b912fct93","properties":{"formattedCitation":"(Rolseth et al., 2014; Salaudeen et al., 2011)","plainCitation":"(Rolseth et al., 2014; Salaudeen et al., 2011)"},"citationItems":[{"id":537,"uris":["http://zotero.org/users/863046/items/2XNTX2PQ"],"uri":["http://zotero.org/users/863046/items/2XNTX2PQ"],"itemData":{"id":537,"type":"article-journal","title":"The acceptability of volunteer, repeat blood donations in a hospital setting in the Adamaoua region of Cameroon","container-title":"Transfusion Medicine (Oxford, England)","page":"372-378","volume":"24","issue":"6","source":"PubMed","abstract":"BACKGROUND AND OBJECTIVES: The knowledge of factors that may influence blood donation in Cameroon is limited. The objectives of this study are to assess the characteristics of previous and potential blood donors by exploring the religious beliefs, and knowledge and understanding of blood donations among individuals present at a district hospital.\nMATERIALS AND METHODS: Forty-nine in-depth, semi-structured interviews were conducted among consenting, randomly selected 18 years or older community members present at a district hospital in the Adamaoua region during October and November 2011.\nRESULTS: Ninety-eight per cent (48/49) of the individuals present at this district hospital had heard of blood transfusions. Forty-seven per cent (23/49) had not previously been asked to donate blood; however, 94% (44/47) said that they would donate if given the opportunity. Thirty-three per cent (16/49) had previously donated blood to family members or for replacement, and 81% of these said they would repeat donations. The majority of both donors and non-donors were motivated to donate blood for altruistic reasons.\nCONCLUSION: The findings suggest that community members present at this district hospital in Cameroon may be recruited for repeat blood donations. Although the altruistic motivation to donate blood suggests that donors could be recruited from a district hospital population, targeted information about blood donations and accessible blood transfusion services need to be put in place. The study may add to the understanding of the preconditions for blood donations and the possibility to establish sustainable blood transfusion services in the Adamaoua region in Cameroon.","DOI":"10.1111/tme.12156","ISSN":"1365-3148","note":"PMID: 25263087","journalAbbreviation":"Transfus Med","language":"eng","author":[{"family":"Rolseth","given":"S."},{"family":"Stange","given":"P."},{"family":"Adamou","given":"D."},{"family":"Roald","given":"B."},{"family":"Danki-Sillong","given":"F."},{"family":"Jourdan","given":"P."}],"issued":{"date-parts":[["2014",12]]},"PMID":"25263087"}},{"id":545,"uris":["http://zotero.org/users/863046/items/KZVZUCZ6"],"uri":["http://zotero.org/users/863046/items/KZVZUCZ6"],"itemData":{"id":545,"type":"article-journal","title":"Community survey on blood donation practices in a northern state of Nigeria","container-title":"Journal of Preventive Medicine and Hygiene","page":"21-25","volume":"52","issue":"1","source":"PubMed","abstract":"INTRODUCTION: Volunteer blood donors account for less than half of the blood supply in developing countries; and few countries have mobilized efforts to encourage voluntary blood donation (VBD). The objective of this study was to determine the knowledge and blood donation practices among adults in a state in Northern Nigeria.\nMETHODS: Descriptive cross sectional study using multistage sampling technique was carried out among 936 respondents. Semi structured interviewer administered questionnaire was used to generate relevant data and information from the respondents. Data entry and analysis was done using EPI-info software package.\nRESULTS: The knowledge of the respondents on blood donation was low. Less than half 432 (46.2%) knew some indications for blood transfusion. Two hundred and twelve (22.6%) respondents had donated blood in the past but only 1% of these were VBD while 95% were donations based on blood needs by family members, relations and friends. Few respondents 112 (12%) had received blood transfusion in the past, and the main source of blood transfused was paid commercial donors 50 (44.6%). The fear of HIV screening was a major hindrance and limitation to voluntary blood donation among respondents.\nCONCLUSION: The gaps in knowledge &amp; practice of VBD can be addressed through public awareness campaigns, and motivational programmes such as free medical services for voluntary blood donors.","ISSN":"1121-2233","note":"PMID: 21710820","journalAbbreviation":"J Prev Med Hyg","language":"eng","author":[{"family":"Salaudeen","given":"A. G."},{"family":"Musa","given":"O. I."},{"family":"Awoyemi","given":"A. O."},{"family":"Bolarinwa","given":"A. O."},{"family":"Adegboye","given":"A. O."},{"family":"Samuel","given":"S. O."}],"issued":{"date-parts":[["2011",3]]},"PMID":"21710820"}}],"schema":"https://github.com/citation-style-language/schema/raw/master/csl-citation.json"} </w:instrText>
      </w:r>
      <w:r w:rsidR="00490318">
        <w:fldChar w:fldCharType="separate"/>
      </w:r>
      <w:r w:rsidR="00490318" w:rsidRPr="00490318">
        <w:rPr>
          <w:rFonts w:ascii="Calibri" w:hAnsi="Calibri" w:cs="Calibri"/>
        </w:rPr>
        <w:t>(Rolseth et al., 2014; Salaudeen et al., 2011)</w:t>
      </w:r>
      <w:r w:rsidR="00490318">
        <w:fldChar w:fldCharType="end"/>
      </w:r>
      <w:r w:rsidR="004E7B99">
        <w:t xml:space="preserve"> but this needs exploring </w:t>
      </w:r>
      <w:r w:rsidR="00086BBE">
        <w:t xml:space="preserve"> further in</w:t>
      </w:r>
      <w:r w:rsidR="004E7B99">
        <w:t xml:space="preserve"> </w:t>
      </w:r>
      <w:r w:rsidR="00086BBE">
        <w:t xml:space="preserve">SSA </w:t>
      </w:r>
      <w:r w:rsidR="004E7B99">
        <w:t>because</w:t>
      </w:r>
      <w:r w:rsidR="00046D1B">
        <w:t>,</w:t>
      </w:r>
      <w:r w:rsidR="00086BBE">
        <w:t xml:space="preserve"> despite the </w:t>
      </w:r>
      <w:r w:rsidR="004E7B99">
        <w:t xml:space="preserve">commonly </w:t>
      </w:r>
      <w:r w:rsidR="00086BBE">
        <w:t xml:space="preserve">reported altruistic intentions, voluntary blood donation rates are still far below </w:t>
      </w:r>
      <w:r w:rsidR="004E7B99">
        <w:t>what is required</w:t>
      </w:r>
      <w:r w:rsidR="00086BBE">
        <w:t>.</w:t>
      </w:r>
    </w:p>
    <w:p w14:paraId="71A3EF28" w14:textId="72BD7518" w:rsidR="00B70752" w:rsidRDefault="004E7B99" w:rsidP="00D45190">
      <w:r>
        <w:t>The review identified</w:t>
      </w:r>
      <w:r w:rsidR="00B70752">
        <w:t xml:space="preserve"> fear as a major deterrent. While fears such as of the needle, pain, adverse effects of donation</w:t>
      </w:r>
      <w:r w:rsidR="004411AB">
        <w:t>, sight of blood and contagion</w:t>
      </w:r>
      <w:r w:rsidR="00B70752">
        <w:t xml:space="preserve"> may be common among people of other regions</w:t>
      </w:r>
      <w:r w:rsidR="004411AB">
        <w:t>,</w:t>
      </w:r>
      <w:r w:rsidR="00B70752">
        <w:t xml:space="preserve"> </w:t>
      </w:r>
      <w:r w:rsidR="004411AB">
        <w:t>other</w:t>
      </w:r>
      <w:r w:rsidR="00B70752">
        <w:t xml:space="preserve"> aspects of fear </w:t>
      </w:r>
      <w:r w:rsidR="004411AB">
        <w:t xml:space="preserve">such as </w:t>
      </w:r>
      <w:r w:rsidR="00B70752">
        <w:t xml:space="preserve">fear of blood </w:t>
      </w:r>
      <w:r w:rsidR="00547F4C">
        <w:t xml:space="preserve">being used </w:t>
      </w:r>
      <w:r w:rsidR="00B70752">
        <w:t>for rituals</w:t>
      </w:r>
      <w:r w:rsidR="004E1595">
        <w:t>,</w:t>
      </w:r>
      <w:r w:rsidR="004411AB">
        <w:t xml:space="preserve"> and</w:t>
      </w:r>
      <w:r w:rsidR="004E1595">
        <w:t xml:space="preserve"> the</w:t>
      </w:r>
      <w:r w:rsidR="004411AB">
        <w:t xml:space="preserve"> </w:t>
      </w:r>
      <w:r w:rsidR="004E1595">
        <w:t xml:space="preserve">fear </w:t>
      </w:r>
      <w:r w:rsidR="004411AB">
        <w:t xml:space="preserve">that </w:t>
      </w:r>
      <w:r w:rsidR="00B70752">
        <w:t>able-bodied men who donate blood may become impotent</w:t>
      </w:r>
      <w:r w:rsidR="004411AB">
        <w:t xml:space="preserve">, </w:t>
      </w:r>
      <w:r w:rsidR="00547F4C">
        <w:t>are important</w:t>
      </w:r>
      <w:r w:rsidR="004411AB">
        <w:t xml:space="preserve"> to people of SSA</w:t>
      </w:r>
      <w:r w:rsidR="004E1595">
        <w:t>. This</w:t>
      </w:r>
      <w:r w:rsidR="004411AB">
        <w:t xml:space="preserve"> </w:t>
      </w:r>
      <w:r w:rsidR="00B70752">
        <w:t>suggest</w:t>
      </w:r>
      <w:r w:rsidR="004E1595">
        <w:t>s</w:t>
      </w:r>
      <w:r w:rsidR="00B70752">
        <w:t xml:space="preserve"> a need for </w:t>
      </w:r>
      <w:r w:rsidR="004411AB">
        <w:t>targeted interventions that address these</w:t>
      </w:r>
      <w:r w:rsidR="004E1595">
        <w:t xml:space="preserve"> specific</w:t>
      </w:r>
      <w:r w:rsidR="00547F4C">
        <w:t xml:space="preserve"> issues</w:t>
      </w:r>
      <w:r w:rsidR="00B70752">
        <w:t xml:space="preserve">. </w:t>
      </w:r>
      <w:r w:rsidR="0020097D">
        <w:t>As an example, t</w:t>
      </w:r>
      <w:r w:rsidR="00B70752">
        <w:t xml:space="preserve">o address the fear of men becoming impotent after blood donation, older blood donors with children </w:t>
      </w:r>
      <w:proofErr w:type="gramStart"/>
      <w:r w:rsidR="00B70752">
        <w:t>could be used</w:t>
      </w:r>
      <w:proofErr w:type="gramEnd"/>
      <w:r w:rsidR="00B70752">
        <w:t xml:space="preserve"> as agents of change. </w:t>
      </w:r>
      <w:r w:rsidR="00547F4C">
        <w:t>The review found that l</w:t>
      </w:r>
      <w:r w:rsidR="00B70752">
        <w:t xml:space="preserve">ack of information </w:t>
      </w:r>
      <w:r w:rsidR="00547F4C">
        <w:t xml:space="preserve">was a deterrent since it </w:t>
      </w:r>
      <w:r w:rsidR="00EC6A6D">
        <w:t xml:space="preserve">led </w:t>
      </w:r>
      <w:r w:rsidR="00B70752">
        <w:t xml:space="preserve">to misconceptions and fear associated with blood donation experience. </w:t>
      </w:r>
      <w:r w:rsidR="00547F4C">
        <w:t>D</w:t>
      </w:r>
      <w:r w:rsidR="004411AB">
        <w:t xml:space="preserve">onor recruitment agencies </w:t>
      </w:r>
      <w:r w:rsidR="00547F4C">
        <w:t xml:space="preserve">in SSA therefore need to have a much more in-depth understanding of what information </w:t>
      </w:r>
      <w:proofErr w:type="gramStart"/>
      <w:r w:rsidR="00547F4C">
        <w:t>is required</w:t>
      </w:r>
      <w:proofErr w:type="gramEnd"/>
      <w:r w:rsidR="00547F4C">
        <w:t xml:space="preserve"> by donors so they can improve their interventions </w:t>
      </w:r>
      <w:r w:rsidR="00084D34">
        <w:t>to address</w:t>
      </w:r>
      <w:r w:rsidR="005657ED">
        <w:t xml:space="preserve"> the</w:t>
      </w:r>
      <w:r w:rsidR="00547F4C">
        <w:t>se</w:t>
      </w:r>
      <w:r w:rsidR="005657ED">
        <w:t xml:space="preserve"> fear</w:t>
      </w:r>
      <w:r w:rsidR="00547F4C">
        <w:t>s</w:t>
      </w:r>
      <w:r w:rsidR="005657ED">
        <w:t xml:space="preserve"> and misconceptions</w:t>
      </w:r>
      <w:r w:rsidR="00547F4C">
        <w:t xml:space="preserve">. </w:t>
      </w:r>
      <w:r w:rsidR="005657ED">
        <w:t xml:space="preserve"> </w:t>
      </w:r>
    </w:p>
    <w:p w14:paraId="5190F3BE" w14:textId="0FD2EBC2" w:rsidR="00CF2E19" w:rsidRPr="00D45DDE" w:rsidRDefault="00CF2E19" w:rsidP="00D45DDE">
      <w:pPr>
        <w:pStyle w:val="Heading2"/>
        <w:rPr>
          <w:sz w:val="24"/>
        </w:rPr>
      </w:pPr>
      <w:r w:rsidRPr="00D45DDE">
        <w:rPr>
          <w:sz w:val="24"/>
        </w:rPr>
        <w:t>I</w:t>
      </w:r>
      <w:r w:rsidR="00202FFF" w:rsidRPr="00D45DDE">
        <w:rPr>
          <w:sz w:val="24"/>
        </w:rPr>
        <w:t>nfluence of cultural environment</w:t>
      </w:r>
      <w:r w:rsidRPr="00D45DDE">
        <w:rPr>
          <w:sz w:val="24"/>
        </w:rPr>
        <w:t xml:space="preserve"> and perceptions</w:t>
      </w:r>
    </w:p>
    <w:p w14:paraId="6FDC75FF" w14:textId="736B7F9E" w:rsidR="004C384A" w:rsidRDefault="00CF2E19" w:rsidP="00CF2E19">
      <w:r w:rsidRPr="003758CB">
        <w:t xml:space="preserve">Linked to altruism and fear is the impact of culture on blood donation. In </w:t>
      </w:r>
      <w:r w:rsidR="00B43DAC" w:rsidRPr="003758CB">
        <w:t>SSA</w:t>
      </w:r>
      <w:r w:rsidRPr="003758CB">
        <w:t>, people believe that blood is sacred and</w:t>
      </w:r>
      <w:r w:rsidR="00B953A6">
        <w:t xml:space="preserve"> thus should be preserved</w:t>
      </w:r>
      <w:r w:rsidR="00ED2C44">
        <w:t>,</w:t>
      </w:r>
      <w:r w:rsidR="002A5A5C">
        <w:t xml:space="preserve"> and that </w:t>
      </w:r>
      <w:r w:rsidR="00B43DAC">
        <w:t xml:space="preserve">blood is common to kin </w:t>
      </w:r>
      <w:r w:rsidR="00B43DAC">
        <w:fldChar w:fldCharType="begin"/>
      </w:r>
      <w:r w:rsidR="00B43DAC">
        <w:instrText xml:space="preserve"> ADDIN ZOTERO_ITEM CSL_CITATION {"citationID":"rdbnpvsgr","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B43DAC">
        <w:fldChar w:fldCharType="separate"/>
      </w:r>
      <w:r w:rsidR="00B43DAC" w:rsidRPr="00B43DAC">
        <w:rPr>
          <w:rFonts w:ascii="Calibri" w:hAnsi="Calibri" w:cs="Calibri"/>
        </w:rPr>
        <w:t>(Asamoah-Akuoko et al., 2016)</w:t>
      </w:r>
      <w:r w:rsidR="00B43DAC">
        <w:fldChar w:fldCharType="end"/>
      </w:r>
      <w:r w:rsidR="00B43DAC">
        <w:t xml:space="preserve">. </w:t>
      </w:r>
      <w:r>
        <w:lastRenderedPageBreak/>
        <w:t>Perhaps, this explain</w:t>
      </w:r>
      <w:r w:rsidR="00B43DAC">
        <w:t>s</w:t>
      </w:r>
      <w:r>
        <w:t xml:space="preserve"> why many people prefer to donate blood </w:t>
      </w:r>
      <w:r w:rsidR="00B43DAC">
        <w:t>for</w:t>
      </w:r>
      <w:r>
        <w:t xml:space="preserve"> a </w:t>
      </w:r>
      <w:r w:rsidR="00B953A6">
        <w:t>family member</w:t>
      </w:r>
      <w:r w:rsidR="00B43DAC">
        <w:t xml:space="preserve"> </w:t>
      </w:r>
      <w:r>
        <w:t xml:space="preserve">rather than to give to someone </w:t>
      </w:r>
      <w:r w:rsidR="007077AB">
        <w:t>unknown to them</w:t>
      </w:r>
      <w:r>
        <w:t xml:space="preserve">. </w:t>
      </w:r>
      <w:r w:rsidR="00E36336">
        <w:t xml:space="preserve">In SSA where the concepts of kinship and communalism </w:t>
      </w:r>
      <w:r w:rsidR="002A5A5C">
        <w:t>are so deeply rooted</w:t>
      </w:r>
      <w:r w:rsidR="00C4686E">
        <w:t>,</w:t>
      </w:r>
      <w:r w:rsidR="002A5A5C">
        <w:t xml:space="preserve"> </w:t>
      </w:r>
      <w:r>
        <w:t xml:space="preserve">donating blood for families </w:t>
      </w:r>
      <w:r w:rsidR="002A5A5C">
        <w:t xml:space="preserve">is clearly </w:t>
      </w:r>
      <w:r w:rsidR="004C384A">
        <w:t>a strong incentive</w:t>
      </w:r>
      <w:r w:rsidR="00647F34">
        <w:t>,</w:t>
      </w:r>
      <w:r>
        <w:t xml:space="preserve"> </w:t>
      </w:r>
      <w:r w:rsidR="002A5A5C">
        <w:t>which is not reflected in current policies that seek to eliminate the FRD system</w:t>
      </w:r>
      <w:r w:rsidR="00647F34">
        <w:t xml:space="preserve"> </w:t>
      </w:r>
      <w:r w:rsidR="00C4686E">
        <w:fldChar w:fldCharType="begin"/>
      </w:r>
      <w:r w:rsidR="00C4686E">
        <w:instrText xml:space="preserve"> ADDIN ZOTERO_ITEM CSL_CITATION {"citationID":"12ik4rdu96","properties":{"formattedCitation":"(WHO, 2010)","plainCitation":"(WHO, 2010)"},"citationItems":[{"id":966,"uris":["http://zotero.org/users/863046/items/RUPD23H2"],"uri":["http://zotero.org/users/863046/items/RUPD23H2"],"itemData":{"id":966,"type":"report","title":"WHO | Towards 100% voluntary blood donation","page":"1-138","abstract":"This global framework for action to achieve 100% voluntary blood donation is designed to provide guidance and support to countries seeking to establish effective voluntary blood donor programmes, phase out family/replacement blood donation and eliminate paid donation.","URL":"http://www.who.int/bloodsafety/publications/9789241599696/en/","number":"ISBN 978 92 4 159969 6","language":"English","author":[{"literal":"WHO"}],"issued":{"date-parts":[["2010"]]},"accessed":{"date-parts":[["2016",12,12]]}}}],"schema":"https://github.com/citation-style-language/schema/raw/master/csl-citation.json"} </w:instrText>
      </w:r>
      <w:r w:rsidR="00C4686E">
        <w:fldChar w:fldCharType="separate"/>
      </w:r>
      <w:r w:rsidR="00C4686E" w:rsidRPr="00C4686E">
        <w:rPr>
          <w:rFonts w:ascii="Calibri" w:hAnsi="Calibri" w:cs="Calibri"/>
        </w:rPr>
        <w:t>(WHO, 2010)</w:t>
      </w:r>
      <w:r w:rsidR="00C4686E">
        <w:fldChar w:fldCharType="end"/>
      </w:r>
      <w:r w:rsidR="002A5A5C">
        <w:t xml:space="preserve">. </w:t>
      </w:r>
      <w:r w:rsidR="00C4686E">
        <w:t>However,</w:t>
      </w:r>
      <w:r w:rsidR="002A5A5C">
        <w:t xml:space="preserve"> </w:t>
      </w:r>
      <w:r w:rsidR="00C4686E">
        <w:t xml:space="preserve">hidden </w:t>
      </w:r>
      <w:r w:rsidR="002A5A5C">
        <w:t xml:space="preserve">“paid” donors may occasionally abuse the FRD system, </w:t>
      </w:r>
      <w:r w:rsidR="00001CE2">
        <w:t xml:space="preserve">therefore </w:t>
      </w:r>
      <w:r>
        <w:t xml:space="preserve">the issue </w:t>
      </w:r>
      <w:r w:rsidR="002A5A5C">
        <w:t xml:space="preserve">of encouraging FRDs </w:t>
      </w:r>
      <w:r w:rsidR="004C384A">
        <w:t>remains</w:t>
      </w:r>
      <w:r>
        <w:t xml:space="preserve"> </w:t>
      </w:r>
      <w:r w:rsidR="004C384A">
        <w:t>contentious</w:t>
      </w:r>
      <w:r>
        <w:t xml:space="preserve">. </w:t>
      </w:r>
    </w:p>
    <w:p w14:paraId="40E3AC12" w14:textId="4DE7AFE9" w:rsidR="00CF2E19" w:rsidRDefault="00CF2E19" w:rsidP="00CF2E19">
      <w:r>
        <w:t xml:space="preserve">The influence of culture </w:t>
      </w:r>
      <w:proofErr w:type="gramStart"/>
      <w:r w:rsidR="00B741A5">
        <w:t xml:space="preserve">is </w:t>
      </w:r>
      <w:r>
        <w:t>reflect</w:t>
      </w:r>
      <w:r w:rsidR="00B741A5">
        <w:t>ed</w:t>
      </w:r>
      <w:proofErr w:type="gramEnd"/>
      <w:r>
        <w:t xml:space="preserve"> in spiritual and religious </w:t>
      </w:r>
      <w:r w:rsidR="004C384A">
        <w:t>connotations ascribed to blood and</w:t>
      </w:r>
      <w:r>
        <w:t xml:space="preserve"> blood</w:t>
      </w:r>
      <w:r w:rsidR="004C384A">
        <w:t xml:space="preserve"> donation</w:t>
      </w:r>
      <w:r>
        <w:t xml:space="preserve">, </w:t>
      </w:r>
      <w:r w:rsidR="00B741A5">
        <w:t>and impact</w:t>
      </w:r>
      <w:r w:rsidR="00EC6A6D">
        <w:t>s</w:t>
      </w:r>
      <w:r w:rsidR="00B741A5">
        <w:t xml:space="preserve"> on</w:t>
      </w:r>
      <w:r>
        <w:t xml:space="preserve"> blood donation. For example, individuals who view blood as gift from God </w:t>
      </w:r>
      <w:r w:rsidR="004C384A">
        <w:t xml:space="preserve">and a source of salvation </w:t>
      </w:r>
      <w:r w:rsidR="00B953A6">
        <w:t>may be more willing to donate than those</w:t>
      </w:r>
      <w:r>
        <w:t xml:space="preserve"> who view blood as </w:t>
      </w:r>
      <w:r w:rsidR="00FD7D4A">
        <w:t xml:space="preserve">being </w:t>
      </w:r>
      <w:r w:rsidR="00B741A5">
        <w:t>able</w:t>
      </w:r>
      <w:r>
        <w:t xml:space="preserve"> to transfer character </w:t>
      </w:r>
      <w:r w:rsidR="004C384A">
        <w:t xml:space="preserve">or witchcraft </w:t>
      </w:r>
      <w:r>
        <w:t>to a recipient</w:t>
      </w:r>
      <w:r w:rsidR="00FD7D4A">
        <w:t xml:space="preserve">, as important </w:t>
      </w:r>
      <w:r w:rsidR="004C384A">
        <w:t>for rituals</w:t>
      </w:r>
      <w:r w:rsidR="004013AD">
        <w:t xml:space="preserve">, or </w:t>
      </w:r>
      <w:proofErr w:type="gramStart"/>
      <w:r w:rsidR="004013AD">
        <w:t>being prohibited</w:t>
      </w:r>
      <w:proofErr w:type="gramEnd"/>
      <w:r w:rsidR="004013AD">
        <w:t xml:space="preserve"> by religion</w:t>
      </w:r>
      <w:r>
        <w:t>.</w:t>
      </w:r>
    </w:p>
    <w:p w14:paraId="5252090C" w14:textId="3168C5DF" w:rsidR="00B70752" w:rsidRPr="00D45DDE" w:rsidRDefault="00DB40E3" w:rsidP="00D45DDE">
      <w:pPr>
        <w:pStyle w:val="Heading2"/>
        <w:rPr>
          <w:sz w:val="24"/>
        </w:rPr>
      </w:pPr>
      <w:r w:rsidRPr="00D45DDE">
        <w:rPr>
          <w:sz w:val="24"/>
        </w:rPr>
        <w:t>Voluntary blood donation, socio-economic difficulties and compensation</w:t>
      </w:r>
    </w:p>
    <w:p w14:paraId="3DC462B6" w14:textId="710CE047" w:rsidR="0020097D" w:rsidRDefault="00DB40E3" w:rsidP="00D45190">
      <w:r>
        <w:t xml:space="preserve">In </w:t>
      </w:r>
      <w:r w:rsidR="00C00E5B">
        <w:t>Ghana, over 72% of FRD</w:t>
      </w:r>
      <w:r w:rsidR="00C00E5B" w:rsidRPr="00DB40E3">
        <w:t xml:space="preserve"> state that they are </w:t>
      </w:r>
      <w:r w:rsidR="00C00E5B">
        <w:t>voluntary donors because</w:t>
      </w:r>
      <w:r w:rsidR="00797FD2">
        <w:t>,</w:t>
      </w:r>
      <w:r w:rsidR="00C00E5B">
        <w:t xml:space="preserve"> although </w:t>
      </w:r>
      <w:r>
        <w:t>they donate</w:t>
      </w:r>
      <w:r w:rsidR="0020097D">
        <w:t>d for family</w:t>
      </w:r>
      <w:r w:rsidR="00797FD2">
        <w:t>,</w:t>
      </w:r>
      <w:r w:rsidR="00EC6A6D">
        <w:t xml:space="preserve"> </w:t>
      </w:r>
      <w:r w:rsidR="0020097D">
        <w:t>they were</w:t>
      </w:r>
      <w:r>
        <w:t xml:space="preserve"> not compelled to donate</w:t>
      </w:r>
      <w:r w:rsidR="0020097D">
        <w:t xml:space="preserve"> and </w:t>
      </w:r>
      <w:r w:rsidR="00CD6124">
        <w:t xml:space="preserve">had the option of not </w:t>
      </w:r>
      <w:r w:rsidR="00746312">
        <w:t xml:space="preserve">donating </w:t>
      </w:r>
      <w:r w:rsidR="00D4564E">
        <w:fldChar w:fldCharType="begin"/>
      </w:r>
      <w:r w:rsidR="00D4564E">
        <w:instrText xml:space="preserve"> ADDIN ZOTERO_ITEM CSL_CITATION {"citationID":"14otup0r6v","properties":{"formattedCitation":"(Asamoah-Akuoko et al., 2016)","plainCitation":"(Asamoah-Akuoko et al., 2016)"},"citationItems":[{"id":863,"uris":["http://zotero.org/users/863046/items/7Q4QH6TE"],"uri":["http://zotero.org/users/863046/items/7Q4QH6TE"],"itemData":{"id":863,"type":"article-journal","title":"Socio-Demographic Characteristics and Attitudinal Factors in First-Time Voluntary and Family Replacement Blood Donors in Southern Ghana","container-title":"Vox Sanguinis","page":"120","volume":"111","source":"Wiley Online Library","DOI":"10.1111/vox.12429","ISSN":"1423-0410","journalAbbreviation":"Vox Sang","language":"en","author":[{"family":"Asamoah-Akuoko","given":"L"},{"family":"Hassall","given":"O W"},{"family":"Bates","given":"I"},{"family":"Adongo","given":"P B"},{"family":"Bygbjerg","given":"I C"},{"family":"Ullum","given":"H"}],"issued":{"date-parts":[["2016",9,1]]}}}],"schema":"https://github.com/citation-style-language/schema/raw/master/csl-citation.json"} </w:instrText>
      </w:r>
      <w:r w:rsidR="00D4564E">
        <w:fldChar w:fldCharType="separate"/>
      </w:r>
      <w:r w:rsidR="00D4564E" w:rsidRPr="00D4564E">
        <w:rPr>
          <w:rFonts w:ascii="Calibri" w:hAnsi="Calibri" w:cs="Calibri"/>
        </w:rPr>
        <w:t>(Asamoah-Akuoko et al., 2016)</w:t>
      </w:r>
      <w:r w:rsidR="00D4564E">
        <w:fldChar w:fldCharType="end"/>
      </w:r>
      <w:r w:rsidR="0020097D">
        <w:t xml:space="preserve">. </w:t>
      </w:r>
      <w:r w:rsidRPr="00DB40E3">
        <w:t xml:space="preserve"> </w:t>
      </w:r>
      <w:proofErr w:type="spellStart"/>
      <w:r w:rsidR="00D4564E" w:rsidRPr="00B11050">
        <w:t>Rolseth</w:t>
      </w:r>
      <w:proofErr w:type="spellEnd"/>
      <w:r w:rsidR="00D4564E" w:rsidRPr="00B11050">
        <w:t xml:space="preserve"> et </w:t>
      </w:r>
      <w:proofErr w:type="spellStart"/>
      <w:r w:rsidR="00D4564E" w:rsidRPr="00B11050">
        <w:t>al</w:t>
      </w:r>
      <w:r w:rsidR="00D4564E">
        <w:t>’s</w:t>
      </w:r>
      <w:proofErr w:type="spellEnd"/>
      <w:r w:rsidR="00D4564E">
        <w:t xml:space="preserve"> study </w:t>
      </w:r>
      <w:r w:rsidR="00C22766">
        <w:t>(2014) identified that</w:t>
      </w:r>
      <w:r w:rsidR="00C22766" w:rsidRPr="00C22766">
        <w:t xml:space="preserve"> compensation for blood </w:t>
      </w:r>
      <w:proofErr w:type="gramStart"/>
      <w:r w:rsidR="00C22766" w:rsidRPr="00C22766">
        <w:t xml:space="preserve">donation </w:t>
      </w:r>
      <w:r w:rsidR="00C22766">
        <w:t>which</w:t>
      </w:r>
      <w:proofErr w:type="gramEnd"/>
      <w:r w:rsidR="00C22766">
        <w:t xml:space="preserve"> could be expected even </w:t>
      </w:r>
      <w:r w:rsidR="00C22766" w:rsidRPr="00C22766">
        <w:t xml:space="preserve">for persons donating for family, </w:t>
      </w:r>
      <w:r w:rsidR="00C22766">
        <w:t>was considered consistent with voluntary blood donation.</w:t>
      </w:r>
      <w:r w:rsidR="00C00E5B" w:rsidRPr="00C00E5B">
        <w:t xml:space="preserve"> </w:t>
      </w:r>
      <w:r w:rsidR="00C00E5B">
        <w:t xml:space="preserve">The concept of ’voluntary blood donation’, and campaigns that focus on this concept, may therefore not resonate with populations in SSA and will have to be re-framed around new, yet to be determined, concepts </w:t>
      </w:r>
      <w:r w:rsidR="00936F65">
        <w:fldChar w:fldCharType="begin"/>
      </w:r>
      <w:r w:rsidR="00936F65">
        <w:instrText xml:space="preserve"> ADDIN ZOTERO_ITEM CSL_CITATION {"citationID":"1ekvm2a3ss","properties":{"formattedCitation":"(Koster and Hassall, 2011)","plainCitation":"(Koster and Hassall, 2011)"},"citationItems":[{"id":8,"uris":["http://zotero.org/users/863046/items/MP39V2DB"],"uri":["http://zotero.org/users/863046/items/MP39V2DB"],"itemData":{"id":8,"type":"article-journal","title":"Attitudes towards blood donation and transfusion in Bamenda, Republic of Cameroon","container-title":"Transfusion Medicine","page":"301-307","volume":"21","issue":"5","source":"Wiley Online Library","abstract":"Objectives: This study was conducted in Bamenda, Cameroon. The objectives of the study were to develop a theoretical framework to better understand local attitudes towards blood donation and transfusion, to identify factors that motivate and deter blood donation and to identify interventions to improve the supply of blood for transfusion at Bamenda Regional Hospital.","DOI":"10.1111/j.1365-3148.2011.01079.x","ISSN":"1365-3148","language":"en","author":[{"family":"Koster","given":"J."},{"family":"Hassall","given":"O. W"}],"issued":{"date-parts":[["2011",10,1]]}}}],"schema":"https://github.com/citation-style-language/schema/raw/master/csl-citation.json"} </w:instrText>
      </w:r>
      <w:r w:rsidR="00936F65">
        <w:fldChar w:fldCharType="separate"/>
      </w:r>
      <w:r w:rsidR="00936F65" w:rsidRPr="00936F65">
        <w:rPr>
          <w:rFonts w:ascii="Calibri" w:hAnsi="Calibri" w:cs="Calibri"/>
        </w:rPr>
        <w:t>(Koster and Hassall, 2011)</w:t>
      </w:r>
      <w:r w:rsidR="00936F65">
        <w:fldChar w:fldCharType="end"/>
      </w:r>
      <w:r w:rsidR="00936F65">
        <w:t>.</w:t>
      </w:r>
    </w:p>
    <w:p w14:paraId="27E220EC" w14:textId="54465A4B" w:rsidR="00142FF1" w:rsidRPr="00C65B79" w:rsidRDefault="00086BBE" w:rsidP="00C65B79">
      <w:proofErr w:type="gramStart"/>
      <w:r>
        <w:t>To effectively discuss</w:t>
      </w:r>
      <w:proofErr w:type="gramEnd"/>
      <w:r>
        <w:t xml:space="preserve"> </w:t>
      </w:r>
      <w:r w:rsidR="0020097D">
        <w:t>socio-economic difficulties and compensation in relation to blood donation</w:t>
      </w:r>
      <w:r w:rsidR="00EC6A6D">
        <w:t>,</w:t>
      </w:r>
      <w:r w:rsidR="00001F16">
        <w:t xml:space="preserve"> it is important</w:t>
      </w:r>
      <w:r>
        <w:t xml:space="preserve"> to clearly define what constitute</w:t>
      </w:r>
      <w:r w:rsidR="00ED612C">
        <w:t>s</w:t>
      </w:r>
      <w:r>
        <w:t xml:space="preserve"> a</w:t>
      </w:r>
      <w:r w:rsidR="00001F16">
        <w:t xml:space="preserve">n incentive, </w:t>
      </w:r>
      <w:r>
        <w:t xml:space="preserve">compensation and </w:t>
      </w:r>
      <w:r w:rsidR="00001F16">
        <w:t>payment</w:t>
      </w:r>
      <w:r w:rsidR="00ED612C">
        <w:t xml:space="preserve">. This is difficult since it </w:t>
      </w:r>
      <w:proofErr w:type="gramStart"/>
      <w:r w:rsidR="00ED612C">
        <w:t>is related</w:t>
      </w:r>
      <w:proofErr w:type="gramEnd"/>
      <w:r w:rsidR="00ED612C">
        <w:t xml:space="preserve"> to the context and factors associated with the </w:t>
      </w:r>
      <w:r w:rsidR="00BE3BB3">
        <w:t>individual socio</w:t>
      </w:r>
      <w:r w:rsidR="00185359">
        <w:t xml:space="preserve">-economic conditions </w:t>
      </w:r>
      <w:r w:rsidR="004138C7">
        <w:t xml:space="preserve">of </w:t>
      </w:r>
      <w:r w:rsidR="00ED612C">
        <w:t>each potential</w:t>
      </w:r>
      <w:r w:rsidR="00185359">
        <w:t xml:space="preserve"> blood </w:t>
      </w:r>
      <w:r w:rsidR="004138C7">
        <w:t>donor</w:t>
      </w:r>
      <w:r w:rsidR="00BE3BB3">
        <w:t xml:space="preserve">. </w:t>
      </w:r>
      <w:r w:rsidR="00C22766" w:rsidRPr="00C22766">
        <w:t>T</w:t>
      </w:r>
      <w:r w:rsidR="00C22766">
        <w:t>his review identified</w:t>
      </w:r>
      <w:r w:rsidR="00C22766" w:rsidRPr="00C22766">
        <w:t xml:space="preserve"> different views on what constitutes compensation or incentives for blood donation in SSA.  Non-cash incentives such as using blood donation as a health check </w:t>
      </w:r>
      <w:r w:rsidR="00C22766">
        <w:fldChar w:fldCharType="begin"/>
      </w:r>
      <w:r w:rsidR="00C22766">
        <w:instrText xml:space="preserve"> ADDIN ZOTERO_ITEM CSL_CITATION {"citationID":"NJPr91aE","properties":{"formattedCitation":"(Gobatto, 1996; von Bukenya, 2012)","plainCitation":"(Gobatto, 1996; von Bukenya, 2012)"},"citationItems":[{"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C22766">
        <w:fldChar w:fldCharType="separate"/>
      </w:r>
      <w:r w:rsidR="00C22766" w:rsidRPr="00C22766">
        <w:rPr>
          <w:rFonts w:ascii="Calibri" w:hAnsi="Calibri" w:cs="Calibri"/>
        </w:rPr>
        <w:t>(Gobatto, 1996; von Bukenya, 2012)</w:t>
      </w:r>
      <w:r w:rsidR="00C22766">
        <w:fldChar w:fldCharType="end"/>
      </w:r>
      <w:r w:rsidR="00C22766" w:rsidRPr="00C22766">
        <w:t xml:space="preserve"> including knowing one’s blood group </w:t>
      </w:r>
      <w:r w:rsidR="00C22766">
        <w:fldChar w:fldCharType="begin"/>
      </w:r>
      <w:r w:rsidR="00B953A6">
        <w:instrText xml:space="preserve"> ADDIN ZOTERO_ITEM CSL_CITATION {"citationID":"3ET4jiYT","properties":{"formattedCitation":"(Duboz et al., 2010; Gobatto, 1996; Haoses-Gorases and Katjire, 2013; von Bukenya, 2012)","plainCitation":"(Duboz et al., 2010; Gobatto, 1996; Haoses-Gorases and Katjire, 2013; von Bukenya, 2012)"},"citationItems":[{"id":64,"uris":["http://zotero.org/users/863046/items/SHRF53IK"],"uri":["http://zotero.org/users/863046/items/SHRF53IK"],"itemData":{"id":64,"type":"article-journal","title":"Sociodemographic and attitudinal factors to blood donation in the urban population of Dakar, Senegal","container-title":"Transfusion","page":"2713-2720","volume":"50","issue":"12","source":"CrossRef","DOI":"10.1111/j.1537-2995.2010.02750.x","ISSN":"00411132","author":[{"family":"Duboz","given":"Priscilla"},{"family":"Macia","given":"Enguerran"},{"family":"Cunéo","given":"Bernard"}],"issued":{"date-parts":[["2010",12]]}}},{"id":75,"uris":["http://zotero.org/users/863046/items/IRZURZEC"],"uri":["http://zotero.org/users/863046/items/IRZURZEC"],"itemData":{"id":75,"type":"article-journal","title":"Donating blood in the time of AIDS. Some ideas from a study in Bangui (Central African Republic). Current research","container-title":"Sociétés d'Afrique &amp; SIDA: newsletter of the Sociétés d'Afrique &amp; SIDA Network","page":"8-10","issue":"13","source":"NCBI PubMed","note":"PMID: 12179375","journalAbbreviation":"Soc Afr SIDA","author":[{"family":"Gobatto","given":"I"}],"issued":{"date-parts":[["1996",7]]},"PMID":"12179375"}},{"id":887,"uris":["http://zotero.org/users/863046/items/N5S6B4K8"],"uri":["http://zotero.org/users/863046/items/N5S6B4K8"],"itemData":{"id":887,"type":"article-journal","title":"Assessment of Knowledge, Beliefs, Perceptions Attitudes and Practices on Voluntary Non-remunerated Blood Donations in Namibia. Online J Med Med Sci Res","container-title":"Online Journal of Medicine and Medical Science Research","page":"63-71","volume":"2","issue":"6","ISSN":"2277-0879","language":"English","author":[{"family":"Haoses-Gorases","given":"L"},{"family":"Katjire","given":"M"}],"issued":{"date-parts":[["2013",6]]}}},{"id":955,"uris":["http://zotero.org/users/863046/items/I7QMAAK2"],"uri":["http://zotero.org/users/863046/items/I7QMAAK2"],"itemData":{"id":955,"type":"article-journal","title":"Donor Recruitment in Communities with Inadequate Health Care Systems","container-title":"Vox Sanguinis","page":"91-92","volume":"103","source":"Wiley Online Library","DOI":"10.1111/j.1423-0410.2012.01615_1.x","ISSN":"1423-0410","language":"en","author":[{"family":"Bukenya","given":"P H","non-dropping-particle":"von"}],"issued":{"date-parts":[["2012",7,1]]}}}],"schema":"https://github.com/citation-style-language/schema/raw/master/csl-citation.json"} </w:instrText>
      </w:r>
      <w:r w:rsidR="00C22766">
        <w:fldChar w:fldCharType="separate"/>
      </w:r>
      <w:r w:rsidR="00B953A6" w:rsidRPr="00B953A6">
        <w:rPr>
          <w:rFonts w:ascii="Calibri" w:hAnsi="Calibri" w:cs="Calibri"/>
        </w:rPr>
        <w:t>(Duboz et al., 2010; Gobatto, 1996; Haoses-Gorases and Katjire, 2013; von Bukenya, 2012)</w:t>
      </w:r>
      <w:r w:rsidR="00C22766">
        <w:fldChar w:fldCharType="end"/>
      </w:r>
      <w:r w:rsidR="00C22766" w:rsidRPr="00C22766">
        <w:t xml:space="preserve"> have implications for blood donor recruitment and retenti</w:t>
      </w:r>
      <w:r w:rsidR="00387612">
        <w:t>on efforts. A worrying observation</w:t>
      </w:r>
      <w:r w:rsidR="00C22766" w:rsidRPr="00C22766">
        <w:t xml:space="preserve"> in</w:t>
      </w:r>
      <w:r w:rsidR="00387612">
        <w:t xml:space="preserve"> </w:t>
      </w:r>
      <w:r w:rsidR="00C22766" w:rsidRPr="00C22766">
        <w:t>S</w:t>
      </w:r>
      <w:r w:rsidR="003608C6">
        <w:t>S</w:t>
      </w:r>
      <w:r w:rsidR="00C22766" w:rsidRPr="00C22766">
        <w:t xml:space="preserve">A is the </w:t>
      </w:r>
      <w:r w:rsidR="00142FF1">
        <w:t>expectation</w:t>
      </w:r>
      <w:r w:rsidR="00C22766" w:rsidRPr="00C22766">
        <w:t xml:space="preserve"> of cash incentives</w:t>
      </w:r>
      <w:r w:rsidR="00142FF1">
        <w:t>,</w:t>
      </w:r>
      <w:r w:rsidR="00C22766" w:rsidRPr="00C22766">
        <w:t xml:space="preserve"> which could make it difficult to sustain blood services</w:t>
      </w:r>
      <w:r w:rsidR="002D2C10">
        <w:t xml:space="preserve"> and </w:t>
      </w:r>
      <w:r w:rsidR="006E722E">
        <w:t xml:space="preserve">risks </w:t>
      </w:r>
      <w:r w:rsidR="006E722E" w:rsidRPr="002D2C10">
        <w:t>commercializing</w:t>
      </w:r>
      <w:r w:rsidR="002D2C10">
        <w:t xml:space="preserve"> blood donation</w:t>
      </w:r>
      <w:r w:rsidR="00C22766" w:rsidRPr="00C22766">
        <w:t xml:space="preserve">. Thus, it is worthy to explore more non-cash incentives such as awards and recognition </w:t>
      </w:r>
      <w:r w:rsidR="00142FF1">
        <w:fldChar w:fldCharType="begin"/>
      </w:r>
      <w:r w:rsidR="00142FF1">
        <w:instrText xml:space="preserve"> ADDIN ZOTERO_ITEM CSL_CITATION {"citationID":"2mb3nt29hb","properties":{"formattedCitation":"(Chandrasekar et al., 2015; Olaiya et al., 2004)","plainCitation":"(Chandrasekar et al., 2015; Olaiya et al., 2004)"},"citationItems":[{"id":867,"uris":["http://zotero.org/users/863046/items/ZJBHNJJT"],"uri":["http://zotero.org/users/863046/items/ZJBHNJJT"],"itemData":{"id":867,"type":"article-journal","title":"Retaining School Leavers as Repeat Blood Donors in Malawi","container-title":"Vox Sanguinis","page":"133","volume":"109","source":"Wiley Online Library","DOI":"10.1111/vox.12304","ISSN":"1423-0410","journalAbbreviation":"Vox Sang","language":"en","author":[{"family":"Chandrasekar","given":"B C"},{"family":"Latham","given":"T L"},{"family":"Dessoffy","given":"T R D"},{"family":"Njolomole","given":"S N"},{"family":"Olatunji","given":"O"}],"issued":{"date-parts":[["2015",6,1]]}}},{"id":13,"uris":["http://zotero.org/users/863046/items/BTTVJTCS"],"uri":["http://zotero.org/users/863046/items/BTTVJTCS"],"itemData":{"id":13,"type":"article-journal","title":"Knowledge, attitudes, beliefs and motivations towards blood donations among blood donors in Lagos, Nigeria","container-title":"Transfusion Medicine","page":"13-17","volume":"14","issue":"1","source":"Wiley Online Library","DOI":"10.1111/j.0958-7578.2004.00474.x","ISSN":"1365-3148","language":"en","author":[{"family":"Olaiya","given":"M. A"},{"family":"Alakija","given":"W."},{"family":"Ajala","given":"A."},{"family":"Olatunji","given":"R. O"}],"issued":{"date-parts":[["2004",2,1]]}}}],"schema":"https://github.com/citation-style-language/schema/raw/master/csl-citation.json"} </w:instrText>
      </w:r>
      <w:r w:rsidR="00142FF1">
        <w:fldChar w:fldCharType="separate"/>
      </w:r>
      <w:r w:rsidR="00142FF1" w:rsidRPr="00142FF1">
        <w:rPr>
          <w:rFonts w:ascii="Calibri" w:hAnsi="Calibri" w:cs="Calibri"/>
        </w:rPr>
        <w:t>(Chandrasekar et al., 2015; Olaiya et al., 2004)</w:t>
      </w:r>
      <w:r w:rsidR="00142FF1">
        <w:fldChar w:fldCharType="end"/>
      </w:r>
      <w:r w:rsidR="00C22766" w:rsidRPr="00C22766">
        <w:t xml:space="preserve"> for dedicated blood donors.</w:t>
      </w:r>
      <w:r w:rsidR="00142FF1" w:rsidRPr="00142FF1">
        <w:t xml:space="preserve"> </w:t>
      </w:r>
      <w:r w:rsidR="00C65B79" w:rsidRPr="00C65B79">
        <w:t xml:space="preserve"> </w:t>
      </w:r>
      <w:r w:rsidR="00C65B79">
        <w:t xml:space="preserve">In addition, </w:t>
      </w:r>
      <w:r w:rsidR="00C65B79" w:rsidRPr="00C65B79">
        <w:t>better education</w:t>
      </w:r>
      <w:r w:rsidR="00C65B79">
        <w:t xml:space="preserve">, targeted at </w:t>
      </w:r>
      <w:r w:rsidR="00C65B79" w:rsidRPr="00C65B79">
        <w:t>de-bunk</w:t>
      </w:r>
      <w:r w:rsidR="00C65B79">
        <w:t>ing</w:t>
      </w:r>
      <w:r w:rsidR="00C65B79" w:rsidRPr="00C65B79">
        <w:t xml:space="preserve"> some of the myths may make people be</w:t>
      </w:r>
      <w:r w:rsidR="00C65B79">
        <w:t>come</w:t>
      </w:r>
      <w:r w:rsidR="00C65B79" w:rsidRPr="00C65B79">
        <w:t xml:space="preserve"> less demanding of incentives</w:t>
      </w:r>
      <w:r w:rsidR="00C65B79">
        <w:t>.</w:t>
      </w:r>
    </w:p>
    <w:p w14:paraId="010123F2" w14:textId="2478251C" w:rsidR="00CA0D6C" w:rsidRDefault="0095339F" w:rsidP="00CA0D6C">
      <w:pPr>
        <w:pStyle w:val="Heading2"/>
      </w:pPr>
      <w:r w:rsidRPr="0099372B">
        <w:rPr>
          <w:sz w:val="24"/>
        </w:rPr>
        <w:t xml:space="preserve">Strengths and </w:t>
      </w:r>
      <w:r w:rsidR="00CA0D6C" w:rsidRPr="0099372B">
        <w:rPr>
          <w:sz w:val="24"/>
        </w:rPr>
        <w:t>Limitations</w:t>
      </w:r>
    </w:p>
    <w:p w14:paraId="1890B656" w14:textId="523D691A" w:rsidR="0062671A" w:rsidRDefault="0095339F" w:rsidP="0062671A">
      <w:r>
        <w:t>Th</w:t>
      </w:r>
      <w:r w:rsidR="002D2C10">
        <w:t xml:space="preserve">is </w:t>
      </w:r>
      <w:r w:rsidR="00BD0465">
        <w:t>scoping review</w:t>
      </w:r>
      <w:r>
        <w:t xml:space="preserve"> employed </w:t>
      </w:r>
      <w:r w:rsidR="002D2C10">
        <w:t xml:space="preserve">a standard approach and </w:t>
      </w:r>
      <w:r w:rsidR="00BD0465">
        <w:t>rigorous, transparent</w:t>
      </w:r>
      <w:r>
        <w:t xml:space="preserve"> </w:t>
      </w:r>
      <w:proofErr w:type="gramStart"/>
      <w:r>
        <w:t>methods which</w:t>
      </w:r>
      <w:proofErr w:type="gramEnd"/>
      <w:r>
        <w:t xml:space="preserve"> was developed a</w:t>
      </w:r>
      <w:r w:rsidR="002D2C10">
        <w:t xml:space="preserve">nd </w:t>
      </w:r>
      <w:r w:rsidR="00E47807">
        <w:t>reviewed by all autho</w:t>
      </w:r>
      <w:r>
        <w:t>rs</w:t>
      </w:r>
      <w:r w:rsidR="0062671A">
        <w:t xml:space="preserve">. </w:t>
      </w:r>
      <w:r w:rsidR="002D2C10">
        <w:t>T</w:t>
      </w:r>
      <w:r w:rsidR="0062671A">
        <w:t xml:space="preserve">he review </w:t>
      </w:r>
      <w:r w:rsidR="0056133A">
        <w:t>only included published literature</w:t>
      </w:r>
      <w:r w:rsidR="0056133A" w:rsidDel="002D2C10">
        <w:t xml:space="preserve"> </w:t>
      </w:r>
      <w:r w:rsidR="0056133A">
        <w:t xml:space="preserve">and </w:t>
      </w:r>
      <w:r w:rsidR="0062671A" w:rsidRPr="00C40ECF">
        <w:t xml:space="preserve">did not </w:t>
      </w:r>
      <w:r w:rsidR="0062671A" w:rsidRPr="0095339F">
        <w:t xml:space="preserve">appraise the </w:t>
      </w:r>
      <w:r w:rsidR="0062671A" w:rsidRPr="00C40ECF">
        <w:t>quality of individual studies</w:t>
      </w:r>
      <w:r w:rsidR="00BD0465">
        <w:t>.</w:t>
      </w:r>
      <w:r w:rsidR="0062671A">
        <w:t xml:space="preserve"> </w:t>
      </w:r>
    </w:p>
    <w:p w14:paraId="2FDD8F08" w14:textId="4FB75CE6" w:rsidR="00D45190" w:rsidRDefault="00CA0D6C" w:rsidP="00695525">
      <w:pPr>
        <w:pStyle w:val="Heading1"/>
        <w:spacing w:before="0"/>
      </w:pPr>
      <w:r w:rsidRPr="00E406C6">
        <w:rPr>
          <w:sz w:val="24"/>
        </w:rPr>
        <w:t>Conclusion</w:t>
      </w:r>
    </w:p>
    <w:p w14:paraId="6678A239" w14:textId="7503AE96" w:rsidR="00797C62" w:rsidRPr="00F2032A" w:rsidRDefault="00797C62" w:rsidP="00797C62">
      <w:r w:rsidRPr="00F2032A">
        <w:t xml:space="preserve">This scoping review identifies a number of important factors that influence blood donation in SSA. A common factor that </w:t>
      </w:r>
      <w:proofErr w:type="gramStart"/>
      <w:r w:rsidRPr="00F2032A">
        <w:t>was identified</w:t>
      </w:r>
      <w:proofErr w:type="gramEnd"/>
      <w:r w:rsidRPr="00F2032A">
        <w:t xml:space="preserve"> was the </w:t>
      </w:r>
      <w:r w:rsidR="004D1B3A" w:rsidRPr="00F2032A">
        <w:t xml:space="preserve">belief that blood is </w:t>
      </w:r>
      <w:r w:rsidRPr="00F2032A">
        <w:t xml:space="preserve">lifesaving </w:t>
      </w:r>
      <w:r w:rsidR="004D1B3A" w:rsidRPr="00F2032A">
        <w:t>and consequently</w:t>
      </w:r>
      <w:r w:rsidRPr="00F2032A">
        <w:t xml:space="preserve"> that blood donation saves lives</w:t>
      </w:r>
      <w:r w:rsidR="004D1B3A" w:rsidRPr="00F2032A">
        <w:t xml:space="preserve">. </w:t>
      </w:r>
      <w:r w:rsidRPr="00F2032A">
        <w:t xml:space="preserve"> </w:t>
      </w:r>
      <w:r w:rsidR="004D1B3A" w:rsidRPr="00F2032A">
        <w:t>N</w:t>
      </w:r>
      <w:r w:rsidRPr="00F2032A">
        <w:t xml:space="preserve">ot surprisingly, altruism </w:t>
      </w:r>
      <w:r w:rsidR="00456B81">
        <w:t>was</w:t>
      </w:r>
      <w:r w:rsidR="004D1B3A" w:rsidRPr="00F2032A">
        <w:t xml:space="preserve"> a </w:t>
      </w:r>
      <w:r w:rsidR="0026703B">
        <w:t>prevalent</w:t>
      </w:r>
      <w:r w:rsidRPr="00F2032A">
        <w:t xml:space="preserve"> motivator.  </w:t>
      </w:r>
      <w:r w:rsidR="004D1B3A" w:rsidRPr="00F2032A">
        <w:t xml:space="preserve"> </w:t>
      </w:r>
      <w:r w:rsidR="00537466" w:rsidRPr="00F2032A">
        <w:t>M</w:t>
      </w:r>
      <w:r w:rsidRPr="00F2032A">
        <w:t>onetary and non-monetary incentive</w:t>
      </w:r>
      <w:r w:rsidR="00537466" w:rsidRPr="00F2032A">
        <w:t xml:space="preserve">s were also </w:t>
      </w:r>
      <w:r w:rsidRPr="00F2032A">
        <w:t>strong motivator</w:t>
      </w:r>
      <w:r w:rsidR="00537466" w:rsidRPr="00F2032A">
        <w:t>s</w:t>
      </w:r>
      <w:r w:rsidRPr="00F2032A">
        <w:t xml:space="preserve"> for blood donation. </w:t>
      </w:r>
      <w:r w:rsidR="004D1B3A" w:rsidRPr="00F2032A">
        <w:t xml:space="preserve">Fear, due </w:t>
      </w:r>
      <w:r w:rsidR="00537466" w:rsidRPr="00F2032A">
        <w:t>to</w:t>
      </w:r>
      <w:r w:rsidR="004D1B3A" w:rsidRPr="00F2032A">
        <w:t xml:space="preserve"> lack of knowledge and information, and the </w:t>
      </w:r>
      <w:r w:rsidR="00FE19A6" w:rsidRPr="00F2032A">
        <w:t xml:space="preserve">discouraging </w:t>
      </w:r>
      <w:r w:rsidR="004D1B3A" w:rsidRPr="00F2032A">
        <w:t xml:space="preserve">religious, spiritual and cultural connotations associated with blood and blood donation were common deterrents to donating blood. </w:t>
      </w:r>
      <w:r w:rsidRPr="00F2032A">
        <w:t xml:space="preserve">The interplay between the </w:t>
      </w:r>
      <w:r w:rsidR="00894E0A" w:rsidRPr="00F2032A">
        <w:t xml:space="preserve">motivating and deterring factors </w:t>
      </w:r>
      <w:r w:rsidRPr="00F2032A">
        <w:t xml:space="preserve">identified </w:t>
      </w:r>
      <w:r w:rsidR="00894E0A" w:rsidRPr="00F2032A">
        <w:t xml:space="preserve">in this review demonstrates that </w:t>
      </w:r>
      <w:r w:rsidRPr="00F2032A">
        <w:t>p</w:t>
      </w:r>
      <w:r w:rsidR="00894E0A" w:rsidRPr="00F2032A">
        <w:t xml:space="preserve">otential donors in SSA who regard </w:t>
      </w:r>
      <w:r w:rsidR="00894E0A" w:rsidRPr="00F2032A">
        <w:lastRenderedPageBreak/>
        <w:t>themselves as</w:t>
      </w:r>
      <w:r w:rsidRPr="00F2032A">
        <w:t xml:space="preserve"> “altruistic” may donate only to save a family or friend</w:t>
      </w:r>
      <w:r w:rsidR="00894E0A" w:rsidRPr="00F2032A">
        <w:t>,</w:t>
      </w:r>
      <w:r w:rsidRPr="00F2032A">
        <w:t xml:space="preserve"> or may donate in expectation of an incentive or </w:t>
      </w:r>
      <w:r w:rsidR="000334CC" w:rsidRPr="00F2032A">
        <w:t xml:space="preserve">a </w:t>
      </w:r>
      <w:r w:rsidRPr="00F2032A">
        <w:t>compensation</w:t>
      </w:r>
      <w:r w:rsidR="00894E0A" w:rsidRPr="00F2032A">
        <w:t>. They woul</w:t>
      </w:r>
      <w:r w:rsidR="00780302">
        <w:t>d therefore not be regarded as “</w:t>
      </w:r>
      <w:r w:rsidR="00894E0A" w:rsidRPr="00F2032A">
        <w:t>v</w:t>
      </w:r>
      <w:r w:rsidR="00780302">
        <w:t>oluntary non-remunerated donors”</w:t>
      </w:r>
      <w:r w:rsidR="00894E0A" w:rsidRPr="00F2032A">
        <w:t xml:space="preserve"> according to the WHO definition</w:t>
      </w:r>
      <w:r w:rsidR="0092752D" w:rsidRPr="00F2032A">
        <w:t xml:space="preserve"> </w:t>
      </w:r>
      <w:r w:rsidR="0092752D" w:rsidRPr="00F2032A">
        <w:fldChar w:fldCharType="begin"/>
      </w:r>
      <w:r w:rsidR="0092752D" w:rsidRPr="00F2032A">
        <w:instrText xml:space="preserve"> ADDIN ZOTERO_ITEM CSL_CITATION {"citationID":"igffbrgvv","properties":{"formattedCitation":"(WHO, 2010)","plainCitation":"(WHO, 2010)"},"citationItems":[{"id":966,"uris":["http://zotero.org/users/863046/items/RUPD23H2"],"uri":["http://zotero.org/users/863046/items/RUPD23H2"],"itemData":{"id":966,"type":"report","title":"WHO | Towards 100% voluntary blood donation","page":"1-138","abstract":"This global framework for action to achieve 100% voluntary blood donation is designed to provide guidance and support to countries seeking to establish effective voluntary blood donor programmes, phase out family/replacement blood donation and eliminate paid donation.","URL":"http://www.who.int/bloodsafety/publications/9789241599696/en/","number":"ISBN 978 92 4 159969 6","language":"English","author":[{"literal":"WHO"}],"issued":{"date-parts":[["2010"]]},"accessed":{"date-parts":[["2016",12,12]]}}}],"schema":"https://github.com/citation-style-language/schema/raw/master/csl-citation.json"} </w:instrText>
      </w:r>
      <w:r w:rsidR="0092752D" w:rsidRPr="00F2032A">
        <w:fldChar w:fldCharType="separate"/>
      </w:r>
      <w:r w:rsidR="0092752D" w:rsidRPr="00F2032A">
        <w:rPr>
          <w:rFonts w:ascii="Calibri" w:hAnsi="Calibri" w:cs="Calibri"/>
        </w:rPr>
        <w:t>(WHO, 2010)</w:t>
      </w:r>
      <w:r w:rsidR="0092752D" w:rsidRPr="00F2032A">
        <w:fldChar w:fldCharType="end"/>
      </w:r>
      <w:r w:rsidR="00894E0A" w:rsidRPr="00F2032A">
        <w:t>.</w:t>
      </w:r>
      <w:r w:rsidRPr="00F2032A">
        <w:t xml:space="preserve"> </w:t>
      </w:r>
    </w:p>
    <w:p w14:paraId="4873BB4C" w14:textId="5B6F5456" w:rsidR="00797C62" w:rsidRDefault="00797C62" w:rsidP="00797C62">
      <w:r w:rsidRPr="00F2032A">
        <w:t xml:space="preserve">Moving forward, there is a need for the use of robust qualitative and quantitative methodologies to </w:t>
      </w:r>
      <w:r w:rsidR="00894E0A" w:rsidRPr="00F2032A">
        <w:t xml:space="preserve">undertake in-depth </w:t>
      </w:r>
      <w:r w:rsidRPr="00F2032A">
        <w:t>explor</w:t>
      </w:r>
      <w:r w:rsidR="00894E0A" w:rsidRPr="00F2032A">
        <w:t>ation of</w:t>
      </w:r>
      <w:r w:rsidRPr="00F2032A">
        <w:t xml:space="preserve"> motivators and deterrents </w:t>
      </w:r>
      <w:r w:rsidR="00894E0A" w:rsidRPr="00F2032A">
        <w:t xml:space="preserve">relevant </w:t>
      </w:r>
      <w:r w:rsidR="00FE3A5E" w:rsidRPr="00F2032A">
        <w:t>for blood</w:t>
      </w:r>
      <w:r w:rsidRPr="00F2032A">
        <w:t xml:space="preserve"> don</w:t>
      </w:r>
      <w:r w:rsidR="00894E0A" w:rsidRPr="00F2032A">
        <w:t>ors in SSA</w:t>
      </w:r>
      <w:r w:rsidRPr="00F2032A">
        <w:t xml:space="preserve">, to address the gaps in available evidence. </w:t>
      </w:r>
      <w:r w:rsidR="00894E0A" w:rsidRPr="00F2032A">
        <w:t>This will help to</w:t>
      </w:r>
      <w:r w:rsidRPr="00F2032A">
        <w:t xml:space="preserve"> prioritize interventions that are targeted and culturally appropriate in the SSA context. In this regard, culturally se</w:t>
      </w:r>
      <w:r w:rsidR="00780302">
        <w:t>nsitive efforts should</w:t>
      </w:r>
      <w:r w:rsidRPr="00F2032A">
        <w:t xml:space="preserve"> explore ways to enhance altruism by linking blood transfusion to the benefit of families. This strategy should include efforts to motivate FRD to continue donating as VNRD. Educational and awareness information should describe the medical use of blood and directly tackle various misconceptions such </w:t>
      </w:r>
      <w:r w:rsidR="00780302">
        <w:t xml:space="preserve">as the </w:t>
      </w:r>
      <w:r w:rsidRPr="00F2032A">
        <w:t>use of blood for rituals</w:t>
      </w:r>
      <w:r w:rsidR="00780302">
        <w:t>,</w:t>
      </w:r>
      <w:r w:rsidRPr="00F2032A">
        <w:t xml:space="preserve"> and blood donation </w:t>
      </w:r>
      <w:r w:rsidR="00894E0A" w:rsidRPr="00F2032A">
        <w:t xml:space="preserve">causing </w:t>
      </w:r>
      <w:r w:rsidRPr="00F2032A">
        <w:t xml:space="preserve">weakness and impotence. Researchers will need to work closely with </w:t>
      </w:r>
      <w:proofErr w:type="gramStart"/>
      <w:r w:rsidRPr="00F2032A">
        <w:t>blood donor recruitment agencies</w:t>
      </w:r>
      <w:proofErr w:type="gramEnd"/>
      <w:r w:rsidRPr="00F2032A">
        <w:t>, National Blood Services and their collaborators to provide scholarly support to improve policy and practice.</w:t>
      </w:r>
    </w:p>
    <w:p w14:paraId="2E3E7067" w14:textId="4C559851" w:rsidR="00993192" w:rsidRPr="00F2032A" w:rsidRDefault="00993192" w:rsidP="00797C62">
      <w:r>
        <w:t xml:space="preserve">It is important to note that while some factors, </w:t>
      </w:r>
      <w:r w:rsidRPr="00993192">
        <w:t xml:space="preserve">such as </w:t>
      </w:r>
      <w:r w:rsidR="00780302">
        <w:t xml:space="preserve">the </w:t>
      </w:r>
      <w:r w:rsidRPr="00993192">
        <w:t xml:space="preserve">need for information and sensitization </w:t>
      </w:r>
      <w:r>
        <w:t xml:space="preserve">may be common to many </w:t>
      </w:r>
      <w:proofErr w:type="gramStart"/>
      <w:r>
        <w:t>countries,</w:t>
      </w:r>
      <w:proofErr w:type="gramEnd"/>
      <w:r w:rsidR="00F3562D">
        <w:t xml:space="preserve"> a number of factors such as payment for donations were only identified in a few countries. </w:t>
      </w:r>
      <w:r>
        <w:t xml:space="preserve"> </w:t>
      </w:r>
      <w:r w:rsidR="00F3562D">
        <w:t xml:space="preserve">SSA countries will therefore benefit </w:t>
      </w:r>
      <w:r w:rsidRPr="00993192">
        <w:t>from a country-by-country approach aimed at addr</w:t>
      </w:r>
      <w:r w:rsidR="00780302">
        <w:t>essing the specific needs of</w:t>
      </w:r>
      <w:r w:rsidRPr="00993192">
        <w:t xml:space="preserve"> countries, measures that </w:t>
      </w:r>
      <w:proofErr w:type="gramStart"/>
      <w:r w:rsidRPr="00993192">
        <w:t>have already been put</w:t>
      </w:r>
      <w:proofErr w:type="gramEnd"/>
      <w:r w:rsidRPr="00993192">
        <w:t xml:space="preserve"> in place and available resources. </w:t>
      </w:r>
    </w:p>
    <w:p w14:paraId="556F00DA" w14:textId="608D921D" w:rsidR="00CA67E1" w:rsidRPr="00695525" w:rsidRDefault="00CA67E1" w:rsidP="00695525">
      <w:pPr>
        <w:keepNext/>
        <w:keepLines/>
        <w:spacing w:after="0"/>
        <w:outlineLvl w:val="0"/>
        <w:rPr>
          <w:rFonts w:asciiTheme="majorHAnsi" w:eastAsiaTheme="majorEastAsia" w:hAnsiTheme="majorHAnsi" w:cstheme="majorBidi"/>
          <w:color w:val="2E74B5" w:themeColor="accent1" w:themeShade="BF"/>
          <w:sz w:val="24"/>
          <w:szCs w:val="32"/>
        </w:rPr>
      </w:pPr>
      <w:r w:rsidRPr="00695525">
        <w:rPr>
          <w:rFonts w:asciiTheme="majorHAnsi" w:eastAsiaTheme="majorEastAsia" w:hAnsiTheme="majorHAnsi" w:cstheme="majorBidi"/>
          <w:color w:val="2E74B5" w:themeColor="accent1" w:themeShade="BF"/>
          <w:sz w:val="24"/>
          <w:szCs w:val="32"/>
        </w:rPr>
        <w:t xml:space="preserve">Conflicts of Interest </w:t>
      </w:r>
    </w:p>
    <w:p w14:paraId="322B3F86" w14:textId="27E1A507" w:rsidR="0062671A" w:rsidRPr="00CA67E1" w:rsidRDefault="0062671A" w:rsidP="0062671A">
      <w:r>
        <w:t>The authours declare no conflict of interest</w:t>
      </w:r>
    </w:p>
    <w:p w14:paraId="1E8097FE" w14:textId="49BD2A6C" w:rsidR="00CA67E1" w:rsidRPr="00CA67E1" w:rsidRDefault="00BE390F" w:rsidP="00CA67E1">
      <w:pPr>
        <w:keepNext/>
        <w:keepLines/>
        <w:spacing w:before="240" w:after="0"/>
        <w:outlineLvl w:val="0"/>
        <w:rPr>
          <w:rFonts w:asciiTheme="majorHAnsi" w:eastAsiaTheme="majorEastAsia" w:hAnsiTheme="majorHAnsi" w:cstheme="majorBidi"/>
          <w:color w:val="2E74B5" w:themeColor="accent1" w:themeShade="BF"/>
          <w:sz w:val="32"/>
          <w:szCs w:val="32"/>
        </w:rPr>
      </w:pPr>
      <w:r w:rsidRPr="00695525">
        <w:rPr>
          <w:rFonts w:asciiTheme="majorHAnsi" w:eastAsiaTheme="majorEastAsia" w:hAnsiTheme="majorHAnsi" w:cstheme="majorBidi"/>
          <w:color w:val="2E74B5" w:themeColor="accent1" w:themeShade="BF"/>
          <w:sz w:val="24"/>
          <w:szCs w:val="32"/>
        </w:rPr>
        <w:t>Acknowledg</w:t>
      </w:r>
      <w:r w:rsidR="00CA67E1" w:rsidRPr="00695525">
        <w:rPr>
          <w:rFonts w:asciiTheme="majorHAnsi" w:eastAsiaTheme="majorEastAsia" w:hAnsiTheme="majorHAnsi" w:cstheme="majorBidi"/>
          <w:color w:val="2E74B5" w:themeColor="accent1" w:themeShade="BF"/>
          <w:sz w:val="24"/>
          <w:szCs w:val="32"/>
        </w:rPr>
        <w:t>ments</w:t>
      </w:r>
    </w:p>
    <w:p w14:paraId="43E6E4D8" w14:textId="56D9B651" w:rsidR="003758CB" w:rsidRDefault="0062671A" w:rsidP="006C0DCF">
      <w:pPr>
        <w:spacing w:after="0"/>
        <w:rPr>
          <w:rFonts w:cstheme="minorHAnsi"/>
          <w:color w:val="000000"/>
        </w:rPr>
      </w:pPr>
      <w:r w:rsidRPr="005D156E">
        <w:rPr>
          <w:rFonts w:cstheme="minorHAnsi"/>
          <w:color w:val="000000"/>
        </w:rPr>
        <w:t xml:space="preserve">The authors </w:t>
      </w:r>
      <w:r w:rsidR="00F01AE3">
        <w:rPr>
          <w:rFonts w:cstheme="minorHAnsi"/>
          <w:color w:val="000000"/>
        </w:rPr>
        <w:t>thank</w:t>
      </w:r>
      <w:r w:rsidRPr="005D156E">
        <w:rPr>
          <w:rFonts w:cstheme="minorHAnsi"/>
          <w:color w:val="000000"/>
        </w:rPr>
        <w:t xml:space="preserve"> Dr. Bernard Appiah</w:t>
      </w:r>
      <w:r w:rsidR="00C40ECF" w:rsidRPr="005D156E">
        <w:rPr>
          <w:rFonts w:cstheme="minorHAnsi"/>
          <w:color w:val="000000"/>
        </w:rPr>
        <w:t xml:space="preserve"> </w:t>
      </w:r>
      <w:r w:rsidR="00F01AE3">
        <w:rPr>
          <w:rFonts w:cstheme="minorHAnsi"/>
          <w:color w:val="000000"/>
        </w:rPr>
        <w:t>for critical review</w:t>
      </w:r>
      <w:r w:rsidR="00C63982">
        <w:rPr>
          <w:rFonts w:cstheme="minorHAnsi"/>
          <w:color w:val="000000"/>
        </w:rPr>
        <w:t>;</w:t>
      </w:r>
      <w:r w:rsidR="00F01AE3">
        <w:rPr>
          <w:rFonts w:cstheme="minorHAnsi"/>
          <w:color w:val="000000"/>
        </w:rPr>
        <w:t xml:space="preserve"> </w:t>
      </w:r>
      <w:r w:rsidR="00E95FA3">
        <w:rPr>
          <w:rFonts w:cstheme="minorHAnsi"/>
          <w:color w:val="000000"/>
        </w:rPr>
        <w:t xml:space="preserve">Dr. </w:t>
      </w:r>
      <w:proofErr w:type="spellStart"/>
      <w:r w:rsidR="00E95FA3">
        <w:rPr>
          <w:rFonts w:cstheme="minorHAnsi"/>
          <w:color w:val="000000"/>
        </w:rPr>
        <w:t>Yeetey</w:t>
      </w:r>
      <w:proofErr w:type="spellEnd"/>
      <w:r w:rsidR="00E95FA3">
        <w:rPr>
          <w:rFonts w:cstheme="minorHAnsi"/>
          <w:color w:val="000000"/>
        </w:rPr>
        <w:t xml:space="preserve"> </w:t>
      </w:r>
      <w:proofErr w:type="spellStart"/>
      <w:r w:rsidR="00E95FA3">
        <w:rPr>
          <w:rFonts w:cstheme="minorHAnsi"/>
          <w:color w:val="000000"/>
        </w:rPr>
        <w:t>Enuameh</w:t>
      </w:r>
      <w:proofErr w:type="spellEnd"/>
      <w:r w:rsidR="00E95FA3">
        <w:rPr>
          <w:rFonts w:cstheme="minorHAnsi"/>
          <w:color w:val="000000"/>
        </w:rPr>
        <w:t xml:space="preserve"> for guidance; </w:t>
      </w:r>
      <w:r w:rsidR="00C63982">
        <w:rPr>
          <w:rFonts w:cstheme="minorHAnsi"/>
          <w:color w:val="000000"/>
        </w:rPr>
        <w:t>and</w:t>
      </w:r>
      <w:r w:rsidR="00F01AE3">
        <w:rPr>
          <w:rFonts w:cstheme="minorHAnsi"/>
          <w:color w:val="000000"/>
        </w:rPr>
        <w:t xml:space="preserve"> also Emmanuel Nene Dei, Joana </w:t>
      </w:r>
      <w:proofErr w:type="spellStart"/>
      <w:r w:rsidR="00E95FA3">
        <w:rPr>
          <w:rFonts w:cstheme="minorHAnsi"/>
          <w:color w:val="000000"/>
        </w:rPr>
        <w:t>Pokua</w:t>
      </w:r>
      <w:proofErr w:type="spellEnd"/>
      <w:r w:rsidR="00E95FA3">
        <w:rPr>
          <w:rFonts w:cstheme="minorHAnsi"/>
          <w:color w:val="000000"/>
        </w:rPr>
        <w:t xml:space="preserve"> </w:t>
      </w:r>
      <w:proofErr w:type="spellStart"/>
      <w:r w:rsidR="004678F7">
        <w:rPr>
          <w:rFonts w:cstheme="minorHAnsi"/>
          <w:color w:val="000000"/>
        </w:rPr>
        <w:t>Gyimah</w:t>
      </w:r>
      <w:proofErr w:type="spellEnd"/>
      <w:r w:rsidR="004678F7">
        <w:rPr>
          <w:rFonts w:cstheme="minorHAnsi"/>
          <w:color w:val="000000"/>
        </w:rPr>
        <w:t xml:space="preserve"> and Richard O.</w:t>
      </w:r>
      <w:r w:rsidR="00F01AE3">
        <w:rPr>
          <w:rFonts w:cstheme="minorHAnsi"/>
          <w:color w:val="000000"/>
        </w:rPr>
        <w:t xml:space="preserve"> Appiah</w:t>
      </w:r>
      <w:r w:rsidR="004678F7">
        <w:rPr>
          <w:rFonts w:cstheme="minorHAnsi"/>
          <w:color w:val="000000"/>
        </w:rPr>
        <w:t>-Badu</w:t>
      </w:r>
      <w:r w:rsidR="00F01AE3">
        <w:rPr>
          <w:rFonts w:cstheme="minorHAnsi"/>
          <w:color w:val="000000"/>
        </w:rPr>
        <w:t xml:space="preserve"> for technical support.</w:t>
      </w:r>
      <w:r w:rsidR="00BE390F">
        <w:rPr>
          <w:rFonts w:cstheme="minorHAnsi"/>
          <w:color w:val="000000"/>
        </w:rPr>
        <w:t xml:space="preserve"> </w:t>
      </w:r>
    </w:p>
    <w:p w14:paraId="27D45CB2" w14:textId="7B407802" w:rsidR="00F01AE3" w:rsidRDefault="00F01AE3" w:rsidP="00BE390F">
      <w:pPr>
        <w:rPr>
          <w:rFonts w:cstheme="minorHAnsi"/>
          <w:color w:val="000000"/>
        </w:rPr>
      </w:pPr>
      <w:r w:rsidRPr="00F01AE3">
        <w:rPr>
          <w:rFonts w:cstheme="minorHAnsi"/>
          <w:color w:val="000000"/>
        </w:rPr>
        <w:t>The research leading to these results has received funding from the European Union Seventh Framework Programme (FP7/2007-2013) under grant agreement n° 266194</w:t>
      </w:r>
      <w:r>
        <w:rPr>
          <w:rFonts w:cstheme="minorHAnsi"/>
          <w:color w:val="000000"/>
        </w:rPr>
        <w:t>.</w:t>
      </w:r>
    </w:p>
    <w:p w14:paraId="51B64438" w14:textId="34DDC072" w:rsidR="00BE390F" w:rsidRPr="00503696" w:rsidRDefault="00FC28C5" w:rsidP="00BE390F">
      <w:pPr>
        <w:pStyle w:val="Heading1"/>
        <w:rPr>
          <w:sz w:val="24"/>
        </w:rPr>
      </w:pPr>
      <w:r w:rsidRPr="00503696">
        <w:rPr>
          <w:sz w:val="24"/>
        </w:rPr>
        <w:t>Authorship</w:t>
      </w:r>
      <w:r w:rsidR="00BE390F" w:rsidRPr="00503696">
        <w:rPr>
          <w:sz w:val="24"/>
        </w:rPr>
        <w:t xml:space="preserve"> Contribution</w:t>
      </w:r>
    </w:p>
    <w:p w14:paraId="10F7E888" w14:textId="224B73F8" w:rsidR="00BE390F" w:rsidRPr="00BE390F" w:rsidRDefault="00BE390F" w:rsidP="00F07B5C">
      <w:pPr>
        <w:spacing w:after="0"/>
      </w:pPr>
      <w:r w:rsidRPr="00BE390F">
        <w:t>Conception or design of the work</w:t>
      </w:r>
      <w:r>
        <w:t>: HU, IB. LAA, OWH</w:t>
      </w:r>
    </w:p>
    <w:p w14:paraId="11A05BFC" w14:textId="09359DBB" w:rsidR="00BE390F" w:rsidRPr="00BE390F" w:rsidRDefault="00BE390F" w:rsidP="00F07B5C">
      <w:pPr>
        <w:spacing w:after="0"/>
      </w:pPr>
      <w:r w:rsidRPr="00BE390F">
        <w:t>Data collection</w:t>
      </w:r>
      <w:r>
        <w:t>: LAA</w:t>
      </w:r>
    </w:p>
    <w:p w14:paraId="4FF59D53" w14:textId="7BCEC10A" w:rsidR="00BE390F" w:rsidRPr="00BE390F" w:rsidRDefault="00BE390F" w:rsidP="00F07B5C">
      <w:pPr>
        <w:spacing w:after="0"/>
      </w:pPr>
      <w:r w:rsidRPr="00BE390F">
        <w:t>Data analysis and interpretation</w:t>
      </w:r>
      <w:r>
        <w:t>: LAA, HU</w:t>
      </w:r>
    </w:p>
    <w:p w14:paraId="1CA15DA2" w14:textId="3C8F0884" w:rsidR="00BE390F" w:rsidRPr="00BE390F" w:rsidRDefault="00BE390F" w:rsidP="00F07B5C">
      <w:pPr>
        <w:spacing w:after="0"/>
      </w:pPr>
      <w:r w:rsidRPr="00BE390F">
        <w:t>Drafting the article</w:t>
      </w:r>
      <w:r>
        <w:t>: LAA</w:t>
      </w:r>
    </w:p>
    <w:p w14:paraId="7591D994" w14:textId="2D4D1D4F" w:rsidR="00BE390F" w:rsidRPr="00BE390F" w:rsidRDefault="00BE390F" w:rsidP="00F07B5C">
      <w:pPr>
        <w:spacing w:after="0"/>
      </w:pPr>
      <w:r w:rsidRPr="00BE390F">
        <w:t>Critical revision of the article</w:t>
      </w:r>
      <w:r>
        <w:t>: HU, IB, OWH</w:t>
      </w:r>
    </w:p>
    <w:p w14:paraId="3A103E2E" w14:textId="5811FFA7" w:rsidR="00224153" w:rsidRPr="005D156E" w:rsidRDefault="00BE390F" w:rsidP="00BE390F">
      <w:r w:rsidRPr="00BE390F">
        <w:t xml:space="preserve">Final approval of the version to </w:t>
      </w:r>
      <w:proofErr w:type="gramStart"/>
      <w:r w:rsidRPr="00BE390F">
        <w:t>be published</w:t>
      </w:r>
      <w:proofErr w:type="gramEnd"/>
      <w:r>
        <w:t>: HU, IB, OWH, LAA</w:t>
      </w:r>
      <w:r w:rsidRPr="00BE390F">
        <w:t xml:space="preserve"> </w:t>
      </w:r>
      <w:r w:rsidR="00224153" w:rsidRPr="005D156E">
        <w:br w:type="page"/>
      </w:r>
    </w:p>
    <w:p w14:paraId="4653BB39" w14:textId="6F2A050A" w:rsidR="00CA67E1" w:rsidRDefault="00CA67E1" w:rsidP="00CA67E1">
      <w:pPr>
        <w:keepNext/>
        <w:keepLines/>
        <w:spacing w:before="240" w:after="0"/>
        <w:outlineLvl w:val="0"/>
        <w:rPr>
          <w:rFonts w:asciiTheme="majorHAnsi" w:eastAsiaTheme="majorEastAsia" w:hAnsiTheme="majorHAnsi" w:cstheme="majorBidi"/>
          <w:color w:val="2E74B5" w:themeColor="accent1" w:themeShade="BF"/>
          <w:sz w:val="32"/>
          <w:szCs w:val="32"/>
        </w:rPr>
      </w:pPr>
      <w:r w:rsidRPr="00CA67E1">
        <w:rPr>
          <w:rFonts w:asciiTheme="majorHAnsi" w:eastAsiaTheme="majorEastAsia" w:hAnsiTheme="majorHAnsi" w:cstheme="majorBidi"/>
          <w:color w:val="2E74B5" w:themeColor="accent1" w:themeShade="BF"/>
          <w:sz w:val="32"/>
          <w:szCs w:val="32"/>
        </w:rPr>
        <w:lastRenderedPageBreak/>
        <w:t>References</w:t>
      </w:r>
    </w:p>
    <w:p w14:paraId="23AEFF1E" w14:textId="77777777" w:rsidR="009B7B50" w:rsidRDefault="003A6E5A" w:rsidP="009B7B50">
      <w:pPr>
        <w:pStyle w:val="Bibliography"/>
      </w:pPr>
      <w:r>
        <w:fldChar w:fldCharType="begin"/>
      </w:r>
      <w:r w:rsidR="009B7B50">
        <w:instrText xml:space="preserve"> ADDIN ZOTERO_BIBL {"custom":[]} CSL_BIBLIOGRAPHY </w:instrText>
      </w:r>
      <w:r>
        <w:fldChar w:fldCharType="separate"/>
      </w:r>
      <w:proofErr w:type="spellStart"/>
      <w:r w:rsidR="009B7B50">
        <w:t>Adegoke</w:t>
      </w:r>
      <w:proofErr w:type="spellEnd"/>
      <w:r w:rsidR="009B7B50">
        <w:t xml:space="preserve">, O., 2016. Attitude to Blood Donation </w:t>
      </w:r>
      <w:proofErr w:type="gramStart"/>
      <w:r w:rsidR="009B7B50">
        <w:t>Among</w:t>
      </w:r>
      <w:proofErr w:type="gramEnd"/>
      <w:r w:rsidR="009B7B50">
        <w:t xml:space="preserve"> a Tertiary Hospital Workers in Nigeria. </w:t>
      </w:r>
      <w:proofErr w:type="spellStart"/>
      <w:r w:rsidR="009B7B50">
        <w:t>Vox</w:t>
      </w:r>
      <w:proofErr w:type="spellEnd"/>
      <w:r w:rsidR="009B7B50">
        <w:t xml:space="preserve"> Sang. </w:t>
      </w:r>
      <w:proofErr w:type="gramStart"/>
      <w:r w:rsidR="009B7B50">
        <w:t>111</w:t>
      </w:r>
      <w:proofErr w:type="gramEnd"/>
      <w:r w:rsidR="009B7B50">
        <w:t>, 120–121. doi:10.1111/vox.12429</w:t>
      </w:r>
    </w:p>
    <w:p w14:paraId="0B7DD7DA" w14:textId="77777777" w:rsidR="009B7B50" w:rsidRDefault="009B7B50" w:rsidP="009B7B50">
      <w:pPr>
        <w:pStyle w:val="Bibliography"/>
      </w:pPr>
      <w:proofErr w:type="spellStart"/>
      <w:r>
        <w:t>Adewuyi</w:t>
      </w:r>
      <w:proofErr w:type="spellEnd"/>
      <w:r>
        <w:t xml:space="preserve">, J.O., </w:t>
      </w:r>
      <w:proofErr w:type="spellStart"/>
      <w:r>
        <w:t>Olawumi</w:t>
      </w:r>
      <w:proofErr w:type="spellEnd"/>
      <w:r>
        <w:t xml:space="preserve">, H.O., 2006. Factors in the Low Recruitment of Voluntary Blood Donors Among Eligible Nigerians. </w:t>
      </w:r>
      <w:proofErr w:type="spellStart"/>
      <w:r>
        <w:t>Vox</w:t>
      </w:r>
      <w:proofErr w:type="spellEnd"/>
      <w:r>
        <w:t xml:space="preserve"> Sang. 91, 194. doi:10.1111/j.0042-9007.2006.vox_v91_is3_posters.x</w:t>
      </w:r>
    </w:p>
    <w:p w14:paraId="75CE7147" w14:textId="77777777" w:rsidR="009B7B50" w:rsidRDefault="009B7B50" w:rsidP="009B7B50">
      <w:pPr>
        <w:pStyle w:val="Bibliography"/>
      </w:pPr>
      <w:proofErr w:type="spellStart"/>
      <w:r>
        <w:t>Agasa</w:t>
      </w:r>
      <w:proofErr w:type="spellEnd"/>
      <w:r>
        <w:t xml:space="preserve">, S.B., </w:t>
      </w:r>
      <w:proofErr w:type="spellStart"/>
      <w:r>
        <w:t>Likwela</w:t>
      </w:r>
      <w:proofErr w:type="spellEnd"/>
      <w:r>
        <w:t>, J.L., 2014. [Barriers to voluntary blood donation in the population of Kisangani in the Democratic Republic of Congo]. Pan Afr. Med. J. 17, 306. doi:10.11604/pamj.2014.17.306.2663</w:t>
      </w:r>
    </w:p>
    <w:p w14:paraId="0BDC9BA5" w14:textId="77777777" w:rsidR="009B7B50" w:rsidRDefault="009B7B50" w:rsidP="009B7B50">
      <w:pPr>
        <w:pStyle w:val="Bibliography"/>
      </w:pPr>
      <w:proofErr w:type="spellStart"/>
      <w:r>
        <w:t>Agbovi</w:t>
      </w:r>
      <w:proofErr w:type="spellEnd"/>
      <w:r>
        <w:t xml:space="preserve">, K.-K., </w:t>
      </w:r>
      <w:proofErr w:type="spellStart"/>
      <w:r>
        <w:t>Kolou</w:t>
      </w:r>
      <w:proofErr w:type="spellEnd"/>
      <w:r>
        <w:t xml:space="preserve">, M., </w:t>
      </w:r>
      <w:proofErr w:type="spellStart"/>
      <w:r>
        <w:t>Fétéké</w:t>
      </w:r>
      <w:proofErr w:type="spellEnd"/>
      <w:r>
        <w:t xml:space="preserve">, L., </w:t>
      </w:r>
      <w:proofErr w:type="spellStart"/>
      <w:r>
        <w:t>Haudrechy</w:t>
      </w:r>
      <w:proofErr w:type="spellEnd"/>
      <w:r>
        <w:t xml:space="preserve">, D., North, M.-L., </w:t>
      </w:r>
      <w:proofErr w:type="spellStart"/>
      <w:r>
        <w:t>Ségbéna</w:t>
      </w:r>
      <w:proofErr w:type="spellEnd"/>
      <w:r>
        <w:t xml:space="preserve">, A.-Y., 2006. [Knowledge, attitudes and practices about blood donation. A sociological study among the population of Lomé in Togo]. </w:t>
      </w:r>
      <w:proofErr w:type="spellStart"/>
      <w:r>
        <w:t>Transfus</w:t>
      </w:r>
      <w:proofErr w:type="spellEnd"/>
      <w:r>
        <w:t xml:space="preserve">. </w:t>
      </w:r>
      <w:proofErr w:type="spellStart"/>
      <w:r>
        <w:t>Clin</w:t>
      </w:r>
      <w:proofErr w:type="spellEnd"/>
      <w:r>
        <w:t xml:space="preserve">. Biol. J. </w:t>
      </w:r>
      <w:proofErr w:type="spellStart"/>
      <w:r>
        <w:t>Société</w:t>
      </w:r>
      <w:proofErr w:type="spellEnd"/>
      <w:r>
        <w:t xml:space="preserve"> Fr. </w:t>
      </w:r>
      <w:proofErr w:type="spellStart"/>
      <w:r>
        <w:t>Transfus</w:t>
      </w:r>
      <w:proofErr w:type="spellEnd"/>
      <w:r>
        <w:t xml:space="preserve">. Sang. </w:t>
      </w:r>
      <w:proofErr w:type="gramStart"/>
      <w:r>
        <w:t>13</w:t>
      </w:r>
      <w:proofErr w:type="gramEnd"/>
      <w:r>
        <w:t>, 260–265. doi:10.1016/j.tracli.2006.06.002</w:t>
      </w:r>
    </w:p>
    <w:p w14:paraId="294BBD51" w14:textId="77777777" w:rsidR="009B7B50" w:rsidRDefault="009B7B50" w:rsidP="009B7B50">
      <w:pPr>
        <w:pStyle w:val="Bibliography"/>
      </w:pPr>
      <w:r>
        <w:t xml:space="preserve">Ahmed, S.G., </w:t>
      </w:r>
      <w:proofErr w:type="spellStart"/>
      <w:r>
        <w:t>Gamas</w:t>
      </w:r>
      <w:proofErr w:type="spellEnd"/>
      <w:r>
        <w:t xml:space="preserve">, M.G., </w:t>
      </w:r>
      <w:proofErr w:type="spellStart"/>
      <w:r>
        <w:t>Kagu</w:t>
      </w:r>
      <w:proofErr w:type="spellEnd"/>
      <w:r>
        <w:t>, M.B., 2006. Declining frequency of blood donation among elites in Maiduguri, Nigeria. Afr. J. Med. Med. Sci. 35, 359–363.</w:t>
      </w:r>
    </w:p>
    <w:p w14:paraId="59AAA4FD" w14:textId="77777777" w:rsidR="009B7B50" w:rsidRDefault="009B7B50" w:rsidP="009B7B50">
      <w:pPr>
        <w:pStyle w:val="Bibliography"/>
      </w:pPr>
      <w:proofErr w:type="spellStart"/>
      <w:r>
        <w:t>Ajzen</w:t>
      </w:r>
      <w:proofErr w:type="spellEnd"/>
      <w:r>
        <w:t xml:space="preserve">, I., 1991. THE THEORY OF PLANNED BEHAVIOR.pdf. Organ. </w:t>
      </w:r>
      <w:proofErr w:type="spellStart"/>
      <w:r>
        <w:t>Behav</w:t>
      </w:r>
      <w:proofErr w:type="spellEnd"/>
      <w:r>
        <w:t xml:space="preserve">. Hum. </w:t>
      </w:r>
      <w:proofErr w:type="spellStart"/>
      <w:r>
        <w:t>Decis</w:t>
      </w:r>
      <w:proofErr w:type="spellEnd"/>
      <w:r>
        <w:t>. Process 50, 179–211.</w:t>
      </w:r>
    </w:p>
    <w:p w14:paraId="02887294" w14:textId="77777777" w:rsidR="009B7B50" w:rsidRDefault="009B7B50" w:rsidP="009B7B50">
      <w:pPr>
        <w:pStyle w:val="Bibliography"/>
      </w:pPr>
      <w:proofErr w:type="spellStart"/>
      <w:r>
        <w:t>Alinon</w:t>
      </w:r>
      <w:proofErr w:type="spellEnd"/>
      <w:r>
        <w:t xml:space="preserve">, K., </w:t>
      </w:r>
      <w:proofErr w:type="spellStart"/>
      <w:r>
        <w:t>Gbati</w:t>
      </w:r>
      <w:proofErr w:type="spellEnd"/>
      <w:r>
        <w:t xml:space="preserve">, K., </w:t>
      </w:r>
      <w:proofErr w:type="spellStart"/>
      <w:r>
        <w:t>Sorum</w:t>
      </w:r>
      <w:proofErr w:type="spellEnd"/>
      <w:r>
        <w:t xml:space="preserve">, P.C., Mullet, E., 2014. Emotional-motivational barriers to blood donation among Togolese adults: a structural approach. </w:t>
      </w:r>
      <w:proofErr w:type="spellStart"/>
      <w:r>
        <w:t>Transfus</w:t>
      </w:r>
      <w:proofErr w:type="spellEnd"/>
      <w:r>
        <w:t xml:space="preserve">. Med. </w:t>
      </w:r>
      <w:proofErr w:type="spellStart"/>
      <w:r>
        <w:t>Oxf</w:t>
      </w:r>
      <w:proofErr w:type="spellEnd"/>
      <w:r>
        <w:t>. Engl. 24, 21–26. doi:10.1111/tme.12082</w:t>
      </w:r>
    </w:p>
    <w:p w14:paraId="47A0441F" w14:textId="77777777" w:rsidR="009B7B50" w:rsidRDefault="009B7B50" w:rsidP="009B7B50">
      <w:pPr>
        <w:pStyle w:val="Bibliography"/>
      </w:pPr>
      <w:proofErr w:type="spellStart"/>
      <w:r>
        <w:t>Allain</w:t>
      </w:r>
      <w:proofErr w:type="spellEnd"/>
      <w:r>
        <w:t xml:space="preserve">, J.-P., </w:t>
      </w:r>
      <w:proofErr w:type="spellStart"/>
      <w:r>
        <w:t>Sarkodie</w:t>
      </w:r>
      <w:proofErr w:type="spellEnd"/>
      <w:r>
        <w:t xml:space="preserve">, F., </w:t>
      </w:r>
      <w:proofErr w:type="spellStart"/>
      <w:r>
        <w:t>Asenso</w:t>
      </w:r>
      <w:proofErr w:type="spellEnd"/>
      <w:r>
        <w:t xml:space="preserve">-Mensah, K., </w:t>
      </w:r>
      <w:proofErr w:type="spellStart"/>
      <w:r>
        <w:t>Owusu-Ofori</w:t>
      </w:r>
      <w:proofErr w:type="spellEnd"/>
      <w:r>
        <w:t>, S., 2010. Relative safety of first-time volunteer and replacement donors in West Africa. Transfusion (Paris) 50, 340–343. doi:10.1111/j.1537-2995.2009.02444.x</w:t>
      </w:r>
    </w:p>
    <w:p w14:paraId="6A62477B" w14:textId="77777777" w:rsidR="009B7B50" w:rsidRDefault="009B7B50" w:rsidP="009B7B50">
      <w:pPr>
        <w:pStyle w:val="Bibliography"/>
      </w:pPr>
      <w:proofErr w:type="spellStart"/>
      <w:r>
        <w:t>Allain</w:t>
      </w:r>
      <w:proofErr w:type="spellEnd"/>
      <w:r>
        <w:t xml:space="preserve">, J.-P., </w:t>
      </w:r>
      <w:proofErr w:type="spellStart"/>
      <w:r>
        <w:t>Sarkodie</w:t>
      </w:r>
      <w:proofErr w:type="spellEnd"/>
      <w:r>
        <w:t xml:space="preserve">, F., </w:t>
      </w:r>
      <w:proofErr w:type="spellStart"/>
      <w:r>
        <w:t>Boateng</w:t>
      </w:r>
      <w:proofErr w:type="spellEnd"/>
      <w:r>
        <w:t xml:space="preserve">, P., </w:t>
      </w:r>
      <w:proofErr w:type="spellStart"/>
      <w:r>
        <w:t>Asenso</w:t>
      </w:r>
      <w:proofErr w:type="spellEnd"/>
      <w:r>
        <w:t xml:space="preserve">, K., </w:t>
      </w:r>
      <w:proofErr w:type="spellStart"/>
      <w:r>
        <w:t>Kyeremateng</w:t>
      </w:r>
      <w:proofErr w:type="spellEnd"/>
      <w:r>
        <w:t xml:space="preserve">, E., </w:t>
      </w:r>
      <w:proofErr w:type="spellStart"/>
      <w:r>
        <w:t>Owusu-Ofori</w:t>
      </w:r>
      <w:proofErr w:type="spellEnd"/>
      <w:r>
        <w:t xml:space="preserve">, S., 2008. A pool of repeat blood donors </w:t>
      </w:r>
      <w:proofErr w:type="gramStart"/>
      <w:r>
        <w:t>can be generated</w:t>
      </w:r>
      <w:proofErr w:type="gramEnd"/>
      <w:r>
        <w:t xml:space="preserve"> with little expense to the blood </w:t>
      </w:r>
      <w:proofErr w:type="spellStart"/>
      <w:r>
        <w:t>center</w:t>
      </w:r>
      <w:proofErr w:type="spellEnd"/>
      <w:r>
        <w:t xml:space="preserve"> in sub-Saharan Africa. Transfusion (Paris) 48, 735–741. doi:10.1111/j.1537-2995.2007.01599.x</w:t>
      </w:r>
    </w:p>
    <w:p w14:paraId="575D31F1" w14:textId="77777777" w:rsidR="009B7B50" w:rsidRDefault="009B7B50" w:rsidP="009B7B50">
      <w:pPr>
        <w:pStyle w:val="Bibliography"/>
      </w:pPr>
      <w:proofErr w:type="spellStart"/>
      <w:r>
        <w:t>Arksey</w:t>
      </w:r>
      <w:proofErr w:type="spellEnd"/>
      <w:r>
        <w:t xml:space="preserve">, H., O’Malley, L., 2005. Scoping studies: towards a methodological framework. Int. J. Soc. Res. </w:t>
      </w:r>
      <w:proofErr w:type="spellStart"/>
      <w:r>
        <w:t>Methodol</w:t>
      </w:r>
      <w:proofErr w:type="spellEnd"/>
      <w:r>
        <w:t xml:space="preserve">. </w:t>
      </w:r>
      <w:proofErr w:type="gramStart"/>
      <w:r>
        <w:t>8</w:t>
      </w:r>
      <w:proofErr w:type="gramEnd"/>
      <w:r>
        <w:t xml:space="preserve">, 19–32. </w:t>
      </w:r>
      <w:proofErr w:type="gramStart"/>
      <w:r>
        <w:t>doi:</w:t>
      </w:r>
      <w:proofErr w:type="gramEnd"/>
      <w:r>
        <w:t>10.1080/1364557032000119616</w:t>
      </w:r>
    </w:p>
    <w:p w14:paraId="2D51D8D9" w14:textId="77777777" w:rsidR="009B7B50" w:rsidRDefault="009B7B50" w:rsidP="009B7B50">
      <w:pPr>
        <w:pStyle w:val="Bibliography"/>
      </w:pPr>
      <w:r>
        <w:t xml:space="preserve">Asamoah-Akuoko, L., Hassall, O.W., Bates, I., </w:t>
      </w:r>
      <w:proofErr w:type="spellStart"/>
      <w:r>
        <w:t>Adongo</w:t>
      </w:r>
      <w:proofErr w:type="spellEnd"/>
      <w:r>
        <w:t xml:space="preserve">, P.B., </w:t>
      </w:r>
      <w:proofErr w:type="spellStart"/>
      <w:r>
        <w:t>Bygbjerg</w:t>
      </w:r>
      <w:proofErr w:type="spellEnd"/>
      <w:r>
        <w:t xml:space="preserve">, I.C., </w:t>
      </w:r>
      <w:proofErr w:type="spellStart"/>
      <w:r>
        <w:t>Ullum</w:t>
      </w:r>
      <w:proofErr w:type="spellEnd"/>
      <w:r>
        <w:t xml:space="preserve">, H., 2016. Socio-Demographic Characteristics and Attitudinal Factors in First-Time Voluntary and Family Replacement Blood Donors in Southern Ghana. </w:t>
      </w:r>
      <w:proofErr w:type="spellStart"/>
      <w:r>
        <w:t>Vox</w:t>
      </w:r>
      <w:proofErr w:type="spellEnd"/>
      <w:r>
        <w:t xml:space="preserve"> Sang. 111, 120. doi:10.1111/vox.12429</w:t>
      </w:r>
    </w:p>
    <w:p w14:paraId="37F8BEB2" w14:textId="77777777" w:rsidR="009B7B50" w:rsidRDefault="009B7B50" w:rsidP="009B7B50">
      <w:pPr>
        <w:pStyle w:val="Bibliography"/>
      </w:pPr>
      <w:proofErr w:type="spellStart"/>
      <w:r>
        <w:t>Asenso</w:t>
      </w:r>
      <w:proofErr w:type="spellEnd"/>
      <w:r>
        <w:t xml:space="preserve">-Mensah, K., </w:t>
      </w:r>
      <w:proofErr w:type="spellStart"/>
      <w:r>
        <w:t>Achina</w:t>
      </w:r>
      <w:proofErr w:type="spellEnd"/>
      <w:r>
        <w:t xml:space="preserve">, G., Appiah, R., </w:t>
      </w:r>
      <w:proofErr w:type="spellStart"/>
      <w:r>
        <w:t>Owusu-Ofori</w:t>
      </w:r>
      <w:proofErr w:type="spellEnd"/>
      <w:r>
        <w:t xml:space="preserve">, S., </w:t>
      </w:r>
      <w:proofErr w:type="spellStart"/>
      <w:r>
        <w:t>Allain</w:t>
      </w:r>
      <w:proofErr w:type="spellEnd"/>
      <w:r>
        <w:t>, J.-P., 2014. Can family or replacement blood donors become regular volunteer donors? Transfusion (Paris) 54, 797–804. doi:10.1111/trf.12216</w:t>
      </w:r>
    </w:p>
    <w:p w14:paraId="5CB87F8A" w14:textId="77777777" w:rsidR="009B7B50" w:rsidRDefault="009B7B50" w:rsidP="009B7B50">
      <w:pPr>
        <w:pStyle w:val="Bibliography"/>
      </w:pPr>
      <w:proofErr w:type="spellStart"/>
      <w:r>
        <w:t>Asenso</w:t>
      </w:r>
      <w:proofErr w:type="spellEnd"/>
      <w:r>
        <w:t xml:space="preserve">-Mensah, K., </w:t>
      </w:r>
      <w:proofErr w:type="spellStart"/>
      <w:r>
        <w:t>Achina</w:t>
      </w:r>
      <w:proofErr w:type="spellEnd"/>
      <w:r>
        <w:t xml:space="preserve">, G., Appiah, R., </w:t>
      </w:r>
      <w:proofErr w:type="spellStart"/>
      <w:r>
        <w:t>Owusu-Ofori</w:t>
      </w:r>
      <w:proofErr w:type="spellEnd"/>
      <w:r>
        <w:t xml:space="preserve">, S., </w:t>
      </w:r>
      <w:proofErr w:type="spellStart"/>
      <w:r>
        <w:t>Allain</w:t>
      </w:r>
      <w:proofErr w:type="spellEnd"/>
      <w:r>
        <w:t>, J.-P., 2013. Can family or replacement blood donors become regular volunteer donors? Transfusion (Paris). doi:10.1111/trf.12216</w:t>
      </w:r>
    </w:p>
    <w:p w14:paraId="2D01B8E9" w14:textId="77777777" w:rsidR="009B7B50" w:rsidRDefault="009B7B50" w:rsidP="009B7B50">
      <w:pPr>
        <w:pStyle w:val="Bibliography"/>
      </w:pPr>
      <w:proofErr w:type="spellStart"/>
      <w:r>
        <w:t>Basavaraju</w:t>
      </w:r>
      <w:proofErr w:type="spellEnd"/>
      <w:r>
        <w:t xml:space="preserve">, S.V., </w:t>
      </w:r>
      <w:proofErr w:type="spellStart"/>
      <w:r>
        <w:t>Mwangi</w:t>
      </w:r>
      <w:proofErr w:type="spellEnd"/>
      <w:r>
        <w:t xml:space="preserve">, J., Kellogg, T.A., </w:t>
      </w:r>
      <w:proofErr w:type="spellStart"/>
      <w:r>
        <w:t>Odawo</w:t>
      </w:r>
      <w:proofErr w:type="spellEnd"/>
      <w:r>
        <w:t xml:space="preserve">, L., </w:t>
      </w:r>
      <w:proofErr w:type="spellStart"/>
      <w:r>
        <w:t>Marum</w:t>
      </w:r>
      <w:proofErr w:type="spellEnd"/>
      <w:r>
        <w:t xml:space="preserve">, L.H., 2007 Kenya AIDS Indicator Survey Group, 2010. Quantification of print, radio and television exposure among previous blood donors in Kenya: an opportunity for encouraging repeat donation in a resource-limited setting? </w:t>
      </w:r>
      <w:proofErr w:type="spellStart"/>
      <w:r>
        <w:t>Vox</w:t>
      </w:r>
      <w:proofErr w:type="spellEnd"/>
      <w:r>
        <w:t xml:space="preserve"> Sang. </w:t>
      </w:r>
      <w:proofErr w:type="gramStart"/>
      <w:r>
        <w:t>99</w:t>
      </w:r>
      <w:proofErr w:type="gramEnd"/>
      <w:r>
        <w:t>, 274–277. doi:10.1111/j.1423-0410.2010.01369.x</w:t>
      </w:r>
    </w:p>
    <w:p w14:paraId="361F8C13" w14:textId="77777777" w:rsidR="009B7B50" w:rsidRDefault="009B7B50" w:rsidP="009B7B50">
      <w:pPr>
        <w:pStyle w:val="Bibliography"/>
      </w:pPr>
      <w:r>
        <w:t xml:space="preserve">Bates, I., </w:t>
      </w:r>
      <w:proofErr w:type="spellStart"/>
      <w:r>
        <w:t>Chapotera</w:t>
      </w:r>
      <w:proofErr w:type="spellEnd"/>
      <w:r>
        <w:t xml:space="preserve">, G.K., </w:t>
      </w:r>
      <w:proofErr w:type="spellStart"/>
      <w:r>
        <w:t>McKew</w:t>
      </w:r>
      <w:proofErr w:type="spellEnd"/>
      <w:r>
        <w:t xml:space="preserve">, S., van den </w:t>
      </w:r>
      <w:proofErr w:type="spellStart"/>
      <w:r>
        <w:t>Broek</w:t>
      </w:r>
      <w:proofErr w:type="spellEnd"/>
      <w:r>
        <w:t xml:space="preserve">, N., 2008. Maternal mortality in sub-Saharan Africa: the contribution of ineffective blood transfusion services. BJOG Int. J. Obstet. </w:t>
      </w:r>
      <w:proofErr w:type="spellStart"/>
      <w:r>
        <w:t>Gynaecol</w:t>
      </w:r>
      <w:proofErr w:type="spellEnd"/>
      <w:r>
        <w:t xml:space="preserve">. </w:t>
      </w:r>
      <w:proofErr w:type="gramStart"/>
      <w:r>
        <w:t>115</w:t>
      </w:r>
      <w:proofErr w:type="gramEnd"/>
      <w:r>
        <w:t>, 1331–1339. doi:10.1111/j.1471-0528.2008.01866.x</w:t>
      </w:r>
    </w:p>
    <w:p w14:paraId="734D8F0A" w14:textId="77777777" w:rsidR="009B7B50" w:rsidRDefault="009B7B50" w:rsidP="009B7B50">
      <w:pPr>
        <w:pStyle w:val="Bibliography"/>
      </w:pPr>
      <w:proofErr w:type="spellStart"/>
      <w:r>
        <w:t>Bednall</w:t>
      </w:r>
      <w:proofErr w:type="spellEnd"/>
      <w:r>
        <w:t xml:space="preserve">, T.C., </w:t>
      </w:r>
      <w:proofErr w:type="spellStart"/>
      <w:r>
        <w:t>Bove</w:t>
      </w:r>
      <w:proofErr w:type="spellEnd"/>
      <w:r>
        <w:t xml:space="preserve">, L.L., 2011. Donating Blood: A Meta-Analytic Review of Self-Reported Motivators and Deterrents. </w:t>
      </w:r>
      <w:proofErr w:type="spellStart"/>
      <w:r>
        <w:t>Transfus</w:t>
      </w:r>
      <w:proofErr w:type="spellEnd"/>
      <w:r>
        <w:t>. Med. Rev. 25, 317–334. doi:10.1016/j.tmrv.2011.04.005</w:t>
      </w:r>
    </w:p>
    <w:p w14:paraId="0175602F" w14:textId="77777777" w:rsidR="009B7B50" w:rsidRDefault="009B7B50" w:rsidP="009B7B50">
      <w:pPr>
        <w:pStyle w:val="Bibliography"/>
      </w:pPr>
      <w:proofErr w:type="spellStart"/>
      <w:r>
        <w:t>Chandrasekar</w:t>
      </w:r>
      <w:proofErr w:type="spellEnd"/>
      <w:r>
        <w:t xml:space="preserve">, B.C., Latham, T.L., </w:t>
      </w:r>
      <w:proofErr w:type="spellStart"/>
      <w:r>
        <w:t>Dessoffy</w:t>
      </w:r>
      <w:proofErr w:type="spellEnd"/>
      <w:r>
        <w:t xml:space="preserve">, T.R.D., </w:t>
      </w:r>
      <w:proofErr w:type="spellStart"/>
      <w:r>
        <w:t>Njolomole</w:t>
      </w:r>
      <w:proofErr w:type="spellEnd"/>
      <w:r>
        <w:t xml:space="preserve">, S.N., </w:t>
      </w:r>
      <w:proofErr w:type="spellStart"/>
      <w:r>
        <w:t>Olatunji</w:t>
      </w:r>
      <w:proofErr w:type="spellEnd"/>
      <w:r>
        <w:t xml:space="preserve">, O., 2015. Retaining School Leavers as Repeat Blood Donors in Malawi. </w:t>
      </w:r>
      <w:proofErr w:type="spellStart"/>
      <w:r>
        <w:t>Vox</w:t>
      </w:r>
      <w:proofErr w:type="spellEnd"/>
      <w:r>
        <w:t xml:space="preserve"> Sang. 109, 133. doi:10.1111/vox.12304</w:t>
      </w:r>
    </w:p>
    <w:p w14:paraId="0EF78DC5" w14:textId="77777777" w:rsidR="009B7B50" w:rsidRDefault="009B7B50" w:rsidP="009B7B50">
      <w:pPr>
        <w:pStyle w:val="Bibliography"/>
      </w:pPr>
      <w:r>
        <w:lastRenderedPageBreak/>
        <w:t xml:space="preserve">Clark, K.A., </w:t>
      </w:r>
      <w:proofErr w:type="spellStart"/>
      <w:r>
        <w:t>Kataaha</w:t>
      </w:r>
      <w:proofErr w:type="spellEnd"/>
      <w:r>
        <w:t xml:space="preserve">, P., </w:t>
      </w:r>
      <w:proofErr w:type="spellStart"/>
      <w:r>
        <w:t>Mwangi</w:t>
      </w:r>
      <w:proofErr w:type="spellEnd"/>
      <w:r>
        <w:t xml:space="preserve">, J., </w:t>
      </w:r>
      <w:proofErr w:type="spellStart"/>
      <w:r>
        <w:t>Nyamongo</w:t>
      </w:r>
      <w:proofErr w:type="spellEnd"/>
      <w:r>
        <w:t xml:space="preserve">, J., 2005. </w:t>
      </w:r>
      <w:proofErr w:type="spellStart"/>
      <w:r>
        <w:t>Predonation</w:t>
      </w:r>
      <w:proofErr w:type="spellEnd"/>
      <w:r>
        <w:t xml:space="preserve"> testing of potential blood donors in resource-restricted settings. Transfusion (Paris) 45, 130–132. doi:10.1111/j.1537-2995.2004.04398.x</w:t>
      </w:r>
    </w:p>
    <w:p w14:paraId="4A0675DD" w14:textId="77777777" w:rsidR="009B7B50" w:rsidRDefault="009B7B50" w:rsidP="009B7B50">
      <w:pPr>
        <w:pStyle w:val="Bibliography"/>
      </w:pPr>
      <w:r>
        <w:t xml:space="preserve">Custer, B., Johnson, E.S., Sullivan, S.D., Hazlet, T.K., Ramsey, S.D., Murphy, E.L., Busch, M.P., 2005. </w:t>
      </w:r>
      <w:proofErr w:type="gramStart"/>
      <w:r>
        <w:t>Community blood supply model</w:t>
      </w:r>
      <w:proofErr w:type="gramEnd"/>
      <w:r>
        <w:t xml:space="preserve">: development of a new model to assess the safety, sufficiency, and cost of the blood supply. Med. </w:t>
      </w:r>
      <w:proofErr w:type="spellStart"/>
      <w:r>
        <w:t>Decis</w:t>
      </w:r>
      <w:proofErr w:type="spellEnd"/>
      <w:r>
        <w:t xml:space="preserve">. </w:t>
      </w:r>
      <w:proofErr w:type="spellStart"/>
      <w:r>
        <w:t>Mak</w:t>
      </w:r>
      <w:proofErr w:type="spellEnd"/>
      <w:r>
        <w:t xml:space="preserve">. Int. J. Soc. Med. </w:t>
      </w:r>
      <w:proofErr w:type="spellStart"/>
      <w:r>
        <w:t>Decis</w:t>
      </w:r>
      <w:proofErr w:type="spellEnd"/>
      <w:r>
        <w:t xml:space="preserve">. </w:t>
      </w:r>
      <w:proofErr w:type="spellStart"/>
      <w:r>
        <w:t>Mak</w:t>
      </w:r>
      <w:proofErr w:type="spellEnd"/>
      <w:r>
        <w:t xml:space="preserve">. </w:t>
      </w:r>
      <w:proofErr w:type="gramStart"/>
      <w:r>
        <w:t>25</w:t>
      </w:r>
      <w:proofErr w:type="gramEnd"/>
      <w:r>
        <w:t xml:space="preserve">, 571–582. </w:t>
      </w:r>
      <w:proofErr w:type="gramStart"/>
      <w:r>
        <w:t>doi:</w:t>
      </w:r>
      <w:proofErr w:type="gramEnd"/>
      <w:r>
        <w:t>10.1177/0272989X05280557</w:t>
      </w:r>
    </w:p>
    <w:p w14:paraId="74E48692" w14:textId="77777777" w:rsidR="009B7B50" w:rsidRDefault="009B7B50" w:rsidP="009B7B50">
      <w:pPr>
        <w:pStyle w:val="Bibliography"/>
      </w:pPr>
      <w:proofErr w:type="spellStart"/>
      <w:r>
        <w:t>Dahourou</w:t>
      </w:r>
      <w:proofErr w:type="spellEnd"/>
      <w:r>
        <w:t xml:space="preserve">, H., </w:t>
      </w:r>
      <w:proofErr w:type="spellStart"/>
      <w:r>
        <w:t>Tapko</w:t>
      </w:r>
      <w:proofErr w:type="spellEnd"/>
      <w:r>
        <w:t xml:space="preserve">, J.-B., </w:t>
      </w:r>
      <w:proofErr w:type="spellStart"/>
      <w:r>
        <w:t>Kienou</w:t>
      </w:r>
      <w:proofErr w:type="spellEnd"/>
      <w:r>
        <w:t xml:space="preserve">, K., </w:t>
      </w:r>
      <w:proofErr w:type="spellStart"/>
      <w:r>
        <w:t>Nebie</w:t>
      </w:r>
      <w:proofErr w:type="spellEnd"/>
      <w:r>
        <w:t xml:space="preserve">, K., </w:t>
      </w:r>
      <w:proofErr w:type="spellStart"/>
      <w:r>
        <w:t>Sanou</w:t>
      </w:r>
      <w:proofErr w:type="spellEnd"/>
      <w:r>
        <w:t>, M., 2010. Recruitment of blood donors in Burkina Faso: how to avoid donations from family members? Biologicals, Special Section: Advances in Transfusion Safety (pp. 1-104) 38, 39–42. doi:10.1016/j.biologicals.2009.10.017</w:t>
      </w:r>
    </w:p>
    <w:p w14:paraId="7E0B8B1E" w14:textId="77777777" w:rsidR="009B7B50" w:rsidRDefault="009B7B50" w:rsidP="009B7B50">
      <w:pPr>
        <w:pStyle w:val="Bibliography"/>
      </w:pPr>
      <w:proofErr w:type="spellStart"/>
      <w:r>
        <w:t>Duboz</w:t>
      </w:r>
      <w:proofErr w:type="spellEnd"/>
      <w:r>
        <w:t xml:space="preserve">, P., </w:t>
      </w:r>
      <w:proofErr w:type="spellStart"/>
      <w:r>
        <w:t>Macia</w:t>
      </w:r>
      <w:proofErr w:type="spellEnd"/>
      <w:r>
        <w:t xml:space="preserve">, E., </w:t>
      </w:r>
      <w:proofErr w:type="spellStart"/>
      <w:r>
        <w:t>Cunéo</w:t>
      </w:r>
      <w:proofErr w:type="spellEnd"/>
      <w:r>
        <w:t>, B., 2010. Sociodemographic and attitudinal factors to blood donation in the urban population of Dakar, Senegal. Transfusion (Paris) 50, 2713–2720. doi:10.1111/j.1537-2995.2010.02750.x</w:t>
      </w:r>
    </w:p>
    <w:p w14:paraId="1BE4F650" w14:textId="77777777" w:rsidR="009B7B50" w:rsidRDefault="009B7B50" w:rsidP="009B7B50">
      <w:pPr>
        <w:pStyle w:val="Bibliography"/>
      </w:pPr>
      <w:proofErr w:type="spellStart"/>
      <w:r>
        <w:t>Durosinmi</w:t>
      </w:r>
      <w:proofErr w:type="spellEnd"/>
      <w:r>
        <w:t xml:space="preserve">, M.A., </w:t>
      </w:r>
      <w:proofErr w:type="spellStart"/>
      <w:r>
        <w:t>Mabayoje</w:t>
      </w:r>
      <w:proofErr w:type="spellEnd"/>
      <w:r>
        <w:t xml:space="preserve">, V.O., </w:t>
      </w:r>
      <w:proofErr w:type="spellStart"/>
      <w:r>
        <w:t>Akinola</w:t>
      </w:r>
      <w:proofErr w:type="spellEnd"/>
      <w:r>
        <w:t xml:space="preserve">, N.O., </w:t>
      </w:r>
      <w:proofErr w:type="spellStart"/>
      <w:r>
        <w:t>Adegunloye</w:t>
      </w:r>
      <w:proofErr w:type="spellEnd"/>
      <w:r>
        <w:t xml:space="preserve">, A.B., </w:t>
      </w:r>
      <w:proofErr w:type="spellStart"/>
      <w:r>
        <w:t>Alabi</w:t>
      </w:r>
      <w:proofErr w:type="spellEnd"/>
      <w:r>
        <w:t>, A.O., 2003. A retrospective study of prevalence of antibody to HIV in blood donors at Ile-Ife, Nigeria. Niger. Postgrad. Med. J. 10, 220–223.</w:t>
      </w:r>
    </w:p>
    <w:p w14:paraId="39CA0AA5" w14:textId="77777777" w:rsidR="009B7B50" w:rsidRDefault="009B7B50" w:rsidP="009B7B50">
      <w:pPr>
        <w:pStyle w:val="Bibliography"/>
      </w:pPr>
      <w:r>
        <w:t xml:space="preserve">Ferguson, E., France, C.R., Abraham, C., Ditto, B., </w:t>
      </w:r>
      <w:proofErr w:type="spellStart"/>
      <w:r>
        <w:t>Sheeran</w:t>
      </w:r>
      <w:proofErr w:type="spellEnd"/>
      <w:r>
        <w:t xml:space="preserve">, P., 2007. Improving blood donor recruitment and retention: integrating theoretical advances from social and </w:t>
      </w:r>
      <w:proofErr w:type="spellStart"/>
      <w:r>
        <w:t>behavioral</w:t>
      </w:r>
      <w:proofErr w:type="spellEnd"/>
      <w:r>
        <w:t xml:space="preserve"> science research agendas. Transfusion (Paris) 47, 1999–2010. doi:10.1111/j.1537-2995.2007.01423.x</w:t>
      </w:r>
    </w:p>
    <w:p w14:paraId="17071C88" w14:textId="77777777" w:rsidR="009B7B50" w:rsidRDefault="009B7B50" w:rsidP="009B7B50">
      <w:pPr>
        <w:pStyle w:val="Bibliography"/>
      </w:pPr>
      <w:r>
        <w:t xml:space="preserve">France, C.R., France, J.L., </w:t>
      </w:r>
      <w:proofErr w:type="spellStart"/>
      <w:r>
        <w:t>Wissel</w:t>
      </w:r>
      <w:proofErr w:type="spellEnd"/>
      <w:r>
        <w:t xml:space="preserve">, M.E., Ditto, B., </w:t>
      </w:r>
      <w:proofErr w:type="spellStart"/>
      <w:r>
        <w:t>Dickert</w:t>
      </w:r>
      <w:proofErr w:type="spellEnd"/>
      <w:r>
        <w:t xml:space="preserve">, T., </w:t>
      </w:r>
      <w:proofErr w:type="spellStart"/>
      <w:r>
        <w:t>Himawan</w:t>
      </w:r>
      <w:proofErr w:type="spellEnd"/>
      <w:r>
        <w:t>, L.K., 2013. Donor anxiety, needle pain, and syncopal reactions combine to determine retention: a path analysis of two-year donor return data. Transfusion (Paris) n/a–n/a. doi:10.1111/trf.12069</w:t>
      </w:r>
    </w:p>
    <w:p w14:paraId="06DE56EA" w14:textId="77777777" w:rsidR="009B7B50" w:rsidRDefault="009B7B50" w:rsidP="009B7B50">
      <w:pPr>
        <w:pStyle w:val="Bibliography"/>
      </w:pPr>
      <w:r>
        <w:t xml:space="preserve">Gale, N.K., Heath, G., Cameron, E., Rashid, S., Redwood, S., 2013. Using the framework method for the analysis of qualitative data in multi-disciplinary health research. BMC Med. Res. </w:t>
      </w:r>
      <w:proofErr w:type="spellStart"/>
      <w:r>
        <w:t>Methodol</w:t>
      </w:r>
      <w:proofErr w:type="spellEnd"/>
      <w:r>
        <w:t xml:space="preserve">. 13, 117. </w:t>
      </w:r>
      <w:proofErr w:type="gramStart"/>
      <w:r>
        <w:t>doi:</w:t>
      </w:r>
      <w:proofErr w:type="gramEnd"/>
      <w:r>
        <w:t>10.1186/1471-2288-13-117</w:t>
      </w:r>
    </w:p>
    <w:p w14:paraId="1AB909C1" w14:textId="77777777" w:rsidR="009B7B50" w:rsidRDefault="009B7B50" w:rsidP="009B7B50">
      <w:pPr>
        <w:pStyle w:val="Bibliography"/>
      </w:pPr>
      <w:proofErr w:type="spellStart"/>
      <w:r>
        <w:t>Gobatto</w:t>
      </w:r>
      <w:proofErr w:type="spellEnd"/>
      <w:r>
        <w:t xml:space="preserve">, I., 1996. Donating blood in the time of AIDS. Some ideas from a study in Bangui (Central African Republic). Current research. </w:t>
      </w:r>
      <w:proofErr w:type="spellStart"/>
      <w:r>
        <w:t>Sociétés</w:t>
      </w:r>
      <w:proofErr w:type="spellEnd"/>
      <w:r>
        <w:t xml:space="preserve"> Afr. SIDA </w:t>
      </w:r>
      <w:proofErr w:type="spellStart"/>
      <w:r>
        <w:t>Newsl</w:t>
      </w:r>
      <w:proofErr w:type="spellEnd"/>
      <w:r>
        <w:t xml:space="preserve">. </w:t>
      </w:r>
      <w:proofErr w:type="spellStart"/>
      <w:r>
        <w:t>Sociétés</w:t>
      </w:r>
      <w:proofErr w:type="spellEnd"/>
      <w:r>
        <w:t xml:space="preserve"> Afr. SIDA </w:t>
      </w:r>
      <w:proofErr w:type="spellStart"/>
      <w:r>
        <w:t>Netw</w:t>
      </w:r>
      <w:proofErr w:type="spellEnd"/>
      <w:r>
        <w:t>. 8–10.</w:t>
      </w:r>
    </w:p>
    <w:p w14:paraId="47B7F42D" w14:textId="77777777" w:rsidR="009B7B50" w:rsidRDefault="009B7B50" w:rsidP="009B7B50">
      <w:pPr>
        <w:pStyle w:val="Bibliography"/>
      </w:pPr>
      <w:r>
        <w:t xml:space="preserve">Godin, G., </w:t>
      </w:r>
      <w:proofErr w:type="spellStart"/>
      <w:r>
        <w:t>Vézina-Im</w:t>
      </w:r>
      <w:proofErr w:type="spellEnd"/>
      <w:r>
        <w:t xml:space="preserve">, L.-A., </w:t>
      </w:r>
      <w:proofErr w:type="spellStart"/>
      <w:r>
        <w:t>Bélanger</w:t>
      </w:r>
      <w:proofErr w:type="spellEnd"/>
      <w:r>
        <w:t xml:space="preserve">-Gravel, A., </w:t>
      </w:r>
      <w:proofErr w:type="spellStart"/>
      <w:r>
        <w:t>Amireault</w:t>
      </w:r>
      <w:proofErr w:type="spellEnd"/>
      <w:r>
        <w:t xml:space="preserve">, S., 2012. Efficacy of Interventions Promoting Blood Donation: A Systematic Review. </w:t>
      </w:r>
      <w:proofErr w:type="spellStart"/>
      <w:r>
        <w:t>Transfus</w:t>
      </w:r>
      <w:proofErr w:type="spellEnd"/>
      <w:r>
        <w:t>. Med. Rev. 26, 224–237.e6. doi:10.1016/j.tmrv.2011.10.001</w:t>
      </w:r>
    </w:p>
    <w:p w14:paraId="771F2BA0" w14:textId="77777777" w:rsidR="009B7B50" w:rsidRDefault="009B7B50" w:rsidP="009B7B50">
      <w:pPr>
        <w:pStyle w:val="Bibliography"/>
      </w:pPr>
      <w:proofErr w:type="spellStart"/>
      <w:r>
        <w:t>Haoses-Gorases</w:t>
      </w:r>
      <w:proofErr w:type="spellEnd"/>
      <w:r>
        <w:t xml:space="preserve">, L., </w:t>
      </w:r>
      <w:proofErr w:type="spellStart"/>
      <w:r>
        <w:t>Katjire</w:t>
      </w:r>
      <w:proofErr w:type="spellEnd"/>
      <w:r>
        <w:t xml:space="preserve">, M., 2013. Assessment of Knowledge, Beliefs, Perceptions Attitudes and Practices on Voluntary Non-remunerated Blood Donations in Namibia. Online J Med </w:t>
      </w:r>
      <w:proofErr w:type="spellStart"/>
      <w:r>
        <w:t>Med</w:t>
      </w:r>
      <w:proofErr w:type="spellEnd"/>
      <w:r>
        <w:t xml:space="preserve"> </w:t>
      </w:r>
      <w:proofErr w:type="spellStart"/>
      <w:r>
        <w:t>Sci</w:t>
      </w:r>
      <w:proofErr w:type="spellEnd"/>
      <w:r>
        <w:t xml:space="preserve"> Res. Online J. Med. Med. Sci. Res. 2, 63–71.</w:t>
      </w:r>
    </w:p>
    <w:p w14:paraId="01D98BB2" w14:textId="2C0AD4AC" w:rsidR="009B7B50" w:rsidRDefault="009B7B50" w:rsidP="009B7B50">
      <w:pPr>
        <w:pStyle w:val="Bibliography"/>
      </w:pPr>
      <w:r>
        <w:t xml:space="preserve">Harrington, </w:t>
      </w:r>
      <w:r w:rsidR="00346C92" w:rsidRPr="00346C92">
        <w:t>A. H. (2012) Blood Banks in Kumasi, Ghana: Social Barriers Preventing Volunteer Blood Donations. University of Michigan Undergraduate Research Journal, 9, 4-7. https://deepblue.lib.umich.edu/bitstream/handle/2027.42/97003/UMURJIssue09_2012AHHarrington.pdf?sequence=1. Accessed 21 September 201</w:t>
      </w:r>
      <w:r w:rsidRPr="00346C92">
        <w:t>.</w:t>
      </w:r>
    </w:p>
    <w:p w14:paraId="11D0D4CE" w14:textId="77777777" w:rsidR="009B7B50" w:rsidRDefault="009B7B50" w:rsidP="009B7B50">
      <w:pPr>
        <w:pStyle w:val="Bibliography"/>
      </w:pPr>
      <w:r>
        <w:t xml:space="preserve">Jacobs, B., </w:t>
      </w:r>
      <w:proofErr w:type="spellStart"/>
      <w:r>
        <w:t>Berege</w:t>
      </w:r>
      <w:proofErr w:type="spellEnd"/>
      <w:r>
        <w:t>, Z.A., 1995. Attitudes and beliefs about blood donation among adults in Mwanza Region, Tanzania. East Afr. Med. J. 72, 345–348.</w:t>
      </w:r>
    </w:p>
    <w:p w14:paraId="13808B9A" w14:textId="77777777" w:rsidR="009B7B50" w:rsidRDefault="009B7B50" w:rsidP="009B7B50">
      <w:pPr>
        <w:pStyle w:val="Bibliography"/>
      </w:pPr>
      <w:proofErr w:type="spellStart"/>
      <w:r>
        <w:t>Kabinda</w:t>
      </w:r>
      <w:proofErr w:type="spellEnd"/>
      <w:r>
        <w:t xml:space="preserve">, J.M., </w:t>
      </w:r>
      <w:proofErr w:type="spellStart"/>
      <w:r>
        <w:t>Miyanga</w:t>
      </w:r>
      <w:proofErr w:type="spellEnd"/>
      <w:r>
        <w:t xml:space="preserve">, S.A., </w:t>
      </w:r>
      <w:proofErr w:type="spellStart"/>
      <w:r>
        <w:t>Ramazani</w:t>
      </w:r>
      <w:proofErr w:type="spellEnd"/>
      <w:r>
        <w:t xml:space="preserve">, S.Y., </w:t>
      </w:r>
      <w:proofErr w:type="spellStart"/>
      <w:r>
        <w:t>Dramaix</w:t>
      </w:r>
      <w:proofErr w:type="spellEnd"/>
      <w:r>
        <w:t xml:space="preserve">, M.-W., 2014. Assessment of Knowledge, Attitude and Practice of the General Population of </w:t>
      </w:r>
      <w:proofErr w:type="spellStart"/>
      <w:r>
        <w:t>Bukavu</w:t>
      </w:r>
      <w:proofErr w:type="spellEnd"/>
      <w:r>
        <w:t xml:space="preserve"> in the Democratic Republic of Congo on Blood Donation and Blood Transfusion. Health (N. Y.) 6, 2525–2534. doi:10.4236/health.2014.618291</w:t>
      </w:r>
    </w:p>
    <w:p w14:paraId="4578563B" w14:textId="77777777" w:rsidR="009B7B50" w:rsidRDefault="009B7B50" w:rsidP="009B7B50">
      <w:pPr>
        <w:pStyle w:val="Bibliography"/>
      </w:pPr>
      <w:r>
        <w:t xml:space="preserve">Khan, K.S., </w:t>
      </w:r>
      <w:proofErr w:type="spellStart"/>
      <w:r>
        <w:t>Wojdyla</w:t>
      </w:r>
      <w:proofErr w:type="spellEnd"/>
      <w:r>
        <w:t xml:space="preserve">, D., Say, L., </w:t>
      </w:r>
      <w:proofErr w:type="spellStart"/>
      <w:r>
        <w:t>Gülmezoglu</w:t>
      </w:r>
      <w:proofErr w:type="spellEnd"/>
      <w:r>
        <w:t xml:space="preserve">, A.M., Van Look, P.F.A., 2006. WHO analysis of causes of maternal death: a systematic review. Lancet 367, 1066–1074. </w:t>
      </w:r>
      <w:proofErr w:type="gramStart"/>
      <w:r>
        <w:t>doi:</w:t>
      </w:r>
      <w:proofErr w:type="gramEnd"/>
      <w:r>
        <w:t>10.1016/S0140-6736(06)68397-9</w:t>
      </w:r>
    </w:p>
    <w:p w14:paraId="3490F39F" w14:textId="77777777" w:rsidR="009B7B50" w:rsidRDefault="009B7B50" w:rsidP="009B7B50">
      <w:pPr>
        <w:pStyle w:val="Bibliography"/>
      </w:pPr>
      <w:proofErr w:type="spellStart"/>
      <w:r>
        <w:t>Koster</w:t>
      </w:r>
      <w:proofErr w:type="spellEnd"/>
      <w:r>
        <w:t xml:space="preserve">, J., Hassall, O.W., 2011. Attitudes towards blood donation and transfusion in </w:t>
      </w:r>
      <w:proofErr w:type="spellStart"/>
      <w:r>
        <w:t>Bamenda</w:t>
      </w:r>
      <w:proofErr w:type="spellEnd"/>
      <w:r>
        <w:t xml:space="preserve">, Republic of Cameroon. </w:t>
      </w:r>
      <w:proofErr w:type="spellStart"/>
      <w:r>
        <w:t>Transfus</w:t>
      </w:r>
      <w:proofErr w:type="spellEnd"/>
      <w:r>
        <w:t>. Med. 21, 301–307. doi:10.1111/j.1365-3148.2011.01079.x</w:t>
      </w:r>
    </w:p>
    <w:p w14:paraId="37DEDA9A" w14:textId="77777777" w:rsidR="009B7B50" w:rsidRDefault="009B7B50" w:rsidP="009B7B50">
      <w:pPr>
        <w:pStyle w:val="Bibliography"/>
      </w:pPr>
      <w:proofErr w:type="spellStart"/>
      <w:r>
        <w:lastRenderedPageBreak/>
        <w:t>Lagarde</w:t>
      </w:r>
      <w:proofErr w:type="spellEnd"/>
      <w:r>
        <w:t>, E., 2007. Road Traffic Injury Is an Escalating Burden in Africa and Deserves Proportionate Research Efforts. PLOS Med 4, 170. doi:10.1371/journal.pmed.0040170</w:t>
      </w:r>
    </w:p>
    <w:p w14:paraId="7B75167D" w14:textId="77777777" w:rsidR="009B7B50" w:rsidRDefault="009B7B50" w:rsidP="009B7B50">
      <w:pPr>
        <w:pStyle w:val="Bibliography"/>
      </w:pPr>
      <w:r>
        <w:t xml:space="preserve">Los, T., </w:t>
      </w:r>
      <w:proofErr w:type="spellStart"/>
      <w:r>
        <w:t>Gabra</w:t>
      </w:r>
      <w:proofErr w:type="spellEnd"/>
      <w:r>
        <w:t xml:space="preserve">, G., Mutegombwa2, S., </w:t>
      </w:r>
      <w:proofErr w:type="spellStart"/>
      <w:r>
        <w:t>Sibinga</w:t>
      </w:r>
      <w:proofErr w:type="spellEnd"/>
      <w:r>
        <w:t xml:space="preserve">, C.S., 2009. The Role of School Teachers to Support Blood Collection and Donor Retention at Schools. </w:t>
      </w:r>
      <w:proofErr w:type="spellStart"/>
      <w:r>
        <w:t>Vox</w:t>
      </w:r>
      <w:proofErr w:type="spellEnd"/>
      <w:r>
        <w:t xml:space="preserve"> Sang. 96, 28. doi:10.1111/j.1423-0410.2009.01155.x</w:t>
      </w:r>
    </w:p>
    <w:p w14:paraId="55ECC3BA" w14:textId="77777777" w:rsidR="009B7B50" w:rsidRDefault="009B7B50" w:rsidP="009B7B50">
      <w:pPr>
        <w:pStyle w:val="Bibliography"/>
      </w:pPr>
      <w:r>
        <w:t xml:space="preserve">Marsh, K., Forster, D., </w:t>
      </w:r>
      <w:proofErr w:type="spellStart"/>
      <w:r>
        <w:t>Waruiru</w:t>
      </w:r>
      <w:proofErr w:type="spellEnd"/>
      <w:r>
        <w:t xml:space="preserve">, C., Isiah </w:t>
      </w:r>
      <w:proofErr w:type="spellStart"/>
      <w:r>
        <w:t>Mwangi</w:t>
      </w:r>
      <w:proofErr w:type="spellEnd"/>
      <w:r>
        <w:t>, 1995. Indicators of Life-Threatening Malaria in African Children. NEJM 332, 1399–1404.</w:t>
      </w:r>
    </w:p>
    <w:p w14:paraId="771D9C65" w14:textId="77777777" w:rsidR="009B7B50" w:rsidRDefault="009B7B50" w:rsidP="009B7B50">
      <w:pPr>
        <w:pStyle w:val="Bibliography"/>
      </w:pPr>
      <w:proofErr w:type="spellStart"/>
      <w:r>
        <w:t>Masser</w:t>
      </w:r>
      <w:proofErr w:type="spellEnd"/>
      <w:r>
        <w:t xml:space="preserve">, B.M., White, K.M., Hyde, M.K., Terry, D.J., 2008. The Psychology of Blood Donation: Current Research and Future Directions. </w:t>
      </w:r>
      <w:proofErr w:type="spellStart"/>
      <w:r>
        <w:t>Transfus</w:t>
      </w:r>
      <w:proofErr w:type="spellEnd"/>
      <w:r>
        <w:t>. Med. Rev. 22, 215–233. doi:10.1016/j.tmrv.2008.02.005</w:t>
      </w:r>
    </w:p>
    <w:p w14:paraId="4605C920" w14:textId="77777777" w:rsidR="009B7B50" w:rsidRDefault="009B7B50" w:rsidP="009B7B50">
      <w:pPr>
        <w:pStyle w:val="Bibliography"/>
      </w:pPr>
      <w:proofErr w:type="spellStart"/>
      <w:r>
        <w:t>Melku</w:t>
      </w:r>
      <w:proofErr w:type="spellEnd"/>
      <w:r>
        <w:t xml:space="preserve">, M., </w:t>
      </w:r>
      <w:proofErr w:type="spellStart"/>
      <w:r>
        <w:t>Terefe</w:t>
      </w:r>
      <w:proofErr w:type="spellEnd"/>
      <w:r>
        <w:t xml:space="preserve">, B., </w:t>
      </w:r>
      <w:proofErr w:type="spellStart"/>
      <w:r>
        <w:t>Asrie</w:t>
      </w:r>
      <w:proofErr w:type="spellEnd"/>
      <w:r>
        <w:t xml:space="preserve">, F., </w:t>
      </w:r>
      <w:proofErr w:type="spellStart"/>
      <w:r>
        <w:t>Enawgaw</w:t>
      </w:r>
      <w:proofErr w:type="spellEnd"/>
      <w:r>
        <w:t xml:space="preserve">, B., </w:t>
      </w:r>
      <w:proofErr w:type="spellStart"/>
      <w:r>
        <w:t>Melak</w:t>
      </w:r>
      <w:proofErr w:type="spellEnd"/>
      <w:r>
        <w:t xml:space="preserve">, T., </w:t>
      </w:r>
      <w:proofErr w:type="spellStart"/>
      <w:r>
        <w:t>Tsegay</w:t>
      </w:r>
      <w:proofErr w:type="spellEnd"/>
      <w:r>
        <w:t xml:space="preserve">, Y.G., </w:t>
      </w:r>
      <w:proofErr w:type="spellStart"/>
      <w:r>
        <w:t>Areba</w:t>
      </w:r>
      <w:proofErr w:type="spellEnd"/>
      <w:r>
        <w:t xml:space="preserve">, M., </w:t>
      </w:r>
      <w:proofErr w:type="spellStart"/>
      <w:r>
        <w:t>Shiferaw</w:t>
      </w:r>
      <w:proofErr w:type="spellEnd"/>
      <w:r>
        <w:t xml:space="preserve">, E., 2016. Knowledge, Attitude, and Practice of Adult Population towards Blood Donation in Gondar Town, Northwest Ethiopia: A Community Based Cross-Sectional Study. J. Blood </w:t>
      </w:r>
      <w:proofErr w:type="spellStart"/>
      <w:r>
        <w:t>Transfus</w:t>
      </w:r>
      <w:proofErr w:type="spellEnd"/>
      <w:r>
        <w:t xml:space="preserve">. </w:t>
      </w:r>
      <w:proofErr w:type="gramStart"/>
      <w:r>
        <w:t>2016</w:t>
      </w:r>
      <w:proofErr w:type="gramEnd"/>
      <w:r>
        <w:t>, e7949862. doi:10.1155/2016/7949862</w:t>
      </w:r>
    </w:p>
    <w:p w14:paraId="6701A2F8" w14:textId="77777777" w:rsidR="009B7B50" w:rsidRDefault="009B7B50" w:rsidP="009B7B50">
      <w:pPr>
        <w:pStyle w:val="Bibliography"/>
      </w:pPr>
      <w:r>
        <w:t xml:space="preserve">Moher, D., </w:t>
      </w:r>
      <w:proofErr w:type="spellStart"/>
      <w:r>
        <w:t>Liberati</w:t>
      </w:r>
      <w:proofErr w:type="spellEnd"/>
      <w:r>
        <w:t xml:space="preserve">, A., </w:t>
      </w:r>
      <w:proofErr w:type="spellStart"/>
      <w:r>
        <w:t>Tetzlaff</w:t>
      </w:r>
      <w:proofErr w:type="spellEnd"/>
      <w:r>
        <w:t>, J., Altman, D.G., PRISMA Group, 2009. Preferred reporting items for systematic reviews and meta-analyses: the PRISMA statement. Ann. Intern. Med. 151, 264–269, W64.</w:t>
      </w:r>
    </w:p>
    <w:p w14:paraId="44D5F5D6" w14:textId="77777777" w:rsidR="009B7B50" w:rsidRDefault="009B7B50" w:rsidP="009B7B50">
      <w:pPr>
        <w:pStyle w:val="Bibliography"/>
      </w:pPr>
      <w:r>
        <w:t xml:space="preserve">Mollison, P.L., </w:t>
      </w:r>
      <w:proofErr w:type="spellStart"/>
      <w:r>
        <w:t>Engelfriet</w:t>
      </w:r>
      <w:proofErr w:type="spellEnd"/>
      <w:r>
        <w:t xml:space="preserve">, C.P., Contreras, M., 1993. Blood Transfusion in Clinical Medicine, Ninth. </w:t>
      </w:r>
      <w:proofErr w:type="gramStart"/>
      <w:r>
        <w:t>ed</w:t>
      </w:r>
      <w:proofErr w:type="gramEnd"/>
      <w:r>
        <w:t>. Blackwell Scientific Publications.</w:t>
      </w:r>
    </w:p>
    <w:p w14:paraId="5F44E23D" w14:textId="77777777" w:rsidR="009B7B50" w:rsidRDefault="009B7B50" w:rsidP="009B7B50">
      <w:pPr>
        <w:pStyle w:val="Bibliography"/>
      </w:pPr>
      <w:proofErr w:type="spellStart"/>
      <w:r>
        <w:t>Muthivhi</w:t>
      </w:r>
      <w:proofErr w:type="spellEnd"/>
      <w:r>
        <w:t xml:space="preserve">, T.N., Olmsted, M.G., Park, H., </w:t>
      </w:r>
      <w:proofErr w:type="spellStart"/>
      <w:r>
        <w:t>Sha</w:t>
      </w:r>
      <w:proofErr w:type="spellEnd"/>
      <w:r>
        <w:t xml:space="preserve">, M., Raju, V., </w:t>
      </w:r>
      <w:proofErr w:type="spellStart"/>
      <w:r>
        <w:t>Mokoena</w:t>
      </w:r>
      <w:proofErr w:type="spellEnd"/>
      <w:r>
        <w:t xml:space="preserve">, T., Bloch, E.M., Murphy, E.L., Reddy, R., 2015. Motivators and deterrents to blood donation among Black South Africans: a qualitative analysis of focus group data. </w:t>
      </w:r>
      <w:proofErr w:type="spellStart"/>
      <w:r>
        <w:t>Transfus</w:t>
      </w:r>
      <w:proofErr w:type="spellEnd"/>
      <w:r>
        <w:t xml:space="preserve">. Med. </w:t>
      </w:r>
      <w:proofErr w:type="spellStart"/>
      <w:r>
        <w:t>Oxf</w:t>
      </w:r>
      <w:proofErr w:type="spellEnd"/>
      <w:r>
        <w:t>. Engl. 25, 249–258. doi:10.1111/tme.12218</w:t>
      </w:r>
    </w:p>
    <w:p w14:paraId="70A833A5" w14:textId="77777777" w:rsidR="009B7B50" w:rsidRDefault="009B7B50" w:rsidP="009B7B50">
      <w:pPr>
        <w:pStyle w:val="Bibliography"/>
      </w:pPr>
      <w:proofErr w:type="spellStart"/>
      <w:r>
        <w:t>Mwaba</w:t>
      </w:r>
      <w:proofErr w:type="spellEnd"/>
      <w:r>
        <w:t xml:space="preserve">, K., </w:t>
      </w:r>
      <w:proofErr w:type="spellStart"/>
      <w:r>
        <w:t>Keikelame</w:t>
      </w:r>
      <w:proofErr w:type="spellEnd"/>
      <w:r>
        <w:t xml:space="preserve">, M.J., 1995. Blood donation behaviour and beliefs among a sample of high school students in </w:t>
      </w:r>
      <w:proofErr w:type="spellStart"/>
      <w:r>
        <w:t>Mmabatho</w:t>
      </w:r>
      <w:proofErr w:type="spellEnd"/>
      <w:r>
        <w:t xml:space="preserve">. </w:t>
      </w:r>
      <w:proofErr w:type="spellStart"/>
      <w:r>
        <w:t>Curationis</w:t>
      </w:r>
      <w:proofErr w:type="spellEnd"/>
      <w:r>
        <w:t xml:space="preserve"> 18, 2–3.</w:t>
      </w:r>
    </w:p>
    <w:p w14:paraId="7FD239F2" w14:textId="77777777" w:rsidR="009B7B50" w:rsidRDefault="009B7B50" w:rsidP="009B7B50">
      <w:pPr>
        <w:pStyle w:val="Bibliography"/>
      </w:pPr>
      <w:proofErr w:type="spellStart"/>
      <w:r>
        <w:t>Natukunda</w:t>
      </w:r>
      <w:proofErr w:type="spellEnd"/>
      <w:r>
        <w:t xml:space="preserve">, P.B., </w:t>
      </w:r>
      <w:proofErr w:type="spellStart"/>
      <w:r>
        <w:t>Agaba</w:t>
      </w:r>
      <w:proofErr w:type="spellEnd"/>
      <w:r>
        <w:t xml:space="preserve">, E., </w:t>
      </w:r>
      <w:proofErr w:type="spellStart"/>
      <w:r>
        <w:t>Wabuyi</w:t>
      </w:r>
      <w:proofErr w:type="spellEnd"/>
      <w:r>
        <w:t xml:space="preserve">, P., </w:t>
      </w:r>
      <w:proofErr w:type="spellStart"/>
      <w:r>
        <w:t>Bortolussi</w:t>
      </w:r>
      <w:proofErr w:type="spellEnd"/>
      <w:r>
        <w:t xml:space="preserve">, R., McBride, E., 2015. Knowledge, Attitudes, and Practices about Regular, Voluntary Non-remunerated Blood Donation in </w:t>
      </w:r>
      <w:proofErr w:type="spellStart"/>
      <w:r>
        <w:t>Peri</w:t>
      </w:r>
      <w:proofErr w:type="spellEnd"/>
      <w:r>
        <w:t xml:space="preserve">-urban and Rural Communities in </w:t>
      </w:r>
      <w:proofErr w:type="spellStart"/>
      <w:r>
        <w:t>Mbarara</w:t>
      </w:r>
      <w:proofErr w:type="spellEnd"/>
      <w:r>
        <w:t xml:space="preserve"> District, South Western Uganda, and its Impact on Maternal Health. J. Obstet. </w:t>
      </w:r>
      <w:proofErr w:type="spellStart"/>
      <w:r>
        <w:t>Gynaecol</w:t>
      </w:r>
      <w:proofErr w:type="spellEnd"/>
      <w:r>
        <w:t xml:space="preserve">. Can. JOGC J. </w:t>
      </w:r>
      <w:proofErr w:type="spellStart"/>
      <w:r>
        <w:t>Obstétrique</w:t>
      </w:r>
      <w:proofErr w:type="spellEnd"/>
      <w:r>
        <w:t xml:space="preserve"> </w:t>
      </w:r>
      <w:proofErr w:type="spellStart"/>
      <w:r>
        <w:t>Gynécologie</w:t>
      </w:r>
      <w:proofErr w:type="spellEnd"/>
      <w:r>
        <w:t xml:space="preserve"> Can. JOGC 37, 903–904.</w:t>
      </w:r>
    </w:p>
    <w:p w14:paraId="3F06069B" w14:textId="77777777" w:rsidR="009B7B50" w:rsidRDefault="009B7B50" w:rsidP="009B7B50">
      <w:pPr>
        <w:pStyle w:val="Bibliography"/>
      </w:pPr>
      <w:proofErr w:type="spellStart"/>
      <w:r>
        <w:t>Nébié</w:t>
      </w:r>
      <w:proofErr w:type="spellEnd"/>
      <w:r>
        <w:t xml:space="preserve">, K.Y., </w:t>
      </w:r>
      <w:proofErr w:type="spellStart"/>
      <w:r>
        <w:t>Olinger</w:t>
      </w:r>
      <w:proofErr w:type="spellEnd"/>
      <w:r>
        <w:t xml:space="preserve">, C.M., </w:t>
      </w:r>
      <w:proofErr w:type="spellStart"/>
      <w:r>
        <w:t>Kafando</w:t>
      </w:r>
      <w:proofErr w:type="spellEnd"/>
      <w:r>
        <w:t xml:space="preserve">, E., </w:t>
      </w:r>
      <w:proofErr w:type="spellStart"/>
      <w:r>
        <w:t>Dahourou</w:t>
      </w:r>
      <w:proofErr w:type="spellEnd"/>
      <w:r>
        <w:t xml:space="preserve">, H., Diallo, S., </w:t>
      </w:r>
      <w:proofErr w:type="spellStart"/>
      <w:r>
        <w:t>Kientega</w:t>
      </w:r>
      <w:proofErr w:type="spellEnd"/>
      <w:r>
        <w:t xml:space="preserve">, Y., Domo, Y., </w:t>
      </w:r>
      <w:proofErr w:type="spellStart"/>
      <w:r>
        <w:t>Kienou</w:t>
      </w:r>
      <w:proofErr w:type="spellEnd"/>
      <w:r>
        <w:t xml:space="preserve">, K., </w:t>
      </w:r>
      <w:proofErr w:type="spellStart"/>
      <w:r>
        <w:t>Ouattara</w:t>
      </w:r>
      <w:proofErr w:type="spellEnd"/>
      <w:r>
        <w:t xml:space="preserve">, S., </w:t>
      </w:r>
      <w:proofErr w:type="spellStart"/>
      <w:r>
        <w:t>Sawadogo</w:t>
      </w:r>
      <w:proofErr w:type="spellEnd"/>
      <w:r>
        <w:t xml:space="preserve">, I., </w:t>
      </w:r>
      <w:proofErr w:type="spellStart"/>
      <w:proofErr w:type="gramStart"/>
      <w:r>
        <w:t>Ky</w:t>
      </w:r>
      <w:proofErr w:type="spellEnd"/>
      <w:proofErr w:type="gramEnd"/>
      <w:r>
        <w:t xml:space="preserve">, L., Muller, C.P., 2007. [Lack of knowledge among blood donors in Burkina Faso (West Africa); potential obstacle to transfusion security]. </w:t>
      </w:r>
      <w:proofErr w:type="spellStart"/>
      <w:r>
        <w:t>Transfus</w:t>
      </w:r>
      <w:proofErr w:type="spellEnd"/>
      <w:r>
        <w:t xml:space="preserve">. </w:t>
      </w:r>
      <w:proofErr w:type="spellStart"/>
      <w:r>
        <w:t>Clin</w:t>
      </w:r>
      <w:proofErr w:type="spellEnd"/>
      <w:r>
        <w:t xml:space="preserve">. Biol. J. </w:t>
      </w:r>
      <w:proofErr w:type="spellStart"/>
      <w:r>
        <w:t>Société</w:t>
      </w:r>
      <w:proofErr w:type="spellEnd"/>
      <w:r>
        <w:t xml:space="preserve"> Fr. </w:t>
      </w:r>
      <w:proofErr w:type="spellStart"/>
      <w:r>
        <w:t>Transfus</w:t>
      </w:r>
      <w:proofErr w:type="spellEnd"/>
      <w:r>
        <w:t xml:space="preserve">. Sang. </w:t>
      </w:r>
      <w:proofErr w:type="gramStart"/>
      <w:r>
        <w:t>14</w:t>
      </w:r>
      <w:proofErr w:type="gramEnd"/>
      <w:r>
        <w:t>, 446–452. doi:10.1016/j.tracli.2007.12.005</w:t>
      </w:r>
    </w:p>
    <w:p w14:paraId="65382E5D" w14:textId="77777777" w:rsidR="009B7B50" w:rsidRDefault="009B7B50" w:rsidP="009B7B50">
      <w:pPr>
        <w:pStyle w:val="Bibliography"/>
      </w:pPr>
      <w:r>
        <w:t xml:space="preserve">Obi, S.N., 2007. Antenatal blood donation for pregnant Nigerian mothers: the husbands’ perspective. J. Obstet. </w:t>
      </w:r>
      <w:proofErr w:type="spellStart"/>
      <w:r>
        <w:t>Gynaecol</w:t>
      </w:r>
      <w:proofErr w:type="spellEnd"/>
      <w:r>
        <w:t xml:space="preserve">. J. Inst. Obstet. </w:t>
      </w:r>
      <w:proofErr w:type="spellStart"/>
      <w:r>
        <w:t>Gynaecol</w:t>
      </w:r>
      <w:proofErr w:type="spellEnd"/>
      <w:r>
        <w:t xml:space="preserve">. </w:t>
      </w:r>
      <w:proofErr w:type="gramStart"/>
      <w:r>
        <w:t>27</w:t>
      </w:r>
      <w:proofErr w:type="gramEnd"/>
      <w:r>
        <w:t xml:space="preserve">, 467–469. </w:t>
      </w:r>
      <w:proofErr w:type="gramStart"/>
      <w:r>
        <w:t>doi:</w:t>
      </w:r>
      <w:proofErr w:type="gramEnd"/>
      <w:r>
        <w:t>10.1080/01443610701405986</w:t>
      </w:r>
    </w:p>
    <w:p w14:paraId="37579F9F" w14:textId="77777777" w:rsidR="009B7B50" w:rsidRDefault="009B7B50" w:rsidP="009B7B50">
      <w:pPr>
        <w:pStyle w:val="Bibliography"/>
      </w:pPr>
      <w:proofErr w:type="spellStart"/>
      <w:r>
        <w:t>Okpara</w:t>
      </w:r>
      <w:proofErr w:type="spellEnd"/>
      <w:r>
        <w:t xml:space="preserve">, R.A., 1989. Attitudes of Nigerians towards blood donation and blood transfusion. Trop. </w:t>
      </w:r>
      <w:proofErr w:type="spellStart"/>
      <w:r>
        <w:t>Geogr</w:t>
      </w:r>
      <w:proofErr w:type="spellEnd"/>
      <w:r>
        <w:t>. Med. 41, 89–93.</w:t>
      </w:r>
    </w:p>
    <w:p w14:paraId="37935793" w14:textId="77777777" w:rsidR="009B7B50" w:rsidRDefault="009B7B50" w:rsidP="009B7B50">
      <w:pPr>
        <w:pStyle w:val="Bibliography"/>
      </w:pPr>
      <w:proofErr w:type="spellStart"/>
      <w:r>
        <w:t>Olaiya</w:t>
      </w:r>
      <w:proofErr w:type="spellEnd"/>
      <w:r>
        <w:t xml:space="preserve">, M.A., </w:t>
      </w:r>
      <w:proofErr w:type="spellStart"/>
      <w:r>
        <w:t>Alakija</w:t>
      </w:r>
      <w:proofErr w:type="spellEnd"/>
      <w:r>
        <w:t xml:space="preserve">, W., </w:t>
      </w:r>
      <w:proofErr w:type="spellStart"/>
      <w:r>
        <w:t>Ajala</w:t>
      </w:r>
      <w:proofErr w:type="spellEnd"/>
      <w:r>
        <w:t xml:space="preserve">, A., </w:t>
      </w:r>
      <w:proofErr w:type="spellStart"/>
      <w:r>
        <w:t>Olatunji</w:t>
      </w:r>
      <w:proofErr w:type="spellEnd"/>
      <w:r>
        <w:t xml:space="preserve">, R.O., 2004. Knowledge, attitudes, beliefs and motivations towards blood donations among blood donors in Lagos, Nigeria. </w:t>
      </w:r>
      <w:proofErr w:type="spellStart"/>
      <w:r>
        <w:t>Transfus</w:t>
      </w:r>
      <w:proofErr w:type="spellEnd"/>
      <w:r>
        <w:t>. Med. 14, 13–17. doi:10.1111/j.0958-7578.2004.00474.x</w:t>
      </w:r>
    </w:p>
    <w:p w14:paraId="2A9380D0" w14:textId="77777777" w:rsidR="009B7B50" w:rsidRDefault="009B7B50" w:rsidP="009B7B50">
      <w:pPr>
        <w:pStyle w:val="Bibliography"/>
      </w:pPr>
      <w:proofErr w:type="spellStart"/>
      <w:r>
        <w:t>Ottong</w:t>
      </w:r>
      <w:proofErr w:type="spellEnd"/>
      <w:r>
        <w:t xml:space="preserve">, J.G., </w:t>
      </w:r>
      <w:proofErr w:type="spellStart"/>
      <w:r>
        <w:t>Asuquo</w:t>
      </w:r>
      <w:proofErr w:type="spellEnd"/>
      <w:r>
        <w:t xml:space="preserve">, E.E., </w:t>
      </w:r>
      <w:proofErr w:type="spellStart"/>
      <w:r>
        <w:t>Olaniran</w:t>
      </w:r>
      <w:proofErr w:type="spellEnd"/>
      <w:r>
        <w:t xml:space="preserve">, N.S., Duke, F.D., </w:t>
      </w:r>
      <w:proofErr w:type="spellStart"/>
      <w:r>
        <w:t>Abia</w:t>
      </w:r>
      <w:proofErr w:type="spellEnd"/>
      <w:r>
        <w:t xml:space="preserve">, R.P., 1997. Community mobilization for blood donation, Cross River State, Nigeria. The </w:t>
      </w:r>
      <w:proofErr w:type="spellStart"/>
      <w:r>
        <w:t>Calabar</w:t>
      </w:r>
      <w:proofErr w:type="spellEnd"/>
      <w:r>
        <w:t xml:space="preserve"> PMM Team. Int. J. </w:t>
      </w:r>
      <w:proofErr w:type="spellStart"/>
      <w:r>
        <w:t>Gynaecol</w:t>
      </w:r>
      <w:proofErr w:type="spellEnd"/>
      <w:r>
        <w:t xml:space="preserve">. Obstet. Off. Organ Int. Fed. </w:t>
      </w:r>
      <w:proofErr w:type="spellStart"/>
      <w:r>
        <w:t>Gynaecol</w:t>
      </w:r>
      <w:proofErr w:type="spellEnd"/>
      <w:r>
        <w:t xml:space="preserve">. Obstet. 59 </w:t>
      </w:r>
      <w:proofErr w:type="spellStart"/>
      <w:r>
        <w:t>Suppl</w:t>
      </w:r>
      <w:proofErr w:type="spellEnd"/>
      <w:r>
        <w:t xml:space="preserve"> 2, S119-125.</w:t>
      </w:r>
    </w:p>
    <w:p w14:paraId="77C1804E" w14:textId="77777777" w:rsidR="009B7B50" w:rsidRDefault="009B7B50" w:rsidP="009B7B50">
      <w:pPr>
        <w:pStyle w:val="Bibliography"/>
      </w:pPr>
      <w:proofErr w:type="spellStart"/>
      <w:r>
        <w:t>Owusu-Ofori</w:t>
      </w:r>
      <w:proofErr w:type="spellEnd"/>
      <w:r>
        <w:t xml:space="preserve">, S., </w:t>
      </w:r>
      <w:proofErr w:type="spellStart"/>
      <w:r>
        <w:t>Asenso</w:t>
      </w:r>
      <w:proofErr w:type="spellEnd"/>
      <w:r>
        <w:t xml:space="preserve">-Mensah, K., </w:t>
      </w:r>
      <w:proofErr w:type="spellStart"/>
      <w:r>
        <w:t>Boateng</w:t>
      </w:r>
      <w:proofErr w:type="spellEnd"/>
      <w:r>
        <w:t xml:space="preserve">, P., </w:t>
      </w:r>
      <w:proofErr w:type="spellStart"/>
      <w:r>
        <w:t>Sarkodie</w:t>
      </w:r>
      <w:proofErr w:type="spellEnd"/>
      <w:r>
        <w:t xml:space="preserve">, F., </w:t>
      </w:r>
      <w:proofErr w:type="spellStart"/>
      <w:r>
        <w:t>Allain</w:t>
      </w:r>
      <w:proofErr w:type="spellEnd"/>
      <w:r>
        <w:t xml:space="preserve">, J.-P., 2010. Fostering repeat donations in Ghana. Biol. J. Int. Assoc. Biol. Stand. </w:t>
      </w:r>
      <w:proofErr w:type="gramStart"/>
      <w:r>
        <w:t>38</w:t>
      </w:r>
      <w:proofErr w:type="gramEnd"/>
      <w:r>
        <w:t>, 47–52. doi:10.1016/j.biologicals.2009.10.021</w:t>
      </w:r>
    </w:p>
    <w:p w14:paraId="55641AE2" w14:textId="77777777" w:rsidR="009B7B50" w:rsidRDefault="009B7B50" w:rsidP="009B7B50">
      <w:pPr>
        <w:pStyle w:val="Bibliography"/>
      </w:pPr>
      <w:r>
        <w:t xml:space="preserve">Pule, P.I., </w:t>
      </w:r>
      <w:proofErr w:type="spellStart"/>
      <w:r>
        <w:t>Rachaba</w:t>
      </w:r>
      <w:proofErr w:type="spellEnd"/>
      <w:r>
        <w:t xml:space="preserve">, B., </w:t>
      </w:r>
      <w:proofErr w:type="spellStart"/>
      <w:r>
        <w:t>Magafu</w:t>
      </w:r>
      <w:proofErr w:type="spellEnd"/>
      <w:r>
        <w:t xml:space="preserve">, M.G.M.D., Habte, D., 2014. Factors Associated with Intention to Donate Blood: Sociodemographic and Past Experience Variables. J. Blood </w:t>
      </w:r>
      <w:proofErr w:type="spellStart"/>
      <w:r>
        <w:t>Transfus</w:t>
      </w:r>
      <w:proofErr w:type="spellEnd"/>
      <w:r>
        <w:t xml:space="preserve">. </w:t>
      </w:r>
      <w:proofErr w:type="gramStart"/>
      <w:r>
        <w:t>2014</w:t>
      </w:r>
      <w:proofErr w:type="gramEnd"/>
      <w:r>
        <w:t>, e571678. doi:10.1155/2014/571678</w:t>
      </w:r>
    </w:p>
    <w:p w14:paraId="7C683554" w14:textId="77777777" w:rsidR="009B7B50" w:rsidRDefault="009B7B50" w:rsidP="009B7B50">
      <w:pPr>
        <w:pStyle w:val="Bibliography"/>
      </w:pPr>
      <w:r>
        <w:lastRenderedPageBreak/>
        <w:t>Reddy, R., 2012. Blood donation patterns and challenges in Southern Africa. ISBT Sci. Ser. 7, 296–299. doi:10.1111/j.1751-2824.2012.01576.x</w:t>
      </w:r>
    </w:p>
    <w:p w14:paraId="44D2C091" w14:textId="77777777" w:rsidR="009B7B50" w:rsidRDefault="009B7B50" w:rsidP="009B7B50">
      <w:pPr>
        <w:pStyle w:val="Bibliography"/>
      </w:pPr>
      <w:proofErr w:type="spellStart"/>
      <w:r>
        <w:t>Rolseth</w:t>
      </w:r>
      <w:proofErr w:type="spellEnd"/>
      <w:r>
        <w:t xml:space="preserve">, S., </w:t>
      </w:r>
      <w:proofErr w:type="spellStart"/>
      <w:r>
        <w:t>Stange</w:t>
      </w:r>
      <w:proofErr w:type="spellEnd"/>
      <w:r>
        <w:t xml:space="preserve">, P., Adamou, D., Roald, B., </w:t>
      </w:r>
      <w:proofErr w:type="spellStart"/>
      <w:r>
        <w:t>Danki-Sillong</w:t>
      </w:r>
      <w:proofErr w:type="spellEnd"/>
      <w:r>
        <w:t xml:space="preserve">, F., Jourdan, P., 2014. The acceptability of volunteer, repeat blood donations in a hospital setting in the </w:t>
      </w:r>
      <w:proofErr w:type="spellStart"/>
      <w:r>
        <w:t>Adamaoua</w:t>
      </w:r>
      <w:proofErr w:type="spellEnd"/>
      <w:r>
        <w:t xml:space="preserve"> region of Cameroon. </w:t>
      </w:r>
      <w:proofErr w:type="spellStart"/>
      <w:r>
        <w:t>Transfus</w:t>
      </w:r>
      <w:proofErr w:type="spellEnd"/>
      <w:r>
        <w:t xml:space="preserve">. Med. </w:t>
      </w:r>
      <w:proofErr w:type="spellStart"/>
      <w:r>
        <w:t>Oxf</w:t>
      </w:r>
      <w:proofErr w:type="spellEnd"/>
      <w:r>
        <w:t>. Engl. 24, 372–378. doi:10.1111/tme.12156</w:t>
      </w:r>
    </w:p>
    <w:p w14:paraId="643247A0" w14:textId="77777777" w:rsidR="009B7B50" w:rsidRDefault="009B7B50" w:rsidP="009B7B50">
      <w:pPr>
        <w:pStyle w:val="Bibliography"/>
      </w:pPr>
      <w:proofErr w:type="spellStart"/>
      <w:r>
        <w:t>Salaudeen</w:t>
      </w:r>
      <w:proofErr w:type="spellEnd"/>
      <w:r>
        <w:t xml:space="preserve">, A.G., Musa, O.I., </w:t>
      </w:r>
      <w:proofErr w:type="spellStart"/>
      <w:r>
        <w:t>Awoyemi</w:t>
      </w:r>
      <w:proofErr w:type="spellEnd"/>
      <w:r>
        <w:t xml:space="preserve">, A.O., </w:t>
      </w:r>
      <w:proofErr w:type="spellStart"/>
      <w:r>
        <w:t>Bolarinwa</w:t>
      </w:r>
      <w:proofErr w:type="spellEnd"/>
      <w:r>
        <w:t xml:space="preserve">, A.O., </w:t>
      </w:r>
      <w:proofErr w:type="spellStart"/>
      <w:r>
        <w:t>Adegboye</w:t>
      </w:r>
      <w:proofErr w:type="spellEnd"/>
      <w:r>
        <w:t xml:space="preserve">, A.O., Samuel, S.O., 2011. Community survey on blood donation practices in a northern state of Nigeria. J. Prev. Med. </w:t>
      </w:r>
      <w:proofErr w:type="spellStart"/>
      <w:r>
        <w:t>Hyg</w:t>
      </w:r>
      <w:proofErr w:type="spellEnd"/>
      <w:r>
        <w:t xml:space="preserve">. </w:t>
      </w:r>
      <w:proofErr w:type="gramStart"/>
      <w:r>
        <w:t>52</w:t>
      </w:r>
      <w:proofErr w:type="gramEnd"/>
      <w:r>
        <w:t>, 21–25.</w:t>
      </w:r>
    </w:p>
    <w:p w14:paraId="77F2B3DE" w14:textId="77777777" w:rsidR="009B7B50" w:rsidRDefault="009B7B50" w:rsidP="009B7B50">
      <w:pPr>
        <w:pStyle w:val="Bibliography"/>
      </w:pPr>
      <w:proofErr w:type="spellStart"/>
      <w:r>
        <w:t>Salaudeen</w:t>
      </w:r>
      <w:proofErr w:type="spellEnd"/>
      <w:r>
        <w:t xml:space="preserve">, A.G., </w:t>
      </w:r>
      <w:proofErr w:type="spellStart"/>
      <w:r>
        <w:t>Odeh</w:t>
      </w:r>
      <w:proofErr w:type="spellEnd"/>
      <w:r>
        <w:t xml:space="preserve">, E., 2011. Knowledge and </w:t>
      </w:r>
      <w:proofErr w:type="spellStart"/>
      <w:r>
        <w:t>behavior</w:t>
      </w:r>
      <w:proofErr w:type="spellEnd"/>
      <w:r>
        <w:t xml:space="preserve"> towards voluntary blood donation among students of a tertiary institution in Nigeria. Niger. J. </w:t>
      </w:r>
      <w:proofErr w:type="spellStart"/>
      <w:r>
        <w:t>Clin</w:t>
      </w:r>
      <w:proofErr w:type="spellEnd"/>
      <w:r>
        <w:t xml:space="preserve">. </w:t>
      </w:r>
      <w:proofErr w:type="spellStart"/>
      <w:r>
        <w:t>Pract</w:t>
      </w:r>
      <w:proofErr w:type="spellEnd"/>
      <w:r>
        <w:t xml:space="preserve">. </w:t>
      </w:r>
      <w:proofErr w:type="gramStart"/>
      <w:r>
        <w:t>14</w:t>
      </w:r>
      <w:proofErr w:type="gramEnd"/>
      <w:r>
        <w:t>, 303–307. doi:10.4103/1119-3077.86773</w:t>
      </w:r>
    </w:p>
    <w:p w14:paraId="34EB3752" w14:textId="77777777" w:rsidR="009B7B50" w:rsidRDefault="009B7B50" w:rsidP="009B7B50">
      <w:pPr>
        <w:pStyle w:val="Bibliography"/>
      </w:pPr>
      <w:proofErr w:type="spellStart"/>
      <w:r>
        <w:t>Sarkodie</w:t>
      </w:r>
      <w:proofErr w:type="spellEnd"/>
      <w:r>
        <w:t xml:space="preserve">, F., Hassall, O., </w:t>
      </w:r>
      <w:proofErr w:type="spellStart"/>
      <w:r>
        <w:t>Owusu-Dabo</w:t>
      </w:r>
      <w:proofErr w:type="spellEnd"/>
      <w:r>
        <w:t xml:space="preserve">, E., </w:t>
      </w:r>
      <w:proofErr w:type="spellStart"/>
      <w:r>
        <w:t>Owusu-Ofori</w:t>
      </w:r>
      <w:proofErr w:type="spellEnd"/>
      <w:r>
        <w:t xml:space="preserve">, S., Bates, I., </w:t>
      </w:r>
      <w:proofErr w:type="spellStart"/>
      <w:r>
        <w:t>Bygbjerg</w:t>
      </w:r>
      <w:proofErr w:type="spellEnd"/>
      <w:r>
        <w:t xml:space="preserve">, I.C., </w:t>
      </w:r>
      <w:proofErr w:type="spellStart"/>
      <w:r>
        <w:t>Owusu-Ofori</w:t>
      </w:r>
      <w:proofErr w:type="spellEnd"/>
      <w:r>
        <w:t xml:space="preserve">, A., </w:t>
      </w:r>
      <w:proofErr w:type="spellStart"/>
      <w:r>
        <w:t>Harritshøj</w:t>
      </w:r>
      <w:proofErr w:type="spellEnd"/>
      <w:r>
        <w:t xml:space="preserve">, L.H., </w:t>
      </w:r>
      <w:proofErr w:type="spellStart"/>
      <w:r>
        <w:t>Ullum</w:t>
      </w:r>
      <w:proofErr w:type="spellEnd"/>
      <w:r>
        <w:t xml:space="preserve">, H., 2016. Improving the screening of blood donors with syphilis rapid diagnostic test (RDT) and rapid plasma </w:t>
      </w:r>
      <w:proofErr w:type="spellStart"/>
      <w:r>
        <w:t>reagin</w:t>
      </w:r>
      <w:proofErr w:type="spellEnd"/>
      <w:r>
        <w:t xml:space="preserve"> (RPR) in low- and middle-income countries (LMIC). </w:t>
      </w:r>
      <w:proofErr w:type="spellStart"/>
      <w:r>
        <w:t>Transfus</w:t>
      </w:r>
      <w:proofErr w:type="spellEnd"/>
      <w:r>
        <w:t>. Med. n/a-n/a. doi:10.1111/tme.12363</w:t>
      </w:r>
    </w:p>
    <w:p w14:paraId="3EB61F61" w14:textId="77777777" w:rsidR="009B7B50" w:rsidRDefault="009B7B50" w:rsidP="009B7B50">
      <w:pPr>
        <w:pStyle w:val="Bibliography"/>
      </w:pPr>
      <w:proofErr w:type="spellStart"/>
      <w:r>
        <w:t>Sekoni</w:t>
      </w:r>
      <w:proofErr w:type="spellEnd"/>
      <w:r>
        <w:t xml:space="preserve">, A.O., </w:t>
      </w:r>
      <w:proofErr w:type="spellStart"/>
      <w:r>
        <w:t>Balogun</w:t>
      </w:r>
      <w:proofErr w:type="spellEnd"/>
      <w:r>
        <w:t xml:space="preserve">, M.R., </w:t>
      </w:r>
      <w:proofErr w:type="spellStart"/>
      <w:r>
        <w:t>Odukoya</w:t>
      </w:r>
      <w:proofErr w:type="spellEnd"/>
      <w:r>
        <w:t xml:space="preserve">, O.O., </w:t>
      </w:r>
      <w:proofErr w:type="spellStart"/>
      <w:r>
        <w:t>Inem</w:t>
      </w:r>
      <w:proofErr w:type="spellEnd"/>
      <w:r>
        <w:t xml:space="preserve">, V., </w:t>
      </w:r>
      <w:proofErr w:type="spellStart"/>
      <w:r>
        <w:t>Onigbogi</w:t>
      </w:r>
      <w:proofErr w:type="spellEnd"/>
      <w:r>
        <w:t>, O.O., 2014. Blood donation practices and willingness to donate among residents of an urban slum in Lagos Nigeria. Niger. Postgrad. Med. J. 21, 21–27.</w:t>
      </w:r>
    </w:p>
    <w:p w14:paraId="6BDE96DD" w14:textId="77777777" w:rsidR="009B7B50" w:rsidRDefault="009B7B50" w:rsidP="009B7B50">
      <w:pPr>
        <w:pStyle w:val="Bibliography"/>
      </w:pPr>
      <w:proofErr w:type="spellStart"/>
      <w:r>
        <w:t>Tapko</w:t>
      </w:r>
      <w:proofErr w:type="spellEnd"/>
      <w:r>
        <w:t xml:space="preserve">, J., </w:t>
      </w:r>
      <w:proofErr w:type="spellStart"/>
      <w:r>
        <w:t>Mainuka</w:t>
      </w:r>
      <w:proofErr w:type="spellEnd"/>
      <w:r>
        <w:t xml:space="preserve">, P., </w:t>
      </w:r>
      <w:proofErr w:type="spellStart"/>
      <w:r>
        <w:t>Diarra</w:t>
      </w:r>
      <w:proofErr w:type="spellEnd"/>
      <w:r>
        <w:t>-Nama, A., 2009. STATUS OF BLOOD SAFETY IN THE WHO AFRICAN REGION - REPORT OF THE 2006 SURVEY. WHO AFRO.</w:t>
      </w:r>
    </w:p>
    <w:p w14:paraId="554E9931" w14:textId="77777777" w:rsidR="009B7B50" w:rsidRDefault="009B7B50" w:rsidP="009B7B50">
      <w:pPr>
        <w:pStyle w:val="Bibliography"/>
      </w:pPr>
      <w:proofErr w:type="spellStart"/>
      <w:r>
        <w:t>Tapko</w:t>
      </w:r>
      <w:proofErr w:type="spellEnd"/>
      <w:r>
        <w:t xml:space="preserve">, J., </w:t>
      </w:r>
      <w:proofErr w:type="spellStart"/>
      <w:r>
        <w:t>Toure</w:t>
      </w:r>
      <w:proofErr w:type="spellEnd"/>
      <w:r>
        <w:t xml:space="preserve">, B., Sambo, L., 2014. Status of Blood Safety in the WHO African Region - Report of the 2010 Survey. WHO | Regional Office for Africa, </w:t>
      </w:r>
      <w:proofErr w:type="spellStart"/>
      <w:r>
        <w:t>Brazaville</w:t>
      </w:r>
      <w:proofErr w:type="spellEnd"/>
      <w:r>
        <w:t>.</w:t>
      </w:r>
    </w:p>
    <w:p w14:paraId="4357BED9" w14:textId="77777777" w:rsidR="009B7B50" w:rsidRDefault="009B7B50" w:rsidP="009B7B50">
      <w:pPr>
        <w:pStyle w:val="Bibliography"/>
      </w:pPr>
      <w:r>
        <w:t>The Joanna Briggs Institute, 2015. Joanna Briggs Institute Reviewers’ Manual: 2015 edition / Methodology for JBI Scoping Reviews.</w:t>
      </w:r>
    </w:p>
    <w:p w14:paraId="184160B4" w14:textId="77777777" w:rsidR="009B7B50" w:rsidRDefault="009B7B50" w:rsidP="009B7B50">
      <w:pPr>
        <w:pStyle w:val="Bibliography"/>
      </w:pPr>
      <w:proofErr w:type="spellStart"/>
      <w:r>
        <w:t>Umeora</w:t>
      </w:r>
      <w:proofErr w:type="spellEnd"/>
      <w:r>
        <w:t xml:space="preserve">, O.U.J., </w:t>
      </w:r>
      <w:proofErr w:type="spellStart"/>
      <w:r>
        <w:t>Onuh</w:t>
      </w:r>
      <w:proofErr w:type="spellEnd"/>
      <w:r>
        <w:t xml:space="preserve">, S.O., </w:t>
      </w:r>
      <w:proofErr w:type="spellStart"/>
      <w:r>
        <w:t>Umeora</w:t>
      </w:r>
      <w:proofErr w:type="spellEnd"/>
      <w:r>
        <w:t xml:space="preserve">, M.C., 2005. Socio-cultural barriers to voluntary blood donation for obstetric use in a rural Nigerian village. Afr. J. </w:t>
      </w:r>
      <w:proofErr w:type="spellStart"/>
      <w:r>
        <w:t>Reprod</w:t>
      </w:r>
      <w:proofErr w:type="spellEnd"/>
      <w:r>
        <w:t>. Health 9, 72–76.</w:t>
      </w:r>
    </w:p>
    <w:p w14:paraId="1F279303" w14:textId="77777777" w:rsidR="009B7B50" w:rsidRDefault="009B7B50" w:rsidP="009B7B50">
      <w:pPr>
        <w:pStyle w:val="Bibliography"/>
      </w:pPr>
      <w:proofErr w:type="gramStart"/>
      <w:r>
        <w:t>von</w:t>
      </w:r>
      <w:proofErr w:type="gramEnd"/>
      <w:r>
        <w:t xml:space="preserve"> </w:t>
      </w:r>
      <w:proofErr w:type="spellStart"/>
      <w:r>
        <w:t>Bukenya</w:t>
      </w:r>
      <w:proofErr w:type="spellEnd"/>
      <w:r>
        <w:t xml:space="preserve">, P.H., 2012. Donor Recruitment in Communities with Inadequate Health Care Systems. </w:t>
      </w:r>
      <w:proofErr w:type="spellStart"/>
      <w:r>
        <w:t>Vox</w:t>
      </w:r>
      <w:proofErr w:type="spellEnd"/>
      <w:r>
        <w:t xml:space="preserve"> Sang. </w:t>
      </w:r>
      <w:proofErr w:type="gramStart"/>
      <w:r>
        <w:t>103</w:t>
      </w:r>
      <w:proofErr w:type="gramEnd"/>
      <w:r>
        <w:t>, 91–92. doi:10.1111/j.1423-0410.2012.01615_1.x</w:t>
      </w:r>
    </w:p>
    <w:p w14:paraId="4C3FA7B7" w14:textId="77777777" w:rsidR="009B7B50" w:rsidRDefault="009B7B50" w:rsidP="009B7B50">
      <w:pPr>
        <w:pStyle w:val="Bibliography"/>
      </w:pPr>
      <w:proofErr w:type="gramStart"/>
      <w:r>
        <w:t>von</w:t>
      </w:r>
      <w:proofErr w:type="gramEnd"/>
      <w:r>
        <w:t xml:space="preserve"> </w:t>
      </w:r>
      <w:proofErr w:type="spellStart"/>
      <w:r>
        <w:t>Zahran</w:t>
      </w:r>
      <w:proofErr w:type="spellEnd"/>
      <w:r>
        <w:t xml:space="preserve">, M., von Ali, M., 2013. Assessment of Motivating and Demotivating Factors of Voluntary Blood Donation </w:t>
      </w:r>
      <w:proofErr w:type="gramStart"/>
      <w:r>
        <w:t>Among</w:t>
      </w:r>
      <w:proofErr w:type="gramEnd"/>
      <w:r>
        <w:t xml:space="preserve"> the Students of Khartoum State Universities (November, 2009 – May, 2010). </w:t>
      </w:r>
      <w:proofErr w:type="spellStart"/>
      <w:r>
        <w:t>Vox</w:t>
      </w:r>
      <w:proofErr w:type="spellEnd"/>
      <w:r>
        <w:t xml:space="preserve"> Sang. 105, 101. doi:10.1111/vox.12048</w:t>
      </w:r>
    </w:p>
    <w:p w14:paraId="4111F837" w14:textId="77777777" w:rsidR="009B7B50" w:rsidRDefault="009B7B50" w:rsidP="009B7B50">
      <w:pPr>
        <w:pStyle w:val="Bibliography"/>
      </w:pPr>
      <w:r>
        <w:t>WHO, 2016. WHO | Blood safety and availability [WWW Document]. WHO. URL http://www.who.int/mediacentre/factsheets/fs279/en/ (accessed 10.7.16).</w:t>
      </w:r>
    </w:p>
    <w:p w14:paraId="696C1C90" w14:textId="365EC424" w:rsidR="009B7B50" w:rsidRDefault="009B7B50" w:rsidP="009B7B50">
      <w:pPr>
        <w:pStyle w:val="Bibliography"/>
      </w:pPr>
      <w:r>
        <w:t xml:space="preserve">WHO, 2015. WHO | </w:t>
      </w:r>
      <w:r w:rsidR="00D274DD" w:rsidRPr="00D274DD">
        <w:t>Trends in maternal mortality: 1990 to 2015 Estimates by WHO, UNICEF, UNFPA, World Bank Group and the United Nations Population Division (WHO reference number WHO/RHR/15.23). World Health Organization, Geneva</w:t>
      </w:r>
      <w:r>
        <w:t>.</w:t>
      </w:r>
    </w:p>
    <w:p w14:paraId="73909E32" w14:textId="64D2002E" w:rsidR="009B7B50" w:rsidRDefault="009B7B50" w:rsidP="009B7B50">
      <w:pPr>
        <w:pStyle w:val="Bibliography"/>
      </w:pPr>
      <w:r>
        <w:t xml:space="preserve">WHO, 2012. Blood safety and availability </w:t>
      </w:r>
      <w:r w:rsidR="00E32FD7" w:rsidRPr="00E32FD7">
        <w:t>(Fact Sheet No. 279). [WWW Document]. World Health Organization. URL http://www.who.int/mediacentre/factsheet s/fs279/</w:t>
      </w:r>
      <w:proofErr w:type="spellStart"/>
      <w:r w:rsidR="00E32FD7" w:rsidRPr="00E32FD7">
        <w:t>en</w:t>
      </w:r>
      <w:proofErr w:type="spellEnd"/>
      <w:r w:rsidR="00E32FD7" w:rsidRPr="00E32FD7">
        <w:t>/</w:t>
      </w:r>
    </w:p>
    <w:p w14:paraId="0E11D4DC" w14:textId="7E50938F" w:rsidR="009B7B50" w:rsidRDefault="009B7B50" w:rsidP="009B7B50">
      <w:pPr>
        <w:pStyle w:val="Bibliography"/>
      </w:pPr>
      <w:r>
        <w:t xml:space="preserve">WHO, 2010. WHO | </w:t>
      </w:r>
      <w:proofErr w:type="gramStart"/>
      <w:r w:rsidR="00B5394F" w:rsidRPr="00B5394F">
        <w:t>Towards</w:t>
      </w:r>
      <w:proofErr w:type="gramEnd"/>
      <w:r w:rsidR="00B5394F" w:rsidRPr="00B5394F">
        <w:t xml:space="preserve"> 100% voluntary blood donation: a global framework for action. World Health Organization, Geneva. Available at: (No. ISBN 978 92 4 159969 6). http://www.who.int/bloodsafety/publication s/9789241599696/</w:t>
      </w:r>
      <w:proofErr w:type="spellStart"/>
      <w:r w:rsidR="00B5394F" w:rsidRPr="00B5394F">
        <w:t>en</w:t>
      </w:r>
      <w:proofErr w:type="spellEnd"/>
      <w:r w:rsidR="00B5394F" w:rsidRPr="00B5394F">
        <w:t>/</w:t>
      </w:r>
    </w:p>
    <w:p w14:paraId="5D1FB697" w14:textId="09F7D87A" w:rsidR="009B7B50" w:rsidRDefault="009B7B50" w:rsidP="009B7B50">
      <w:pPr>
        <w:pStyle w:val="Bibliography"/>
      </w:pPr>
      <w:r>
        <w:t xml:space="preserve">WHO, 2008. Global </w:t>
      </w:r>
      <w:r w:rsidR="003138CD" w:rsidRPr="003138CD">
        <w:t>Database on Blood Safety: Report 2004-2005. World Health Organization, Geneva. Available at: http://www.who.int/bloodsafety/global_dat abase/</w:t>
      </w:r>
      <w:proofErr w:type="spellStart"/>
      <w:r w:rsidR="003138CD" w:rsidRPr="003138CD">
        <w:t>en</w:t>
      </w:r>
      <w:proofErr w:type="spellEnd"/>
      <w:r w:rsidR="003138CD" w:rsidRPr="003138CD">
        <w:t>/</w:t>
      </w:r>
    </w:p>
    <w:p w14:paraId="24ACA150" w14:textId="22D62362" w:rsidR="009B7B50" w:rsidRDefault="009B7B50" w:rsidP="009B7B50">
      <w:pPr>
        <w:pStyle w:val="Bibliography"/>
      </w:pPr>
      <w:r>
        <w:t xml:space="preserve">WHO, 2001. </w:t>
      </w:r>
      <w:r w:rsidR="00A47B06" w:rsidRPr="00A47B06">
        <w:t xml:space="preserve">Blood safety: a strategy for the African region. World Health Organization Organisation Regional Office </w:t>
      </w:r>
      <w:proofErr w:type="gramStart"/>
      <w:r w:rsidR="00A47B06" w:rsidRPr="00A47B06">
        <w:t>For</w:t>
      </w:r>
      <w:proofErr w:type="gramEnd"/>
      <w:r w:rsidR="00A47B06" w:rsidRPr="00A47B06">
        <w:t xml:space="preserve"> Africa. WWW document, URL: http://apps.who.int/iris/bitstream/10665/1888/1/AFR.RC51.9%20Rev.1.pdf</w:t>
      </w:r>
      <w:bookmarkStart w:id="0" w:name="_GoBack"/>
      <w:bookmarkEnd w:id="0"/>
    </w:p>
    <w:p w14:paraId="0DB54778" w14:textId="77777777" w:rsidR="009B7B50" w:rsidRDefault="009B7B50" w:rsidP="009B7B50">
      <w:pPr>
        <w:pStyle w:val="Bibliography"/>
      </w:pPr>
      <w:r>
        <w:lastRenderedPageBreak/>
        <w:t>WHO/BTS, 2009. WHO | Aide-mémoire: Blood safety [WWW Document]. WHO. URL http://www.who.int/bloodsafety/publications/who_bct_02_03/en/index.html (accessed 8.16.12).</w:t>
      </w:r>
    </w:p>
    <w:p w14:paraId="7295EF52" w14:textId="7E836C0E" w:rsidR="00182F9A" w:rsidRPr="005E53F3" w:rsidRDefault="003A6E5A" w:rsidP="00EF5DAC">
      <w:r>
        <w:fldChar w:fldCharType="end"/>
      </w:r>
    </w:p>
    <w:p w14:paraId="2DD37C6B" w14:textId="77777777" w:rsidR="000A61A1" w:rsidRDefault="000A61A1" w:rsidP="000A61A1">
      <w:pPr>
        <w:spacing w:before="240"/>
      </w:pPr>
    </w:p>
    <w:p w14:paraId="2558E99E" w14:textId="7AD60CF1" w:rsidR="004147C2" w:rsidRDefault="004147C2" w:rsidP="00E02C72">
      <w:r>
        <w:br w:type="page"/>
      </w:r>
    </w:p>
    <w:p w14:paraId="5F071695" w14:textId="77777777" w:rsidR="004147C2" w:rsidRPr="00950B06" w:rsidRDefault="004147C2" w:rsidP="004147C2">
      <w:pPr>
        <w:pStyle w:val="Heading1"/>
        <w:rPr>
          <w:sz w:val="24"/>
        </w:rPr>
      </w:pPr>
      <w:r w:rsidRPr="00950B06">
        <w:rPr>
          <w:sz w:val="24"/>
        </w:rPr>
        <w:lastRenderedPageBreak/>
        <w:t>APPENDIX I</w:t>
      </w:r>
    </w:p>
    <w:p w14:paraId="2DFA3735" w14:textId="0820CA44" w:rsidR="002876FD" w:rsidRPr="006474A2" w:rsidRDefault="002876FD" w:rsidP="006474A2">
      <w:pPr>
        <w:pStyle w:val="Heading2"/>
        <w:rPr>
          <w:sz w:val="24"/>
        </w:rPr>
      </w:pPr>
      <w:r w:rsidRPr="006474A2">
        <w:rPr>
          <w:sz w:val="24"/>
        </w:rPr>
        <w:t>Countries</w:t>
      </w:r>
      <w:r w:rsidR="008B130C" w:rsidRPr="006474A2">
        <w:rPr>
          <w:sz w:val="24"/>
        </w:rPr>
        <w:t xml:space="preserve"> of Sub</w:t>
      </w:r>
      <w:r w:rsidR="000049D0" w:rsidRPr="006474A2">
        <w:rPr>
          <w:sz w:val="24"/>
        </w:rPr>
        <w:t>-</w:t>
      </w:r>
      <w:r w:rsidR="008B130C" w:rsidRPr="006474A2">
        <w:rPr>
          <w:sz w:val="24"/>
        </w:rPr>
        <w:t>Saharan African</w:t>
      </w:r>
    </w:p>
    <w:p w14:paraId="7324C75D" w14:textId="29DF006D" w:rsidR="004147C2" w:rsidRDefault="004147C2" w:rsidP="004147C2">
      <w:proofErr w:type="gramStart"/>
      <w:r>
        <w:t>(Angola or Benin or Botswana or Burkina Faso or Burundi or Cameroon or Cape Verde or Central African Republic or Chad or Comoros or Congo or Cote d</w:t>
      </w:r>
      <w:r w:rsidR="00934FF4">
        <w:t>’</w:t>
      </w:r>
      <w:r>
        <w:t>Ivoire or Djibouti or Equatorial Guinea or Eritrea or Ethiopia or Gabon or Gambia or Ghana or Guinea or Guinea-Bissau or Kenya or Lesotho or Liberia or Madagascar or Malawi or Mali or Mauritania or Mauritius or Mozambique or Namibia or Niger or Nigeria or Rwanda or Sao Tome or Senegal or Seychelles or Sierra Leone or Somalia or South Africa or South Sudan or Sudan or Swaziland or Tanzania or Togo or Uganda or Zambia or Zimbabwe)</w:t>
      </w:r>
      <w:proofErr w:type="gramEnd"/>
    </w:p>
    <w:p w14:paraId="65013631" w14:textId="0306EF2E" w:rsidR="005E631E" w:rsidRDefault="005E631E" w:rsidP="00946CCC"/>
    <w:p w14:paraId="47585710" w14:textId="77777777" w:rsidR="000E38E6" w:rsidRDefault="000E38E6">
      <w:r>
        <w:br w:type="page"/>
      </w:r>
    </w:p>
    <w:p w14:paraId="4EC68D97" w14:textId="07DE0915" w:rsidR="00030845" w:rsidRDefault="0015786A" w:rsidP="00946CCC">
      <w:r>
        <w:rPr>
          <w:noProof/>
          <w:lang w:eastAsia="en-GB"/>
        </w:rPr>
        <w:lastRenderedPageBreak/>
        <mc:AlternateContent>
          <mc:Choice Requires="wps">
            <w:drawing>
              <wp:anchor distT="0" distB="0" distL="114300" distR="114300" simplePos="0" relativeHeight="251659264" behindDoc="0" locked="0" layoutInCell="1" allowOverlap="1" wp14:anchorId="6C0F31E2" wp14:editId="349E32C2">
                <wp:simplePos x="0" y="0"/>
                <wp:positionH relativeFrom="column">
                  <wp:posOffset>3903345</wp:posOffset>
                </wp:positionH>
                <wp:positionV relativeFrom="paragraph">
                  <wp:posOffset>1978660</wp:posOffset>
                </wp:positionV>
                <wp:extent cx="432000" cy="0"/>
                <wp:effectExtent l="0" t="76200" r="25400" b="952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20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w14:anchorId="698D0587" id="_x0000_t32" coordsize="21600,21600" o:spt="32" o:oned="t" path="m,l21600,21600e" filled="f">
                <v:path arrowok="t" fillok="f" o:connecttype="none"/>
                <o:lock v:ext="edit" shapetype="t"/>
              </v:shapetype>
              <v:shape id="Straight Arrow Connector 7" o:spid="_x0000_s1026" type="#_x0000_t32" style="position:absolute;margin-left:307.35pt;margin-top:155.8pt;width:3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">
                <v:stroke endarrow="block"/>
              </v:shape>
            </w:pict>
          </mc:Fallback>
        </mc:AlternateContent>
      </w:r>
      <w:r w:rsidR="000E38E6" w:rsidRPr="00A547D0">
        <w:rPr>
          <w:rFonts w:asciiTheme="majorHAnsi" w:eastAsiaTheme="majorEastAsia" w:hAnsiTheme="majorHAnsi" w:cstheme="majorBidi"/>
          <w:noProof/>
          <w:color w:val="2E74B5" w:themeColor="accent1" w:themeShade="BF"/>
          <w:sz w:val="32"/>
          <w:szCs w:val="32"/>
          <w:lang w:eastAsia="en-GB"/>
        </w:rPr>
        <mc:AlternateContent>
          <mc:Choice Requires="wpg">
            <w:drawing>
              <wp:inline distT="0" distB="0" distL="0" distR="0" wp14:anchorId="74478563" wp14:editId="169D28C1">
                <wp:extent cx="5943600" cy="4346923"/>
                <wp:effectExtent l="0" t="0" r="19050" b="15875"/>
                <wp:docPr id="3" name="Group 3"/>
                <wp:cNvGraphicFramePr/>
                <a:graphic xmlns:a="http://schemas.openxmlformats.org/drawingml/2006/main">
                  <a:graphicData uri="http://schemas.microsoft.com/office/word/2010/wordprocessingGroup">
                    <wpg:wgp>
                      <wpg:cNvGrpSpPr/>
                      <wpg:grpSpPr>
                        <a:xfrm>
                          <a:off x="0" y="0"/>
                          <a:ext cx="5943600" cy="4346923"/>
                          <a:chOff x="0" y="0"/>
                          <a:chExt cx="6407944" cy="5943600"/>
                        </a:xfrm>
                      </wpg:grpSpPr>
                      <wps:wsp>
                        <wps:cNvPr id="4" name="Rectangle 4"/>
                        <wps:cNvSpPr>
                          <a:spLocks noChangeArrowheads="1"/>
                        </wps:cNvSpPr>
                        <wps:spPr bwMode="auto">
                          <a:xfrm>
                            <a:off x="807244" y="123190"/>
                            <a:ext cx="2228850" cy="787400"/>
                          </a:xfrm>
                          <a:prstGeom prst="rect">
                            <a:avLst/>
                          </a:prstGeom>
                          <a:solidFill>
                            <a:srgbClr val="FFFFFF"/>
                          </a:solidFill>
                          <a:ln w="9525">
                            <a:solidFill>
                              <a:srgbClr val="000000"/>
                            </a:solidFill>
                            <a:miter lim="800000"/>
                            <a:headEnd/>
                            <a:tailEnd/>
                          </a:ln>
                        </wps:spPr>
                        <wps:txbx>
                          <w:txbxContent>
                            <w:p w14:paraId="712F52B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identified through data</w:t>
                              </w:r>
                              <w:r>
                                <w:rPr>
                                  <w:rFonts w:ascii="Calibri" w:hAnsi="Calibri"/>
                                  <w:sz w:val="16"/>
                                  <w:szCs w:val="16"/>
                                </w:rPr>
                                <w:t xml:space="preserve">base </w:t>
                              </w:r>
                              <w:proofErr w:type="gramStart"/>
                              <w:r>
                                <w:rPr>
                                  <w:rFonts w:ascii="Calibri" w:hAnsi="Calibri"/>
                                  <w:sz w:val="16"/>
                                  <w:szCs w:val="16"/>
                                </w:rPr>
                                <w:t>searching</w:t>
                              </w:r>
                              <w:proofErr w:type="gramEnd"/>
                              <w:r>
                                <w:rPr>
                                  <w:rFonts w:ascii="Calibri" w:hAnsi="Calibri"/>
                                  <w:sz w:val="16"/>
                                  <w:szCs w:val="16"/>
                                </w:rPr>
                                <w:br/>
                                <w:t>(n = 103</w:t>
                              </w:r>
                              <w:r w:rsidRPr="001901D9">
                                <w:rPr>
                                  <w:rFonts w:ascii="Calibri" w:hAnsi="Calibri"/>
                                  <w:sz w:val="16"/>
                                  <w:szCs w:val="16"/>
                                </w:rPr>
                                <w:t xml:space="preserve"> )</w:t>
                              </w:r>
                            </w:p>
                          </w:txbxContent>
                        </wps:txbx>
                        <wps:bodyPr rot="0" vert="horz" wrap="square" lIns="91440" tIns="91440" rIns="91440" bIns="91440" anchor="t" anchorCtr="0" upright="1">
                          <a:noAutofit/>
                        </wps:bodyPr>
                      </wps:wsp>
                      <wps:wsp>
                        <wps:cNvPr id="6" name="Rounded Rectangle 6"/>
                        <wps:cNvSpPr>
                          <a:spLocks noChangeArrowheads="1"/>
                        </wps:cNvSpPr>
                        <wps:spPr bwMode="auto">
                          <a:xfrm rot="16200000">
                            <a:off x="-507206" y="2113915"/>
                            <a:ext cx="1371600" cy="343852"/>
                          </a:xfrm>
                          <a:prstGeom prst="roundRect">
                            <a:avLst>
                              <a:gd name="adj" fmla="val 16667"/>
                            </a:avLst>
                          </a:prstGeom>
                          <a:solidFill>
                            <a:srgbClr val="CCECFF"/>
                          </a:solidFill>
                          <a:ln w="9525">
                            <a:solidFill>
                              <a:srgbClr val="000000"/>
                            </a:solidFill>
                            <a:round/>
                            <a:headEnd/>
                            <a:tailEnd/>
                          </a:ln>
                        </wps:spPr>
                        <wps:txbx>
                          <w:txbxContent>
                            <w:p w14:paraId="6772405F"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Screening</w:t>
                              </w:r>
                            </w:p>
                          </w:txbxContent>
                        </wps:txbx>
                        <wps:bodyPr rot="0" vert="vert270" wrap="square" lIns="45720" tIns="45720" rIns="45720" bIns="45720" anchor="t" anchorCtr="0" upright="1">
                          <a:noAutofit/>
                        </wps:bodyPr>
                      </wps:wsp>
                      <wps:wsp>
                        <wps:cNvPr id="9" name="Rounded Rectangle 9"/>
                        <wps:cNvSpPr>
                          <a:spLocks noChangeArrowheads="1"/>
                        </wps:cNvSpPr>
                        <wps:spPr bwMode="auto">
                          <a:xfrm rot="16200000">
                            <a:off x="-507206" y="5085715"/>
                            <a:ext cx="1371600" cy="344170"/>
                          </a:xfrm>
                          <a:prstGeom prst="roundRect">
                            <a:avLst>
                              <a:gd name="adj" fmla="val 16667"/>
                            </a:avLst>
                          </a:prstGeom>
                          <a:solidFill>
                            <a:srgbClr val="CCECFF"/>
                          </a:solidFill>
                          <a:ln w="9525">
                            <a:solidFill>
                              <a:srgbClr val="000000"/>
                            </a:solidFill>
                            <a:round/>
                            <a:headEnd/>
                            <a:tailEnd/>
                          </a:ln>
                        </wps:spPr>
                        <wps:txbx>
                          <w:txbxContent>
                            <w:p w14:paraId="4ED58214"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ncluded</w:t>
                              </w:r>
                            </w:p>
                            <w:p w14:paraId="6FEC0DC8"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11" name="Rounded Rectangle 11"/>
                        <wps:cNvSpPr>
                          <a:spLocks noChangeArrowheads="1"/>
                        </wps:cNvSpPr>
                        <wps:spPr bwMode="auto">
                          <a:xfrm rot="16200000">
                            <a:off x="-383381" y="3580765"/>
                            <a:ext cx="1081087" cy="314325"/>
                          </a:xfrm>
                          <a:prstGeom prst="roundRect">
                            <a:avLst>
                              <a:gd name="adj" fmla="val 16667"/>
                            </a:avLst>
                          </a:prstGeom>
                          <a:solidFill>
                            <a:srgbClr val="CCECFF"/>
                          </a:solidFill>
                          <a:ln w="9525">
                            <a:solidFill>
                              <a:srgbClr val="000000"/>
                            </a:solidFill>
                            <a:round/>
                            <a:headEnd/>
                            <a:tailEnd/>
                          </a:ln>
                        </wps:spPr>
                        <wps:txbx>
                          <w:txbxContent>
                            <w:p w14:paraId="32E81DE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Eligibility</w:t>
                              </w:r>
                            </w:p>
                            <w:p w14:paraId="0DD0549B"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12" name="Straight Arrow Connector 12"/>
                        <wps:cNvCnPr>
                          <a:cxnSpLocks noChangeShapeType="1"/>
                        </wps:cNvCnPr>
                        <wps:spPr bwMode="auto">
                          <a:xfrm>
                            <a:off x="2064544" y="9137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2" name="Straight Arrow Connector 22"/>
                        <wps:cNvCnPr>
                          <a:cxnSpLocks noChangeShapeType="1"/>
                        </wps:cNvCnPr>
                        <wps:spPr bwMode="auto">
                          <a:xfrm>
                            <a:off x="4350544" y="9137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23" name="Rounded Rectangle 23"/>
                        <wps:cNvSpPr>
                          <a:spLocks noChangeArrowheads="1"/>
                        </wps:cNvSpPr>
                        <wps:spPr bwMode="auto">
                          <a:xfrm rot="16200000">
                            <a:off x="-507206" y="513715"/>
                            <a:ext cx="1371600" cy="344170"/>
                          </a:xfrm>
                          <a:prstGeom prst="roundRect">
                            <a:avLst>
                              <a:gd name="adj" fmla="val 16667"/>
                            </a:avLst>
                          </a:prstGeom>
                          <a:solidFill>
                            <a:srgbClr val="CCECFF"/>
                          </a:solidFill>
                          <a:ln w="9525">
                            <a:solidFill>
                              <a:srgbClr val="000000"/>
                            </a:solidFill>
                            <a:round/>
                            <a:headEnd/>
                            <a:tailEnd/>
                          </a:ln>
                        </wps:spPr>
                        <wps:txbx>
                          <w:txbxContent>
                            <w:p w14:paraId="1F3B3AD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dentification</w:t>
                              </w:r>
                            </w:p>
                            <w:p w14:paraId="3E4D6249" w14:textId="77777777" w:rsidR="001062EF" w:rsidRPr="001901D9" w:rsidRDefault="001062EF" w:rsidP="000E38E6">
                              <w:pPr>
                                <w:rPr>
                                  <w:rFonts w:ascii="Calibri" w:hAnsi="Calibri"/>
                                  <w:sz w:val="16"/>
                                  <w:szCs w:val="16"/>
                                  <w:lang w:val="en"/>
                                </w:rPr>
                              </w:pPr>
                            </w:p>
                          </w:txbxContent>
                        </wps:txbx>
                        <wps:bodyPr rot="0" vert="vert270" wrap="square" lIns="45720" tIns="45720" rIns="45720" bIns="45720" anchor="t" anchorCtr="0" upright="1">
                          <a:noAutofit/>
                        </wps:bodyPr>
                      </wps:wsp>
                      <wps:wsp>
                        <wps:cNvPr id="25" name="Rectangle 25"/>
                        <wps:cNvSpPr>
                          <a:spLocks noChangeArrowheads="1"/>
                        </wps:cNvSpPr>
                        <wps:spPr bwMode="auto">
                          <a:xfrm>
                            <a:off x="3625713" y="170815"/>
                            <a:ext cx="2681518" cy="742949"/>
                          </a:xfrm>
                          <a:prstGeom prst="rect">
                            <a:avLst/>
                          </a:prstGeom>
                          <a:solidFill>
                            <a:srgbClr val="FFFFFF"/>
                          </a:solidFill>
                          <a:ln w="9525">
                            <a:solidFill>
                              <a:srgbClr val="000000"/>
                            </a:solidFill>
                            <a:miter lim="800000"/>
                            <a:headEnd/>
                            <a:tailEnd/>
                          </a:ln>
                        </wps:spPr>
                        <wps:txbx>
                          <w:txbxContent>
                            <w:p w14:paraId="245594EA"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Additional records identifi</w:t>
                              </w:r>
                              <w:r>
                                <w:rPr>
                                  <w:rFonts w:ascii="Calibri" w:hAnsi="Calibri"/>
                                  <w:sz w:val="16"/>
                                  <w:szCs w:val="16"/>
                                </w:rPr>
                                <w:t xml:space="preserve">ed through other </w:t>
                              </w:r>
                              <w:proofErr w:type="gramStart"/>
                              <w:r>
                                <w:rPr>
                                  <w:rFonts w:ascii="Calibri" w:hAnsi="Calibri"/>
                                  <w:sz w:val="16"/>
                                  <w:szCs w:val="16"/>
                                </w:rPr>
                                <w:t>sources</w:t>
                              </w:r>
                              <w:proofErr w:type="gramEnd"/>
                              <w:r>
                                <w:rPr>
                                  <w:rFonts w:ascii="Calibri" w:hAnsi="Calibri"/>
                                  <w:sz w:val="16"/>
                                  <w:szCs w:val="16"/>
                                </w:rPr>
                                <w:br/>
                                <w:t>(n = 24</w:t>
                              </w:r>
                              <w:r w:rsidRPr="001901D9">
                                <w:rPr>
                                  <w:rFonts w:ascii="Calibri" w:hAnsi="Calibri"/>
                                  <w:sz w:val="16"/>
                                  <w:szCs w:val="16"/>
                                </w:rPr>
                                <w:t xml:space="preserve"> )</w:t>
                              </w:r>
                            </w:p>
                            <w:p w14:paraId="023EA808"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27" name="Rectangle 27"/>
                        <wps:cNvSpPr>
                          <a:spLocks noChangeArrowheads="1"/>
                        </wps:cNvSpPr>
                        <wps:spPr bwMode="auto">
                          <a:xfrm>
                            <a:off x="1816894" y="1370965"/>
                            <a:ext cx="2771775" cy="571500"/>
                          </a:xfrm>
                          <a:prstGeom prst="rect">
                            <a:avLst/>
                          </a:prstGeom>
                          <a:solidFill>
                            <a:srgbClr val="FFFFFF"/>
                          </a:solidFill>
                          <a:ln w="9525">
                            <a:solidFill>
                              <a:srgbClr val="000000"/>
                            </a:solidFill>
                            <a:miter lim="800000"/>
                            <a:headEnd/>
                            <a:tailEnd/>
                          </a:ln>
                        </wps:spPr>
                        <wps:txbx>
                          <w:txbxContent>
                            <w:p w14:paraId="5E016634"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r>
                                <w:rPr>
                                  <w:rFonts w:ascii="Calibri" w:hAnsi="Calibri"/>
                                  <w:sz w:val="16"/>
                                  <w:szCs w:val="16"/>
                                </w:rPr>
                                <w:t xml:space="preserve">after duplicates </w:t>
                              </w:r>
                              <w:proofErr w:type="gramStart"/>
                              <w:r>
                                <w:rPr>
                                  <w:rFonts w:ascii="Calibri" w:hAnsi="Calibri"/>
                                  <w:sz w:val="16"/>
                                  <w:szCs w:val="16"/>
                                </w:rPr>
                                <w:t>removed</w:t>
                              </w:r>
                              <w:proofErr w:type="gramEnd"/>
                              <w:r>
                                <w:rPr>
                                  <w:rFonts w:ascii="Calibri" w:hAnsi="Calibri"/>
                                  <w:sz w:val="16"/>
                                  <w:szCs w:val="16"/>
                                </w:rPr>
                                <w:br/>
                                <w:t>(n = 63</w:t>
                              </w:r>
                              <w:r w:rsidRPr="001901D9">
                                <w:rPr>
                                  <w:rFonts w:ascii="Calibri" w:hAnsi="Calibri"/>
                                  <w:sz w:val="16"/>
                                  <w:szCs w:val="16"/>
                                </w:rPr>
                                <w:t xml:space="preserve"> )</w:t>
                              </w:r>
                            </w:p>
                            <w:p w14:paraId="76BAC263"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1" name="Rectangle 31"/>
                        <wps:cNvSpPr>
                          <a:spLocks noChangeArrowheads="1"/>
                        </wps:cNvSpPr>
                        <wps:spPr bwMode="auto">
                          <a:xfrm>
                            <a:off x="2064543" y="2399136"/>
                            <a:ext cx="2138777" cy="681530"/>
                          </a:xfrm>
                          <a:prstGeom prst="rect">
                            <a:avLst/>
                          </a:prstGeom>
                          <a:solidFill>
                            <a:srgbClr val="FFFFFF"/>
                          </a:solidFill>
                          <a:ln w="9525">
                            <a:solidFill>
                              <a:srgbClr val="000000"/>
                            </a:solidFill>
                            <a:miter lim="800000"/>
                            <a:headEnd/>
                            <a:tailEnd/>
                          </a:ln>
                        </wps:spPr>
                        <wps:txbx>
                          <w:txbxContent>
                            <w:p w14:paraId="6C6063EB"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screened by </w:t>
                              </w:r>
                              <w:proofErr w:type="gramStart"/>
                              <w:r w:rsidRPr="001901D9">
                                <w:rPr>
                                  <w:rFonts w:ascii="Calibri" w:hAnsi="Calibri"/>
                                  <w:sz w:val="16"/>
                                  <w:szCs w:val="16"/>
                                </w:rPr>
                                <w:t>abstract</w:t>
                              </w:r>
                              <w:proofErr w:type="gramEnd"/>
                              <w:r w:rsidRPr="001901D9">
                                <w:rPr>
                                  <w:rFonts w:ascii="Calibri" w:hAnsi="Calibri"/>
                                  <w:sz w:val="16"/>
                                  <w:szCs w:val="16"/>
                                </w:rPr>
                                <w:br/>
                                <w:t xml:space="preserve">(n =  </w:t>
                              </w:r>
                              <w:r>
                                <w:rPr>
                                  <w:rFonts w:ascii="Calibri" w:hAnsi="Calibri"/>
                                  <w:sz w:val="16"/>
                                  <w:szCs w:val="16"/>
                                </w:rPr>
                                <w:t>63</w:t>
                              </w:r>
                              <w:r w:rsidRPr="001901D9">
                                <w:rPr>
                                  <w:rFonts w:ascii="Calibri" w:hAnsi="Calibri"/>
                                  <w:sz w:val="16"/>
                                  <w:szCs w:val="16"/>
                                </w:rPr>
                                <w:t xml:space="preserve"> )</w:t>
                              </w:r>
                            </w:p>
                            <w:p w14:paraId="48E62B93"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2" name="Rectangle 32"/>
                        <wps:cNvSpPr>
                          <a:spLocks noChangeArrowheads="1"/>
                        </wps:cNvSpPr>
                        <wps:spPr bwMode="auto">
                          <a:xfrm>
                            <a:off x="4693444" y="2399665"/>
                            <a:ext cx="1714500" cy="571500"/>
                          </a:xfrm>
                          <a:prstGeom prst="rect">
                            <a:avLst/>
                          </a:prstGeom>
                          <a:solidFill>
                            <a:srgbClr val="FFFFFF"/>
                          </a:solidFill>
                          <a:ln w="9525">
                            <a:solidFill>
                              <a:srgbClr val="000000"/>
                            </a:solidFill>
                            <a:miter lim="800000"/>
                            <a:headEnd/>
                            <a:tailEnd/>
                          </a:ln>
                        </wps:spPr>
                        <wps:txbx>
                          <w:txbxContent>
                            <w:p w14:paraId="66A0F989"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proofErr w:type="gramStart"/>
                              <w:r w:rsidRPr="001901D9">
                                <w:rPr>
                                  <w:rFonts w:ascii="Calibri" w:hAnsi="Calibri"/>
                                  <w:sz w:val="16"/>
                                  <w:szCs w:val="16"/>
                                </w:rPr>
                                <w:t>excluded</w:t>
                              </w:r>
                              <w:proofErr w:type="gramEnd"/>
                              <w:r w:rsidRPr="001901D9">
                                <w:rPr>
                                  <w:rFonts w:ascii="Calibri" w:hAnsi="Calibri"/>
                                  <w:sz w:val="16"/>
                                  <w:szCs w:val="16"/>
                                </w:rPr>
                                <w:br/>
                                <w:t>(n = 13 )</w:t>
                              </w:r>
                            </w:p>
                            <w:p w14:paraId="4891DE40"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3" name="Rectangle 33"/>
                        <wps:cNvSpPr>
                          <a:spLocks noChangeArrowheads="1"/>
                        </wps:cNvSpPr>
                        <wps:spPr bwMode="auto">
                          <a:xfrm>
                            <a:off x="2064543" y="4921689"/>
                            <a:ext cx="2000251" cy="779054"/>
                          </a:xfrm>
                          <a:prstGeom prst="rect">
                            <a:avLst/>
                          </a:prstGeom>
                          <a:solidFill>
                            <a:srgbClr val="FFFFFF"/>
                          </a:solidFill>
                          <a:ln w="9525">
                            <a:solidFill>
                              <a:srgbClr val="000000"/>
                            </a:solidFill>
                            <a:miter lim="800000"/>
                            <a:headEnd/>
                            <a:tailEnd/>
                          </a:ln>
                        </wps:spPr>
                        <wps:txbx>
                          <w:txbxContent>
                            <w:p w14:paraId="16396A3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Studies included in scoping </w:t>
                              </w:r>
                              <w:proofErr w:type="gramStart"/>
                              <w:r w:rsidRPr="001901D9">
                                <w:rPr>
                                  <w:rFonts w:ascii="Calibri" w:hAnsi="Calibri"/>
                                  <w:sz w:val="16"/>
                                  <w:szCs w:val="16"/>
                                </w:rPr>
                                <w:t>review</w:t>
                              </w:r>
                              <w:proofErr w:type="gramEnd"/>
                              <w:r w:rsidRPr="001901D9">
                                <w:rPr>
                                  <w:rFonts w:ascii="Calibri" w:hAnsi="Calibri"/>
                                  <w:sz w:val="16"/>
                                  <w:szCs w:val="16"/>
                                </w:rPr>
                                <w:br/>
                                <w:t xml:space="preserve">(n = </w:t>
                              </w:r>
                              <w:r w:rsidRPr="007D588C">
                                <w:rPr>
                                  <w:rFonts w:ascii="Calibri" w:hAnsi="Calibri"/>
                                  <w:sz w:val="16"/>
                                  <w:szCs w:val="16"/>
                                </w:rPr>
                                <w:t>35</w:t>
                              </w:r>
                              <w:r w:rsidRPr="001901D9">
                                <w:rPr>
                                  <w:rFonts w:ascii="Calibri" w:hAnsi="Calibri"/>
                                  <w:sz w:val="16"/>
                                  <w:szCs w:val="16"/>
                                </w:rPr>
                                <w:t xml:space="preserve">  )</w:t>
                              </w:r>
                            </w:p>
                            <w:p w14:paraId="33AC4155"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4" name="Straight Arrow Connector 34"/>
                        <wps:cNvCnPr>
                          <a:cxnSpLocks noChangeShapeType="1"/>
                        </wps:cNvCnPr>
                        <wps:spPr bwMode="auto">
                          <a:xfrm>
                            <a:off x="3207544" y="1942465"/>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5" name="Straight Arrow Connector 35"/>
                        <wps:cNvCnPr>
                          <a:cxnSpLocks noChangeShapeType="1"/>
                        </wps:cNvCnPr>
                        <wps:spPr bwMode="auto">
                          <a:xfrm>
                            <a:off x="3165379" y="4154130"/>
                            <a:ext cx="1087" cy="72464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6" name="Straight Arrow Connector 36"/>
                        <wps:cNvCnPr>
                          <a:cxnSpLocks noChangeShapeType="1"/>
                        </wps:cNvCnPr>
                        <wps:spPr bwMode="auto">
                          <a:xfrm>
                            <a:off x="3166467" y="3133655"/>
                            <a:ext cx="0" cy="232869"/>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7" name="Rectangle 37"/>
                        <wps:cNvSpPr>
                          <a:spLocks noChangeArrowheads="1"/>
                        </wps:cNvSpPr>
                        <wps:spPr bwMode="auto">
                          <a:xfrm>
                            <a:off x="2064544" y="3367268"/>
                            <a:ext cx="2000250" cy="786863"/>
                          </a:xfrm>
                          <a:prstGeom prst="rect">
                            <a:avLst/>
                          </a:prstGeom>
                          <a:solidFill>
                            <a:srgbClr val="FFFFFF"/>
                          </a:solidFill>
                          <a:ln w="9525">
                            <a:solidFill>
                              <a:srgbClr val="000000"/>
                            </a:solidFill>
                            <a:miter lim="800000"/>
                            <a:headEnd/>
                            <a:tailEnd/>
                          </a:ln>
                        </wps:spPr>
                        <wps:txbx>
                          <w:txbxContent>
                            <w:p w14:paraId="78C0DBE1"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Full-text articles assessed for eligibility b</w:t>
                              </w:r>
                              <w:r>
                                <w:rPr>
                                  <w:rFonts w:ascii="Calibri" w:hAnsi="Calibri"/>
                                  <w:sz w:val="16"/>
                                  <w:szCs w:val="16"/>
                                </w:rPr>
                                <w:t xml:space="preserve">y full text or </w:t>
                              </w:r>
                              <w:proofErr w:type="gramStart"/>
                              <w:r>
                                <w:rPr>
                                  <w:rFonts w:ascii="Calibri" w:hAnsi="Calibri"/>
                                  <w:sz w:val="16"/>
                                  <w:szCs w:val="16"/>
                                </w:rPr>
                                <w:t>abstract</w:t>
                              </w:r>
                              <w:proofErr w:type="gramEnd"/>
                              <w:r>
                                <w:rPr>
                                  <w:rFonts w:ascii="Calibri" w:hAnsi="Calibri"/>
                                  <w:sz w:val="16"/>
                                  <w:szCs w:val="16"/>
                                </w:rPr>
                                <w:br/>
                                <w:t>(n =  50</w:t>
                              </w:r>
                              <w:r w:rsidRPr="001901D9">
                                <w:rPr>
                                  <w:rFonts w:ascii="Calibri" w:hAnsi="Calibri"/>
                                  <w:sz w:val="16"/>
                                  <w:szCs w:val="16"/>
                                </w:rPr>
                                <w:t xml:space="preserve"> )</w:t>
                              </w:r>
                            </w:p>
                            <w:p w14:paraId="19C04D3D"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8" name="Rectangle 38"/>
                        <wps:cNvSpPr>
                          <a:spLocks noChangeArrowheads="1"/>
                        </wps:cNvSpPr>
                        <wps:spPr bwMode="auto">
                          <a:xfrm>
                            <a:off x="4693006" y="3364700"/>
                            <a:ext cx="1714500" cy="1207362"/>
                          </a:xfrm>
                          <a:prstGeom prst="rect">
                            <a:avLst/>
                          </a:prstGeom>
                          <a:solidFill>
                            <a:srgbClr val="FFFFFF"/>
                          </a:solidFill>
                          <a:ln w="9525">
                            <a:solidFill>
                              <a:srgbClr val="000000"/>
                            </a:solidFill>
                            <a:miter lim="800000"/>
                            <a:headEnd/>
                            <a:tailEnd/>
                          </a:ln>
                        </wps:spPr>
                        <wps:txbx>
                          <w:txbxContent>
                            <w:p w14:paraId="5418CBC8"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Full-text articles and abstracts excluded with </w:t>
                              </w:r>
                              <w:proofErr w:type="gramStart"/>
                              <w:r w:rsidRPr="001901D9">
                                <w:rPr>
                                  <w:rFonts w:ascii="Calibri" w:hAnsi="Calibri"/>
                                  <w:sz w:val="16"/>
                                  <w:szCs w:val="16"/>
                                </w:rPr>
                                <w:t>reasons</w:t>
                              </w:r>
                              <w:proofErr w:type="gramEnd"/>
                              <w:r w:rsidRPr="001901D9">
                                <w:rPr>
                                  <w:rFonts w:ascii="Calibri" w:hAnsi="Calibri"/>
                                  <w:sz w:val="16"/>
                                  <w:szCs w:val="16"/>
                                </w:rPr>
                                <w:br/>
                                <w:t>(n = 5 )</w:t>
                              </w:r>
                            </w:p>
                            <w:p w14:paraId="564EA13B"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Not relevant = </w:t>
                              </w:r>
                              <w:r>
                                <w:rPr>
                                  <w:rFonts w:ascii="Calibri" w:hAnsi="Calibri"/>
                                  <w:sz w:val="16"/>
                                  <w:szCs w:val="16"/>
                                </w:rPr>
                                <w:t>1</w:t>
                              </w:r>
                              <w:r w:rsidRPr="001901D9">
                                <w:rPr>
                                  <w:rFonts w:ascii="Calibri" w:hAnsi="Calibri"/>
                                  <w:sz w:val="16"/>
                                  <w:szCs w:val="16"/>
                                </w:rPr>
                                <w:t>3</w:t>
                              </w:r>
                            </w:p>
                            <w:p w14:paraId="218C371E"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Reviews = 2</w:t>
                              </w:r>
                            </w:p>
                            <w:p w14:paraId="1B2B35D8" w14:textId="77777777" w:rsidR="001062EF" w:rsidRPr="001901D9" w:rsidRDefault="001062EF" w:rsidP="000E38E6">
                              <w:pPr>
                                <w:rPr>
                                  <w:rFonts w:ascii="Calibri" w:hAnsi="Calibri"/>
                                  <w:sz w:val="16"/>
                                  <w:szCs w:val="16"/>
                                  <w:lang w:val="en"/>
                                </w:rPr>
                              </w:pPr>
                            </w:p>
                          </w:txbxContent>
                        </wps:txbx>
                        <wps:bodyPr rot="0" vert="horz" wrap="square" lIns="91440" tIns="91440" rIns="91440" bIns="91440" anchor="t" anchorCtr="0" upright="1">
                          <a:noAutofit/>
                        </wps:bodyPr>
                      </wps:wsp>
                      <wps:wsp>
                        <wps:cNvPr id="39" name="Straight Arrow Connector 39"/>
                        <wps:cNvCnPr>
                          <a:cxnSpLocks noChangeShapeType="1"/>
                        </wps:cNvCnPr>
                        <wps:spPr bwMode="auto">
                          <a:xfrm>
                            <a:off x="4064794" y="3710537"/>
                            <a:ext cx="62865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4478563" id="Group 3" o:spid="_x0000_s1026" style="width:468pt;height:342.3pt;mso-position-horizontal-relative:char;mso-position-vertical-relative:line" coordsize="64079,59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">
                <v:rect id="Rectangle 4" o:spid="_x0000_s1027" style="position:absolute;left:8072;top:1231;width:22288;height:7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">
                  <v:textbox inset=",7.2pt,,7.2pt">
                    <w:txbxContent>
                      <w:p w14:paraId="712F52B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Records identified through data</w:t>
                        </w:r>
                        <w:r>
                          <w:rPr>
                            <w:rFonts w:ascii="Calibri" w:hAnsi="Calibri"/>
                            <w:sz w:val="16"/>
                            <w:szCs w:val="16"/>
                          </w:rPr>
                          <w:t xml:space="preserve">base </w:t>
                        </w:r>
                        <w:proofErr w:type="gramStart"/>
                        <w:r>
                          <w:rPr>
                            <w:rFonts w:ascii="Calibri" w:hAnsi="Calibri"/>
                            <w:sz w:val="16"/>
                            <w:szCs w:val="16"/>
                          </w:rPr>
                          <w:t>searching</w:t>
                        </w:r>
                        <w:proofErr w:type="gramEnd"/>
                        <w:r>
                          <w:rPr>
                            <w:rFonts w:ascii="Calibri" w:hAnsi="Calibri"/>
                            <w:sz w:val="16"/>
                            <w:szCs w:val="16"/>
                          </w:rPr>
                          <w:br/>
                          <w:t>(n = 103</w:t>
                        </w:r>
                        <w:r w:rsidRPr="001901D9">
                          <w:rPr>
                            <w:rFonts w:ascii="Calibri" w:hAnsi="Calibri"/>
                            <w:sz w:val="16"/>
                            <w:szCs w:val="16"/>
                          </w:rPr>
                          <w:t xml:space="preserve"> )</w:t>
                        </w:r>
                      </w:p>
                    </w:txbxContent>
                  </v:textbox>
                </v:rect>
                <v:roundrect id="Rounded Rectangle 6" o:spid="_x0000_s1028" style="position:absolute;left:-5072;top:21138;width:13716;height:3439;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" fillcolor="#ccecff">
                  <v:textbox style="layout-flow:vertical;mso-layout-flow-alt:bottom-to-top" inset="3.6pt,,3.6pt">
                    <w:txbxContent>
                      <w:p w14:paraId="6772405F"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Screening</w:t>
                        </w:r>
                      </w:p>
                    </w:txbxContent>
                  </v:textbox>
                </v:roundrect>
                <v:roundrect id="Rounded Rectangle 9" o:spid="_x0000_s1029" style="position:absolute;left:-5072;top:50857;width:13716;height:344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" fillcolor="#ccecff">
                  <v:textbox style="layout-flow:vertical;mso-layout-flow-alt:bottom-to-top" inset="3.6pt,,3.6pt">
                    <w:txbxContent>
                      <w:p w14:paraId="4ED58214"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ncluded</w:t>
                        </w:r>
                      </w:p>
                      <w:p w14:paraId="6FEC0DC8" w14:textId="77777777" w:rsidR="001062EF" w:rsidRPr="001901D9" w:rsidRDefault="001062EF" w:rsidP="000E38E6">
                        <w:pPr>
                          <w:rPr>
                            <w:rFonts w:ascii="Calibri" w:hAnsi="Calibri"/>
                            <w:sz w:val="16"/>
                            <w:szCs w:val="16"/>
                            <w:lang w:val="en"/>
                          </w:rPr>
                        </w:pPr>
                      </w:p>
                    </w:txbxContent>
                  </v:textbox>
                </v:roundrect>
                <v:roundrect id="Rounded Rectangle 11" o:spid="_x0000_s1030" style="position:absolute;left:-3834;top:35807;width:10811;height:3143;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" fillcolor="#ccecff">
                  <v:textbox style="layout-flow:vertical;mso-layout-flow-alt:bottom-to-top" inset="3.6pt,,3.6pt">
                    <w:txbxContent>
                      <w:p w14:paraId="32E81DE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Eligibility</w:t>
                        </w:r>
                      </w:p>
                      <w:p w14:paraId="0DD0549B" w14:textId="77777777" w:rsidR="001062EF" w:rsidRPr="001901D9" w:rsidRDefault="001062EF" w:rsidP="000E38E6">
                        <w:pPr>
                          <w:rPr>
                            <w:rFonts w:ascii="Calibri" w:hAnsi="Calibri"/>
                            <w:sz w:val="16"/>
                            <w:szCs w:val="16"/>
                            <w:lang w:val="en"/>
                          </w:rPr>
                        </w:pPr>
                      </w:p>
                    </w:txbxContent>
                  </v:textbox>
                </v:roundrect>
                <v:shapetype id="_x0000_t32" coordsize="21600,21600" o:spt="32" o:oned="t" path="m,l21600,21600e" filled="f">
                  <v:path arrowok="t" fillok="f" o:connecttype="none"/>
                  <o:lock v:ext="edit" shapetype="t"/>
                </v:shapetype>
                <v:shape id="Straight Arrow Connector 12" o:spid="_x0000_s1031" type="#_x0000_t32" style="position:absolute;left:20645;top:9137;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shape id="Straight Arrow Connector 22" o:spid="_x0000_s1032" type="#_x0000_t32" style="position:absolute;left:43505;top:9137;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v:roundrect id="Rounded Rectangle 23" o:spid="_x0000_s1033" style="position:absolute;left:-5072;top:5137;width:13716;height:344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" fillcolor="#ccecff">
                  <v:textbox style="layout-flow:vertical;mso-layout-flow-alt:bottom-to-top" inset="3.6pt,,3.6pt">
                    <w:txbxContent>
                      <w:p w14:paraId="1F3B3AD9" w14:textId="77777777" w:rsidR="001062EF" w:rsidRPr="001901D9" w:rsidRDefault="001062EF" w:rsidP="000E38E6">
                        <w:pPr>
                          <w:pStyle w:val="Heading2"/>
                          <w:rPr>
                            <w:rFonts w:ascii="Calibri" w:hAnsi="Calibri"/>
                            <w:sz w:val="16"/>
                            <w:szCs w:val="16"/>
                            <w:lang w:val="en"/>
                          </w:rPr>
                        </w:pPr>
                        <w:r w:rsidRPr="001901D9">
                          <w:rPr>
                            <w:rFonts w:ascii="Calibri" w:hAnsi="Calibri"/>
                            <w:sz w:val="16"/>
                            <w:szCs w:val="16"/>
                            <w:lang w:val="en"/>
                          </w:rPr>
                          <w:t>Identification</w:t>
                        </w:r>
                      </w:p>
                      <w:p w14:paraId="3E4D6249" w14:textId="77777777" w:rsidR="001062EF" w:rsidRPr="001901D9" w:rsidRDefault="001062EF" w:rsidP="000E38E6">
                        <w:pPr>
                          <w:rPr>
                            <w:rFonts w:ascii="Calibri" w:hAnsi="Calibri"/>
                            <w:sz w:val="16"/>
                            <w:szCs w:val="16"/>
                            <w:lang w:val="en"/>
                          </w:rPr>
                        </w:pPr>
                      </w:p>
                    </w:txbxContent>
                  </v:textbox>
                </v:roundrect>
                <v:rect id="Rectangle 25" o:spid="_x0000_s1034" style="position:absolute;left:36257;top:1708;width:26815;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245594EA"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Additional records identifi</w:t>
                        </w:r>
                        <w:r>
                          <w:rPr>
                            <w:rFonts w:ascii="Calibri" w:hAnsi="Calibri"/>
                            <w:sz w:val="16"/>
                            <w:szCs w:val="16"/>
                          </w:rPr>
                          <w:t xml:space="preserve">ed through other </w:t>
                        </w:r>
                        <w:proofErr w:type="gramStart"/>
                        <w:r>
                          <w:rPr>
                            <w:rFonts w:ascii="Calibri" w:hAnsi="Calibri"/>
                            <w:sz w:val="16"/>
                            <w:szCs w:val="16"/>
                          </w:rPr>
                          <w:t>sources</w:t>
                        </w:r>
                        <w:proofErr w:type="gramEnd"/>
                        <w:r>
                          <w:rPr>
                            <w:rFonts w:ascii="Calibri" w:hAnsi="Calibri"/>
                            <w:sz w:val="16"/>
                            <w:szCs w:val="16"/>
                          </w:rPr>
                          <w:br/>
                          <w:t>(n = 24</w:t>
                        </w:r>
                        <w:r w:rsidRPr="001901D9">
                          <w:rPr>
                            <w:rFonts w:ascii="Calibri" w:hAnsi="Calibri"/>
                            <w:sz w:val="16"/>
                            <w:szCs w:val="16"/>
                          </w:rPr>
                          <w:t xml:space="preserve"> )</w:t>
                        </w:r>
                      </w:p>
                      <w:p w14:paraId="023EA808" w14:textId="77777777" w:rsidR="001062EF" w:rsidRPr="001901D9" w:rsidRDefault="001062EF" w:rsidP="000E38E6">
                        <w:pPr>
                          <w:rPr>
                            <w:rFonts w:ascii="Calibri" w:hAnsi="Calibri"/>
                            <w:sz w:val="16"/>
                            <w:szCs w:val="16"/>
                            <w:lang w:val="en"/>
                          </w:rPr>
                        </w:pPr>
                      </w:p>
                    </w:txbxContent>
                  </v:textbox>
                </v:rect>
                <v:rect id="Rectangle 27" o:spid="_x0000_s1035" style="position:absolute;left:18168;top:13709;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5E016634"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r>
                          <w:rPr>
                            <w:rFonts w:ascii="Calibri" w:hAnsi="Calibri"/>
                            <w:sz w:val="16"/>
                            <w:szCs w:val="16"/>
                          </w:rPr>
                          <w:t xml:space="preserve">after duplicates </w:t>
                        </w:r>
                        <w:proofErr w:type="gramStart"/>
                        <w:r>
                          <w:rPr>
                            <w:rFonts w:ascii="Calibri" w:hAnsi="Calibri"/>
                            <w:sz w:val="16"/>
                            <w:szCs w:val="16"/>
                          </w:rPr>
                          <w:t>removed</w:t>
                        </w:r>
                        <w:proofErr w:type="gramEnd"/>
                        <w:r>
                          <w:rPr>
                            <w:rFonts w:ascii="Calibri" w:hAnsi="Calibri"/>
                            <w:sz w:val="16"/>
                            <w:szCs w:val="16"/>
                          </w:rPr>
                          <w:br/>
                          <w:t>(n = 63</w:t>
                        </w:r>
                        <w:r w:rsidRPr="001901D9">
                          <w:rPr>
                            <w:rFonts w:ascii="Calibri" w:hAnsi="Calibri"/>
                            <w:sz w:val="16"/>
                            <w:szCs w:val="16"/>
                          </w:rPr>
                          <w:t xml:space="preserve"> )</w:t>
                        </w:r>
                      </w:p>
                      <w:p w14:paraId="76BAC263" w14:textId="77777777" w:rsidR="001062EF" w:rsidRPr="001901D9" w:rsidRDefault="001062EF" w:rsidP="000E38E6">
                        <w:pPr>
                          <w:rPr>
                            <w:rFonts w:ascii="Calibri" w:hAnsi="Calibri"/>
                            <w:sz w:val="16"/>
                            <w:szCs w:val="16"/>
                            <w:lang w:val="en"/>
                          </w:rPr>
                        </w:pPr>
                      </w:p>
                    </w:txbxContent>
                  </v:textbox>
                </v:rect>
                <v:rect id="Rectangle 31" o:spid="_x0000_s1036" style="position:absolute;left:20645;top:23991;width:21388;height:6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">
                  <v:textbox inset=",7.2pt,,7.2pt">
                    <w:txbxContent>
                      <w:p w14:paraId="6C6063EB"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screened by </w:t>
                        </w:r>
                        <w:proofErr w:type="gramStart"/>
                        <w:r w:rsidRPr="001901D9">
                          <w:rPr>
                            <w:rFonts w:ascii="Calibri" w:hAnsi="Calibri"/>
                            <w:sz w:val="16"/>
                            <w:szCs w:val="16"/>
                          </w:rPr>
                          <w:t>abstract</w:t>
                        </w:r>
                        <w:proofErr w:type="gramEnd"/>
                        <w:r w:rsidRPr="001901D9">
                          <w:rPr>
                            <w:rFonts w:ascii="Calibri" w:hAnsi="Calibri"/>
                            <w:sz w:val="16"/>
                            <w:szCs w:val="16"/>
                          </w:rPr>
                          <w:br/>
                          <w:t xml:space="preserve">(n =  </w:t>
                        </w:r>
                        <w:r>
                          <w:rPr>
                            <w:rFonts w:ascii="Calibri" w:hAnsi="Calibri"/>
                            <w:sz w:val="16"/>
                            <w:szCs w:val="16"/>
                          </w:rPr>
                          <w:t>63</w:t>
                        </w:r>
                        <w:r w:rsidRPr="001901D9">
                          <w:rPr>
                            <w:rFonts w:ascii="Calibri" w:hAnsi="Calibri"/>
                            <w:sz w:val="16"/>
                            <w:szCs w:val="16"/>
                          </w:rPr>
                          <w:t xml:space="preserve"> )</w:t>
                        </w:r>
                      </w:p>
                      <w:p w14:paraId="48E62B93" w14:textId="77777777" w:rsidR="001062EF" w:rsidRPr="001901D9" w:rsidRDefault="001062EF" w:rsidP="000E38E6">
                        <w:pPr>
                          <w:rPr>
                            <w:rFonts w:ascii="Calibri" w:hAnsi="Calibri"/>
                            <w:sz w:val="16"/>
                            <w:szCs w:val="16"/>
                            <w:lang w:val="en"/>
                          </w:rPr>
                        </w:pPr>
                      </w:p>
                    </w:txbxContent>
                  </v:textbox>
                </v:rect>
                <v:rect id="Rectangle 32" o:spid="_x0000_s1037" style="position:absolute;left:46934;top:23996;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">
                  <v:textbox inset=",7.2pt,,7.2pt">
                    <w:txbxContent>
                      <w:p w14:paraId="66A0F989"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Records </w:t>
                        </w:r>
                        <w:proofErr w:type="gramStart"/>
                        <w:r w:rsidRPr="001901D9">
                          <w:rPr>
                            <w:rFonts w:ascii="Calibri" w:hAnsi="Calibri"/>
                            <w:sz w:val="16"/>
                            <w:szCs w:val="16"/>
                          </w:rPr>
                          <w:t>excluded</w:t>
                        </w:r>
                        <w:proofErr w:type="gramEnd"/>
                        <w:r w:rsidRPr="001901D9">
                          <w:rPr>
                            <w:rFonts w:ascii="Calibri" w:hAnsi="Calibri"/>
                            <w:sz w:val="16"/>
                            <w:szCs w:val="16"/>
                          </w:rPr>
                          <w:br/>
                          <w:t>(n = 13 )</w:t>
                        </w:r>
                      </w:p>
                      <w:p w14:paraId="4891DE40" w14:textId="77777777" w:rsidR="001062EF" w:rsidRPr="001901D9" w:rsidRDefault="001062EF" w:rsidP="000E38E6">
                        <w:pPr>
                          <w:rPr>
                            <w:rFonts w:ascii="Calibri" w:hAnsi="Calibri"/>
                            <w:sz w:val="16"/>
                            <w:szCs w:val="16"/>
                            <w:lang w:val="en"/>
                          </w:rPr>
                        </w:pPr>
                      </w:p>
                    </w:txbxContent>
                  </v:textbox>
                </v:rect>
                <v:rect id="Rectangle 33" o:spid="_x0000_s1038" style="position:absolute;left:20645;top:49216;width:20002;height:7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">
                  <v:textbox inset=",7.2pt,,7.2pt">
                    <w:txbxContent>
                      <w:p w14:paraId="16396A35"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 xml:space="preserve">Studies included in scoping </w:t>
                        </w:r>
                        <w:proofErr w:type="gramStart"/>
                        <w:r w:rsidRPr="001901D9">
                          <w:rPr>
                            <w:rFonts w:ascii="Calibri" w:hAnsi="Calibri"/>
                            <w:sz w:val="16"/>
                            <w:szCs w:val="16"/>
                          </w:rPr>
                          <w:t>review</w:t>
                        </w:r>
                        <w:proofErr w:type="gramEnd"/>
                        <w:r w:rsidRPr="001901D9">
                          <w:rPr>
                            <w:rFonts w:ascii="Calibri" w:hAnsi="Calibri"/>
                            <w:sz w:val="16"/>
                            <w:szCs w:val="16"/>
                          </w:rPr>
                          <w:br/>
                          <w:t xml:space="preserve">(n = </w:t>
                        </w:r>
                        <w:r w:rsidRPr="007D588C">
                          <w:rPr>
                            <w:rFonts w:ascii="Calibri" w:hAnsi="Calibri"/>
                            <w:sz w:val="16"/>
                            <w:szCs w:val="16"/>
                          </w:rPr>
                          <w:t>35</w:t>
                        </w:r>
                        <w:r w:rsidRPr="001901D9">
                          <w:rPr>
                            <w:rFonts w:ascii="Calibri" w:hAnsi="Calibri"/>
                            <w:sz w:val="16"/>
                            <w:szCs w:val="16"/>
                          </w:rPr>
                          <w:t xml:space="preserve">  )</w:t>
                        </w:r>
                      </w:p>
                      <w:p w14:paraId="33AC4155" w14:textId="77777777" w:rsidR="001062EF" w:rsidRPr="001901D9" w:rsidRDefault="001062EF" w:rsidP="000E38E6">
                        <w:pPr>
                          <w:rPr>
                            <w:rFonts w:ascii="Calibri" w:hAnsi="Calibri"/>
                            <w:sz w:val="16"/>
                            <w:szCs w:val="16"/>
                            <w:lang w:val="en"/>
                          </w:rPr>
                        </w:pPr>
                      </w:p>
                    </w:txbxContent>
                  </v:textbox>
                </v:rect>
                <v:shape id="Straight Arrow Connector 34" o:spid="_x0000_s1039" type="#_x0000_t32" style="position:absolute;left:32075;top:19424;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7IaxgAAANsAAAAPAAAAZHJzL2Rvd25yZXYueG1sRI9Pa8JA&#10;FMTvBb/D8oTe6sa2FI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64+yGsYAAADbAAAA&#10;DwAAAAAAAAAAAAAAAAAHAgAAZHJzL2Rvd25yZXYueG1sUEsFBgAAAAADAAMAtwAAAPoCAAAAAA==&#10;">
                  <v:stroke endarrow="block"/>
                </v:shape>
                <v:shape id="Straight Arrow Connector 35" o:spid="_x0000_s1040" type="#_x0000_t32" style="position:absolute;left:31653;top:41541;width:11;height:7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Straight Arrow Connector 36" o:spid="_x0000_s1041" type="#_x0000_t32" style="position:absolute;left:31664;top:31336;width:0;height:23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rect id="Rectangle 37" o:spid="_x0000_s1042" style="position:absolute;left:20645;top:33672;width:20002;height:7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">
                  <v:textbox inset=",7.2pt,,7.2pt">
                    <w:txbxContent>
                      <w:p w14:paraId="78C0DBE1" w14:textId="77777777" w:rsidR="001062EF" w:rsidRPr="001901D9" w:rsidRDefault="001062EF" w:rsidP="000E38E6">
                        <w:pPr>
                          <w:jc w:val="center"/>
                          <w:rPr>
                            <w:rFonts w:ascii="Calibri" w:hAnsi="Calibri"/>
                            <w:sz w:val="16"/>
                            <w:szCs w:val="16"/>
                            <w:lang w:val="en"/>
                          </w:rPr>
                        </w:pPr>
                        <w:r w:rsidRPr="001901D9">
                          <w:rPr>
                            <w:rFonts w:ascii="Calibri" w:hAnsi="Calibri"/>
                            <w:sz w:val="16"/>
                            <w:szCs w:val="16"/>
                          </w:rPr>
                          <w:t>Full-text articles assessed for eligibility b</w:t>
                        </w:r>
                        <w:r>
                          <w:rPr>
                            <w:rFonts w:ascii="Calibri" w:hAnsi="Calibri"/>
                            <w:sz w:val="16"/>
                            <w:szCs w:val="16"/>
                          </w:rPr>
                          <w:t xml:space="preserve">y full text or </w:t>
                        </w:r>
                        <w:proofErr w:type="gramStart"/>
                        <w:r>
                          <w:rPr>
                            <w:rFonts w:ascii="Calibri" w:hAnsi="Calibri"/>
                            <w:sz w:val="16"/>
                            <w:szCs w:val="16"/>
                          </w:rPr>
                          <w:t>abstract</w:t>
                        </w:r>
                        <w:proofErr w:type="gramEnd"/>
                        <w:r>
                          <w:rPr>
                            <w:rFonts w:ascii="Calibri" w:hAnsi="Calibri"/>
                            <w:sz w:val="16"/>
                            <w:szCs w:val="16"/>
                          </w:rPr>
                          <w:br/>
                          <w:t>(n =  50</w:t>
                        </w:r>
                        <w:r w:rsidRPr="001901D9">
                          <w:rPr>
                            <w:rFonts w:ascii="Calibri" w:hAnsi="Calibri"/>
                            <w:sz w:val="16"/>
                            <w:szCs w:val="16"/>
                          </w:rPr>
                          <w:t xml:space="preserve"> )</w:t>
                        </w:r>
                      </w:p>
                      <w:p w14:paraId="19C04D3D" w14:textId="77777777" w:rsidR="001062EF" w:rsidRPr="001901D9" w:rsidRDefault="001062EF" w:rsidP="000E38E6">
                        <w:pPr>
                          <w:rPr>
                            <w:rFonts w:ascii="Calibri" w:hAnsi="Calibri"/>
                            <w:sz w:val="16"/>
                            <w:szCs w:val="16"/>
                            <w:lang w:val="en"/>
                          </w:rPr>
                        </w:pPr>
                      </w:p>
                    </w:txbxContent>
                  </v:textbox>
                </v:rect>
                <v:rect id="Rectangle 38" o:spid="_x0000_s1043" style="position:absolute;left:46930;top:33647;width:17145;height:12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">
                  <v:textbox inset=",7.2pt,,7.2pt">
                    <w:txbxContent>
                      <w:p w14:paraId="5418CBC8"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Full-text articles and abstracts excluded with </w:t>
                        </w:r>
                        <w:proofErr w:type="gramStart"/>
                        <w:r w:rsidRPr="001901D9">
                          <w:rPr>
                            <w:rFonts w:ascii="Calibri" w:hAnsi="Calibri"/>
                            <w:sz w:val="16"/>
                            <w:szCs w:val="16"/>
                          </w:rPr>
                          <w:t>reasons</w:t>
                        </w:r>
                        <w:proofErr w:type="gramEnd"/>
                        <w:r w:rsidRPr="001901D9">
                          <w:rPr>
                            <w:rFonts w:ascii="Calibri" w:hAnsi="Calibri"/>
                            <w:sz w:val="16"/>
                            <w:szCs w:val="16"/>
                          </w:rPr>
                          <w:br/>
                          <w:t>(n = 5 )</w:t>
                        </w:r>
                      </w:p>
                      <w:p w14:paraId="564EA13B"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 xml:space="preserve">Not relevant = </w:t>
                        </w:r>
                        <w:r>
                          <w:rPr>
                            <w:rFonts w:ascii="Calibri" w:hAnsi="Calibri"/>
                            <w:sz w:val="16"/>
                            <w:szCs w:val="16"/>
                          </w:rPr>
                          <w:t>1</w:t>
                        </w:r>
                        <w:r w:rsidRPr="001901D9">
                          <w:rPr>
                            <w:rFonts w:ascii="Calibri" w:hAnsi="Calibri"/>
                            <w:sz w:val="16"/>
                            <w:szCs w:val="16"/>
                          </w:rPr>
                          <w:t>3</w:t>
                        </w:r>
                      </w:p>
                      <w:p w14:paraId="218C371E" w14:textId="77777777" w:rsidR="001062EF" w:rsidRPr="001901D9" w:rsidRDefault="001062EF" w:rsidP="000E38E6">
                        <w:pPr>
                          <w:spacing w:after="0"/>
                          <w:jc w:val="center"/>
                          <w:rPr>
                            <w:rFonts w:ascii="Calibri" w:hAnsi="Calibri"/>
                            <w:sz w:val="16"/>
                            <w:szCs w:val="16"/>
                          </w:rPr>
                        </w:pPr>
                        <w:r w:rsidRPr="001901D9">
                          <w:rPr>
                            <w:rFonts w:ascii="Calibri" w:hAnsi="Calibri"/>
                            <w:sz w:val="16"/>
                            <w:szCs w:val="16"/>
                          </w:rPr>
                          <w:t>Reviews = 2</w:t>
                        </w:r>
                      </w:p>
                      <w:p w14:paraId="1B2B35D8" w14:textId="77777777" w:rsidR="001062EF" w:rsidRPr="001901D9" w:rsidRDefault="001062EF" w:rsidP="000E38E6">
                        <w:pPr>
                          <w:rPr>
                            <w:rFonts w:ascii="Calibri" w:hAnsi="Calibri"/>
                            <w:sz w:val="16"/>
                            <w:szCs w:val="16"/>
                            <w:lang w:val="en"/>
                          </w:rPr>
                        </w:pPr>
                      </w:p>
                    </w:txbxContent>
                  </v:textbox>
                </v:rect>
                <v:shape id="Straight Arrow Connector 39" o:spid="_x0000_s1044" type="#_x0000_t32" style="position:absolute;left:40647;top:37105;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">
                  <v:stroke endarrow="block"/>
                </v:shape>
                <w10:anchorlock/>
              </v:group>
            </w:pict>
          </mc:Fallback>
        </mc:AlternateContent>
      </w:r>
    </w:p>
    <w:p w14:paraId="472D726D" w14:textId="77777777" w:rsidR="000E38E6" w:rsidRDefault="000E38E6" w:rsidP="000E38E6">
      <w:r>
        <w:t xml:space="preserve">Figure 1. </w:t>
      </w:r>
      <w:r w:rsidRPr="00930D3B">
        <w:t>PRISMA Flow Diagram for the scoping review process</w:t>
      </w:r>
      <w:r>
        <w:t xml:space="preserve"> </w:t>
      </w:r>
      <w:r>
        <w:fldChar w:fldCharType="begin"/>
      </w:r>
      <w:r>
        <w:instrText xml:space="preserve"> ADDIN ZOTERO_ITEM CSL_CITATION {"citationID":"detet236","properties":{"formattedCitation":"(Moher et al., 2009)","plainCitation":"(Moher et al., 2009)"},"citationItems":[{"id":946,"uris":["http://zotero.org/users/863046/items/8Z49WWM7"],"uri":["http://zotero.org/users/863046/items/8Z49WWM7"],"itemData":{"id":946,"type":"article-journal","title":"Preferred reporting items for systematic reviews and meta-analyses: the PRISMA statement","container-title":"Annals of Internal Medicine","page":"264-269, W64","volume":"151","issue":"4","source":"PubMed","ISSN":"1539-3704","note":"PMID: 19622511","shortTitle":"Preferred reporting items for systematic reviews and meta-analyses","journalAbbreviation":"Ann. Intern. Med.","language":"eng","author":[{"family":"Moher","given":"David"},{"family":"Liberati","given":"Alessandro"},{"family":"Tetzlaff","given":"Jennifer"},{"family":"Altman","given":"Douglas G."},{"literal":"PRISMA Group"}],"issued":{"date-parts":[["2009",8,18]]},"PMID":"19622511"}}],"schema":"https://github.com/citation-style-language/schema/raw/master/csl-citation.json"} </w:instrText>
      </w:r>
      <w:r>
        <w:fldChar w:fldCharType="separate"/>
      </w:r>
      <w:r w:rsidRPr="00612579">
        <w:rPr>
          <w:rFonts w:ascii="Calibri" w:hAnsi="Calibri" w:cs="Calibri"/>
        </w:rPr>
        <w:t>(Moher et al., 2009)</w:t>
      </w:r>
      <w:r>
        <w:fldChar w:fldCharType="end"/>
      </w:r>
    </w:p>
    <w:p w14:paraId="5F60B71C" w14:textId="1C5D8D9B" w:rsidR="00030845" w:rsidRDefault="00030845" w:rsidP="00946CCC"/>
    <w:p w14:paraId="7EE01373" w14:textId="77777777" w:rsidR="000E38E6" w:rsidRDefault="000E38E6">
      <w:r>
        <w:br w:type="page"/>
      </w:r>
    </w:p>
    <w:p w14:paraId="75572393" w14:textId="77777777" w:rsidR="000E38E6" w:rsidRPr="00F83138" w:rsidRDefault="000E38E6" w:rsidP="000E38E6">
      <w:pPr>
        <w:spacing w:before="240"/>
        <w:rPr>
          <w:b/>
        </w:rPr>
      </w:pPr>
      <w:r>
        <w:rPr>
          <w:b/>
        </w:rPr>
        <w:lastRenderedPageBreak/>
        <w:t>Table 1.</w:t>
      </w:r>
      <w:r w:rsidRPr="00F83138">
        <w:rPr>
          <w:b/>
        </w:rPr>
        <w:t xml:space="preserve"> Overview of the studies included in the review</w:t>
      </w:r>
    </w:p>
    <w:tbl>
      <w:tblPr>
        <w:tblStyle w:val="TableGrid"/>
        <w:tblpPr w:leftFromText="180" w:rightFromText="180" w:vertAnchor="text" w:tblpY="1"/>
        <w:tblOverlap w:val="never"/>
        <w:tblW w:w="9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560"/>
        <w:gridCol w:w="992"/>
        <w:gridCol w:w="1134"/>
        <w:gridCol w:w="1701"/>
        <w:gridCol w:w="1105"/>
        <w:gridCol w:w="1191"/>
        <w:gridCol w:w="1146"/>
      </w:tblGrid>
      <w:tr w:rsidR="000E38E6" w:rsidRPr="00237D59" w14:paraId="5B705F1B" w14:textId="77777777" w:rsidTr="000E38E6">
        <w:trPr>
          <w:trHeight w:val="392"/>
          <w:tblHeader/>
        </w:trPr>
        <w:tc>
          <w:tcPr>
            <w:tcW w:w="567" w:type="dxa"/>
            <w:tcBorders>
              <w:top w:val="single" w:sz="12" w:space="0" w:color="auto"/>
              <w:bottom w:val="single" w:sz="12" w:space="0" w:color="auto"/>
            </w:tcBorders>
          </w:tcPr>
          <w:p w14:paraId="2AFCC7E6" w14:textId="77777777" w:rsidR="000E38E6" w:rsidRPr="007A76F7" w:rsidRDefault="000E38E6" w:rsidP="000E38E6">
            <w:pPr>
              <w:rPr>
                <w:rFonts w:cstheme="minorHAnsi"/>
                <w:b/>
                <w:sz w:val="18"/>
                <w:szCs w:val="16"/>
              </w:rPr>
            </w:pPr>
          </w:p>
          <w:p w14:paraId="3E8D8205" w14:textId="77777777" w:rsidR="000E38E6" w:rsidRPr="007A76F7" w:rsidRDefault="000E38E6" w:rsidP="000E38E6">
            <w:pPr>
              <w:rPr>
                <w:rFonts w:cstheme="minorHAnsi"/>
                <w:b/>
                <w:sz w:val="18"/>
                <w:szCs w:val="16"/>
              </w:rPr>
            </w:pPr>
            <w:r w:rsidRPr="007A76F7">
              <w:rPr>
                <w:rFonts w:cstheme="minorHAnsi"/>
                <w:b/>
                <w:sz w:val="18"/>
                <w:szCs w:val="16"/>
              </w:rPr>
              <w:t>No.</w:t>
            </w:r>
          </w:p>
        </w:tc>
        <w:tc>
          <w:tcPr>
            <w:tcW w:w="1560" w:type="dxa"/>
            <w:tcBorders>
              <w:top w:val="single" w:sz="12" w:space="0" w:color="auto"/>
              <w:bottom w:val="single" w:sz="12" w:space="0" w:color="auto"/>
            </w:tcBorders>
            <w:vAlign w:val="bottom"/>
          </w:tcPr>
          <w:p w14:paraId="55C1CDE3" w14:textId="77777777" w:rsidR="000E38E6" w:rsidRPr="007A76F7" w:rsidRDefault="000E38E6" w:rsidP="000E38E6">
            <w:pPr>
              <w:rPr>
                <w:rFonts w:cstheme="minorHAnsi"/>
                <w:b/>
                <w:sz w:val="18"/>
                <w:szCs w:val="16"/>
              </w:rPr>
            </w:pPr>
            <w:r w:rsidRPr="007A76F7">
              <w:rPr>
                <w:rFonts w:cstheme="minorHAnsi"/>
                <w:b/>
                <w:sz w:val="18"/>
                <w:szCs w:val="16"/>
              </w:rPr>
              <w:t>Study</w:t>
            </w:r>
          </w:p>
        </w:tc>
        <w:tc>
          <w:tcPr>
            <w:tcW w:w="992" w:type="dxa"/>
            <w:tcBorders>
              <w:top w:val="single" w:sz="12" w:space="0" w:color="auto"/>
              <w:bottom w:val="single" w:sz="12" w:space="0" w:color="auto"/>
            </w:tcBorders>
            <w:vAlign w:val="bottom"/>
          </w:tcPr>
          <w:p w14:paraId="07044FAA" w14:textId="77777777" w:rsidR="000E38E6" w:rsidRPr="007A76F7" w:rsidRDefault="000E38E6" w:rsidP="000E38E6">
            <w:pPr>
              <w:rPr>
                <w:rFonts w:cstheme="minorHAnsi"/>
                <w:b/>
                <w:sz w:val="18"/>
                <w:szCs w:val="16"/>
              </w:rPr>
            </w:pPr>
            <w:r w:rsidRPr="007A76F7">
              <w:rPr>
                <w:rFonts w:cstheme="minorHAnsi"/>
                <w:b/>
                <w:sz w:val="18"/>
                <w:szCs w:val="16"/>
              </w:rPr>
              <w:t>Country</w:t>
            </w:r>
          </w:p>
        </w:tc>
        <w:tc>
          <w:tcPr>
            <w:tcW w:w="1134" w:type="dxa"/>
            <w:tcBorders>
              <w:top w:val="single" w:sz="12" w:space="0" w:color="auto"/>
              <w:bottom w:val="single" w:sz="12" w:space="0" w:color="auto"/>
            </w:tcBorders>
            <w:vAlign w:val="bottom"/>
          </w:tcPr>
          <w:p w14:paraId="4B70EA33" w14:textId="77777777" w:rsidR="000E38E6" w:rsidRPr="007A76F7" w:rsidRDefault="000E38E6" w:rsidP="000E38E6">
            <w:pPr>
              <w:rPr>
                <w:rFonts w:cstheme="minorHAnsi"/>
                <w:b/>
                <w:sz w:val="18"/>
                <w:szCs w:val="16"/>
              </w:rPr>
            </w:pPr>
            <w:r w:rsidRPr="007A76F7">
              <w:rPr>
                <w:rFonts w:cstheme="minorHAnsi"/>
                <w:b/>
                <w:sz w:val="18"/>
                <w:szCs w:val="16"/>
              </w:rPr>
              <w:t>Type of study</w:t>
            </w:r>
          </w:p>
        </w:tc>
        <w:tc>
          <w:tcPr>
            <w:tcW w:w="1701" w:type="dxa"/>
            <w:tcBorders>
              <w:top w:val="single" w:sz="12" w:space="0" w:color="auto"/>
              <w:bottom w:val="single" w:sz="12" w:space="0" w:color="auto"/>
            </w:tcBorders>
            <w:vAlign w:val="bottom"/>
          </w:tcPr>
          <w:p w14:paraId="45D57E45" w14:textId="77777777" w:rsidR="000E38E6" w:rsidRPr="007A76F7" w:rsidRDefault="000E38E6" w:rsidP="000E38E6">
            <w:pPr>
              <w:rPr>
                <w:rFonts w:cstheme="minorHAnsi"/>
                <w:b/>
                <w:sz w:val="18"/>
                <w:szCs w:val="16"/>
              </w:rPr>
            </w:pPr>
            <w:r w:rsidRPr="007A76F7">
              <w:rPr>
                <w:rFonts w:cstheme="minorHAnsi"/>
                <w:b/>
                <w:sz w:val="18"/>
                <w:szCs w:val="16"/>
              </w:rPr>
              <w:t>Study population</w:t>
            </w:r>
          </w:p>
        </w:tc>
        <w:tc>
          <w:tcPr>
            <w:tcW w:w="1105" w:type="dxa"/>
            <w:tcBorders>
              <w:top w:val="single" w:sz="12" w:space="0" w:color="auto"/>
              <w:bottom w:val="single" w:sz="12" w:space="0" w:color="auto"/>
            </w:tcBorders>
            <w:vAlign w:val="bottom"/>
          </w:tcPr>
          <w:p w14:paraId="2A59EB71" w14:textId="77777777" w:rsidR="000E38E6" w:rsidRPr="007A76F7" w:rsidRDefault="000E38E6" w:rsidP="000E38E6">
            <w:pPr>
              <w:rPr>
                <w:rFonts w:cstheme="minorHAnsi"/>
                <w:b/>
                <w:sz w:val="18"/>
                <w:szCs w:val="16"/>
              </w:rPr>
            </w:pPr>
            <w:r w:rsidRPr="007A76F7">
              <w:rPr>
                <w:rFonts w:cstheme="minorHAnsi"/>
                <w:b/>
                <w:sz w:val="18"/>
                <w:szCs w:val="16"/>
              </w:rPr>
              <w:t>Sample size</w:t>
            </w:r>
          </w:p>
        </w:tc>
        <w:tc>
          <w:tcPr>
            <w:tcW w:w="1191" w:type="dxa"/>
            <w:tcBorders>
              <w:top w:val="single" w:sz="12" w:space="0" w:color="auto"/>
              <w:bottom w:val="single" w:sz="12" w:space="0" w:color="auto"/>
            </w:tcBorders>
            <w:vAlign w:val="bottom"/>
          </w:tcPr>
          <w:p w14:paraId="56AA27BD" w14:textId="77777777" w:rsidR="000E38E6" w:rsidRPr="007A76F7" w:rsidRDefault="000E38E6" w:rsidP="000E38E6">
            <w:pPr>
              <w:rPr>
                <w:rFonts w:cstheme="minorHAnsi"/>
                <w:b/>
                <w:sz w:val="18"/>
                <w:szCs w:val="16"/>
              </w:rPr>
            </w:pPr>
            <w:r w:rsidRPr="007A76F7">
              <w:rPr>
                <w:rFonts w:cstheme="minorHAnsi"/>
                <w:b/>
                <w:sz w:val="18"/>
                <w:szCs w:val="16"/>
              </w:rPr>
              <w:t xml:space="preserve"> Method</w:t>
            </w:r>
          </w:p>
        </w:tc>
        <w:tc>
          <w:tcPr>
            <w:tcW w:w="1146" w:type="dxa"/>
            <w:tcBorders>
              <w:top w:val="single" w:sz="12" w:space="0" w:color="auto"/>
              <w:bottom w:val="single" w:sz="12" w:space="0" w:color="auto"/>
            </w:tcBorders>
            <w:vAlign w:val="bottom"/>
          </w:tcPr>
          <w:p w14:paraId="58C367C2" w14:textId="77777777" w:rsidR="000E38E6" w:rsidRPr="007A76F7" w:rsidRDefault="000E38E6" w:rsidP="000E38E6">
            <w:pPr>
              <w:rPr>
                <w:rFonts w:cstheme="minorHAnsi"/>
                <w:b/>
                <w:sz w:val="18"/>
                <w:szCs w:val="16"/>
              </w:rPr>
            </w:pPr>
            <w:r w:rsidRPr="007A76F7">
              <w:rPr>
                <w:rFonts w:cstheme="minorHAnsi"/>
                <w:b/>
                <w:sz w:val="18"/>
                <w:szCs w:val="16"/>
              </w:rPr>
              <w:t>Relevant Themes</w:t>
            </w:r>
          </w:p>
        </w:tc>
      </w:tr>
      <w:tr w:rsidR="000E38E6" w:rsidRPr="00237D59" w14:paraId="529981DC" w14:textId="77777777" w:rsidTr="000E38E6">
        <w:tc>
          <w:tcPr>
            <w:tcW w:w="567" w:type="dxa"/>
            <w:tcBorders>
              <w:top w:val="single" w:sz="4" w:space="0" w:color="auto"/>
            </w:tcBorders>
          </w:tcPr>
          <w:p w14:paraId="00FD82A7" w14:textId="77777777" w:rsidR="000E38E6" w:rsidRPr="00237D59" w:rsidRDefault="000E38E6" w:rsidP="000E38E6">
            <w:pPr>
              <w:rPr>
                <w:rFonts w:cs="Segoe UI"/>
                <w:color w:val="000000"/>
                <w:sz w:val="16"/>
                <w:szCs w:val="16"/>
              </w:rPr>
            </w:pPr>
            <w:r>
              <w:rPr>
                <w:rFonts w:cs="Segoe UI"/>
                <w:color w:val="000000"/>
                <w:sz w:val="16"/>
                <w:szCs w:val="16"/>
              </w:rPr>
              <w:t>1</w:t>
            </w:r>
          </w:p>
        </w:tc>
        <w:tc>
          <w:tcPr>
            <w:tcW w:w="1560" w:type="dxa"/>
            <w:tcBorders>
              <w:top w:val="single" w:sz="4" w:space="0" w:color="auto"/>
            </w:tcBorders>
            <w:shd w:val="clear" w:color="auto" w:fill="auto"/>
          </w:tcPr>
          <w:p w14:paraId="1889ED1A" w14:textId="60AB27CB" w:rsidR="000E38E6" w:rsidRPr="00237D59" w:rsidRDefault="009B7B50" w:rsidP="009B7B50">
            <w:pPr>
              <w:rPr>
                <w:rFonts w:cs="Segoe UI"/>
                <w:color w:val="000000"/>
                <w:sz w:val="16"/>
                <w:szCs w:val="16"/>
              </w:rPr>
            </w:pPr>
            <w:r>
              <w:rPr>
                <w:rFonts w:cs="Segoe UI"/>
                <w:color w:val="000000"/>
                <w:sz w:val="16"/>
                <w:szCs w:val="16"/>
              </w:rPr>
              <w:fldChar w:fldCharType="begin"/>
            </w:r>
            <w:r>
              <w:rPr>
                <w:rFonts w:cs="Segoe UI"/>
                <w:color w:val="000000"/>
                <w:sz w:val="16"/>
                <w:szCs w:val="16"/>
              </w:rPr>
              <w:instrText xml:space="preserve"> ADDIN ZOTERO_ITEM CSL_CITATION {"citationID":"1a1ksn27hl","properties":{"formattedCitation":"(Pule et al., 2014)","plainCitation":"(Pule et al., 2014)"},"citationItems":[{"id":803,"uris":["http://zotero.org/users/863046/items/S2MEH53C"],"uri":["http://zotero.org/users/863046/items/S2MEH53C"],"itemData":{"id":803,"type":"article-journal","title":"Factors Associated with Intention to Donate Blood: Sociodemographic and Past Experience Variables","container-title":"Journal of Blood Transfusion","page":"e571678","volume":"2014","source":"www.hindawi.com","abstract":"Background and Objectives. This study was conducted to assess the level of intention of the general public towards blood donation and the factors associated with it. Methods. A descriptive cross-sectional study was conducted in South-East Botswana amongst participants aged 21–65 years. An interviewer-administered questionnaire was completed for 384 participants. Results. Of the 384 participants, 104 (27.1%) reported that they had donated blood in the past and 269 (70.1%) stated that they were willing to donate blood in the future. Thirteen out of the 104 past donors (12.5%) reported that they had donated blood in the 12 months preceding the survey and only 10 (9.6%) participants reported that they have been regular donors. In the backward logistic regression analysis, the variables that remained significant predictors of the intention to donate blood were secondary education (adjusted odds ratio (AOR) (95% confidence interval (CI)): 2.92 (1.48, 5.77)), tertiary education (AOR (95% CI): 3.83 (1.52, 9.62)), and knowing a family member who had ever donated blood (AOR (95% CI): 2.84 (1.58, 5.12)). Conclusion. Being informed about blood transfusion and its life-saving benefits through either the education system or the experience made people more likely to intend to donate blood. Evidence-based interventions to retain blood donors as regular donors are recommended.","DOI":"10.1155/2014/571678","ISSN":"2090-9187","note":"PMID: 25431742","shortTitle":"Factors Associated with Intention to Donate Blood","language":"en","author":[{"family":"Pule","given":"Pule Ishmael"},{"family":"Rachaba","given":"Boitshwarelo"},{"family":"Magafu","given":"Mgaywa Gilbert Mjungu Damas"},{"family":"Habte","given":"Dereje"}],"issued":{"date-parts":[["2014",11,5]]},"PMID":"25431742"}}],"schema":"https://github.com/citation-style-language/schema/raw/master/csl-citation.json"} </w:instrText>
            </w:r>
            <w:r>
              <w:rPr>
                <w:rFonts w:cs="Segoe UI"/>
                <w:color w:val="000000"/>
                <w:sz w:val="16"/>
                <w:szCs w:val="16"/>
              </w:rPr>
              <w:fldChar w:fldCharType="separate"/>
            </w:r>
            <w:r w:rsidRPr="009B7B50">
              <w:rPr>
                <w:rFonts w:ascii="Calibri" w:hAnsi="Calibri" w:cs="Calibri"/>
                <w:sz w:val="16"/>
              </w:rPr>
              <w:t>Pule et al., 2014</w:t>
            </w:r>
            <w:r>
              <w:rPr>
                <w:rFonts w:cs="Segoe UI"/>
                <w:color w:val="000000"/>
                <w:sz w:val="16"/>
                <w:szCs w:val="16"/>
              </w:rPr>
              <w:fldChar w:fldCharType="end"/>
            </w:r>
          </w:p>
        </w:tc>
        <w:tc>
          <w:tcPr>
            <w:tcW w:w="992" w:type="dxa"/>
            <w:tcBorders>
              <w:top w:val="single" w:sz="4" w:space="0" w:color="auto"/>
            </w:tcBorders>
            <w:shd w:val="clear" w:color="auto" w:fill="auto"/>
          </w:tcPr>
          <w:p w14:paraId="7E59CD44" w14:textId="77777777" w:rsidR="000E38E6" w:rsidRPr="00237D59" w:rsidRDefault="000E38E6" w:rsidP="000E38E6">
            <w:pPr>
              <w:rPr>
                <w:rFonts w:cs="Segoe UI"/>
                <w:color w:val="000000"/>
                <w:sz w:val="16"/>
                <w:szCs w:val="16"/>
              </w:rPr>
            </w:pPr>
            <w:r w:rsidRPr="00237D59">
              <w:rPr>
                <w:rFonts w:cs="Segoe UI"/>
                <w:color w:val="000000"/>
                <w:sz w:val="16"/>
                <w:szCs w:val="16"/>
              </w:rPr>
              <w:t>Botswana</w:t>
            </w:r>
          </w:p>
        </w:tc>
        <w:tc>
          <w:tcPr>
            <w:tcW w:w="1134" w:type="dxa"/>
            <w:tcBorders>
              <w:top w:val="single" w:sz="4" w:space="0" w:color="auto"/>
            </w:tcBorders>
            <w:shd w:val="clear" w:color="auto" w:fill="auto"/>
          </w:tcPr>
          <w:p w14:paraId="5624B8B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tcBorders>
              <w:top w:val="single" w:sz="4" w:space="0" w:color="auto"/>
            </w:tcBorders>
            <w:shd w:val="clear" w:color="auto" w:fill="auto"/>
          </w:tcPr>
          <w:p w14:paraId="59CEB186"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tcBorders>
              <w:top w:val="single" w:sz="4" w:space="0" w:color="auto"/>
            </w:tcBorders>
            <w:shd w:val="clear" w:color="auto" w:fill="auto"/>
          </w:tcPr>
          <w:p w14:paraId="697D3D3D" w14:textId="77777777" w:rsidR="000E38E6" w:rsidRPr="00237D59" w:rsidRDefault="000E38E6" w:rsidP="000E38E6">
            <w:pPr>
              <w:rPr>
                <w:rFonts w:cs="Segoe UI"/>
                <w:color w:val="000000"/>
                <w:sz w:val="16"/>
                <w:szCs w:val="16"/>
              </w:rPr>
            </w:pPr>
            <w:r w:rsidRPr="00237D59">
              <w:rPr>
                <w:rFonts w:cs="Segoe UI"/>
                <w:color w:val="000000"/>
                <w:sz w:val="16"/>
                <w:szCs w:val="16"/>
              </w:rPr>
              <w:t>384</w:t>
            </w:r>
          </w:p>
        </w:tc>
        <w:tc>
          <w:tcPr>
            <w:tcW w:w="1191" w:type="dxa"/>
            <w:tcBorders>
              <w:top w:val="single" w:sz="4" w:space="0" w:color="auto"/>
            </w:tcBorders>
            <w:shd w:val="clear" w:color="auto" w:fill="auto"/>
          </w:tcPr>
          <w:p w14:paraId="04A34C05"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SS </w:t>
            </w:r>
          </w:p>
        </w:tc>
        <w:tc>
          <w:tcPr>
            <w:tcW w:w="1146" w:type="dxa"/>
            <w:tcBorders>
              <w:top w:val="single" w:sz="4" w:space="0" w:color="auto"/>
            </w:tcBorders>
            <w:shd w:val="clear" w:color="auto" w:fill="auto"/>
          </w:tcPr>
          <w:p w14:paraId="07A7FCCA"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5AF1EB87" w14:textId="77777777" w:rsidTr="000E38E6">
        <w:tc>
          <w:tcPr>
            <w:tcW w:w="567" w:type="dxa"/>
          </w:tcPr>
          <w:p w14:paraId="6617C2C4" w14:textId="77777777" w:rsidR="000E38E6" w:rsidRPr="00237D59" w:rsidRDefault="000E38E6" w:rsidP="000E38E6">
            <w:pPr>
              <w:rPr>
                <w:rFonts w:cs="Segoe UI"/>
                <w:color w:val="000000"/>
                <w:sz w:val="16"/>
                <w:szCs w:val="16"/>
              </w:rPr>
            </w:pPr>
            <w:r>
              <w:rPr>
                <w:rFonts w:cs="Segoe UI"/>
                <w:color w:val="000000"/>
                <w:sz w:val="16"/>
                <w:szCs w:val="16"/>
              </w:rPr>
              <w:t>2</w:t>
            </w:r>
          </w:p>
        </w:tc>
        <w:tc>
          <w:tcPr>
            <w:tcW w:w="1560" w:type="dxa"/>
            <w:shd w:val="clear" w:color="auto" w:fill="auto"/>
          </w:tcPr>
          <w:p w14:paraId="3897BDF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Nébié</w:t>
            </w:r>
            <w:proofErr w:type="spellEnd"/>
            <w:r w:rsidRPr="00237D59">
              <w:rPr>
                <w:rFonts w:cs="Segoe UI"/>
                <w:color w:val="000000"/>
                <w:sz w:val="16"/>
                <w:szCs w:val="16"/>
              </w:rPr>
              <w:t xml:space="preserve"> et al 2007</w:t>
            </w:r>
            <w:r>
              <w:rPr>
                <w:rFonts w:cs="Segoe UI"/>
                <w:color w:val="000000"/>
                <w:sz w:val="16"/>
                <w:szCs w:val="16"/>
              </w:rPr>
              <w:t>**</w:t>
            </w:r>
          </w:p>
        </w:tc>
        <w:tc>
          <w:tcPr>
            <w:tcW w:w="992" w:type="dxa"/>
            <w:shd w:val="clear" w:color="auto" w:fill="auto"/>
          </w:tcPr>
          <w:p w14:paraId="30602BCA" w14:textId="77777777" w:rsidR="000E38E6" w:rsidRPr="00237D59" w:rsidRDefault="000E38E6" w:rsidP="000E38E6">
            <w:pPr>
              <w:rPr>
                <w:rFonts w:eastAsia="Arial Unicode MS" w:cs="Arial Unicode MS"/>
                <w:color w:val="000000"/>
                <w:sz w:val="16"/>
                <w:szCs w:val="16"/>
              </w:rPr>
            </w:pPr>
            <w:r w:rsidRPr="00237D59">
              <w:rPr>
                <w:rFonts w:cs="Segoe UI"/>
                <w:color w:val="000000"/>
                <w:sz w:val="16"/>
                <w:szCs w:val="16"/>
              </w:rPr>
              <w:t>Burkina Faso</w:t>
            </w:r>
          </w:p>
        </w:tc>
        <w:tc>
          <w:tcPr>
            <w:tcW w:w="1134" w:type="dxa"/>
            <w:shd w:val="clear" w:color="auto" w:fill="auto"/>
          </w:tcPr>
          <w:p w14:paraId="747CA38B" w14:textId="77777777" w:rsidR="000E38E6" w:rsidRPr="00237D59" w:rsidRDefault="000E38E6" w:rsidP="000E38E6">
            <w:pPr>
              <w:rPr>
                <w:rFonts w:eastAsia="Times New Roman" w:cs="Segoe UI"/>
                <w:color w:val="000000"/>
                <w:sz w:val="16"/>
                <w:szCs w:val="16"/>
              </w:rPr>
            </w:pPr>
            <w:r w:rsidRPr="00237D59">
              <w:rPr>
                <w:rFonts w:cs="Segoe UI"/>
                <w:color w:val="000000"/>
                <w:sz w:val="16"/>
                <w:szCs w:val="16"/>
              </w:rPr>
              <w:t>Quantitative</w:t>
            </w:r>
          </w:p>
        </w:tc>
        <w:tc>
          <w:tcPr>
            <w:tcW w:w="1701" w:type="dxa"/>
            <w:shd w:val="clear" w:color="auto" w:fill="auto"/>
          </w:tcPr>
          <w:p w14:paraId="6C9B106B"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13D1BBB4" w14:textId="77777777" w:rsidR="000E38E6" w:rsidRPr="00237D59" w:rsidRDefault="000E38E6" w:rsidP="000E38E6">
            <w:pPr>
              <w:rPr>
                <w:rFonts w:cs="Segoe UI"/>
                <w:color w:val="000000"/>
                <w:sz w:val="16"/>
                <w:szCs w:val="16"/>
              </w:rPr>
            </w:pPr>
            <w:r w:rsidRPr="00237D59">
              <w:rPr>
                <w:rFonts w:cs="Segoe UI"/>
                <w:color w:val="000000"/>
                <w:sz w:val="16"/>
                <w:szCs w:val="16"/>
              </w:rPr>
              <w:t>544</w:t>
            </w:r>
          </w:p>
        </w:tc>
        <w:tc>
          <w:tcPr>
            <w:tcW w:w="1191" w:type="dxa"/>
            <w:shd w:val="clear" w:color="auto" w:fill="auto"/>
          </w:tcPr>
          <w:p w14:paraId="701AB25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SS </w:t>
            </w:r>
          </w:p>
        </w:tc>
        <w:tc>
          <w:tcPr>
            <w:tcW w:w="1146" w:type="dxa"/>
            <w:shd w:val="clear" w:color="auto" w:fill="auto"/>
          </w:tcPr>
          <w:p w14:paraId="4B38BE86" w14:textId="77777777" w:rsidR="000E38E6" w:rsidRPr="00237D59" w:rsidRDefault="000E38E6" w:rsidP="000E38E6">
            <w:pPr>
              <w:rPr>
                <w:rFonts w:cs="Segoe UI"/>
                <w:color w:val="000000"/>
                <w:sz w:val="16"/>
                <w:szCs w:val="16"/>
              </w:rPr>
            </w:pPr>
            <w:r>
              <w:rPr>
                <w:rFonts w:cs="Segoe UI"/>
                <w:color w:val="000000"/>
                <w:sz w:val="16"/>
                <w:szCs w:val="16"/>
              </w:rPr>
              <w:t xml:space="preserve">M </w:t>
            </w:r>
          </w:p>
        </w:tc>
      </w:tr>
      <w:tr w:rsidR="000E38E6" w:rsidRPr="00237D59" w14:paraId="72E0D891" w14:textId="77777777" w:rsidTr="000E38E6">
        <w:tc>
          <w:tcPr>
            <w:tcW w:w="567" w:type="dxa"/>
          </w:tcPr>
          <w:p w14:paraId="0DE57383" w14:textId="77777777" w:rsidR="000E38E6" w:rsidRPr="00237D59" w:rsidRDefault="000E38E6" w:rsidP="000E38E6">
            <w:pPr>
              <w:rPr>
                <w:rFonts w:cs="Segoe UI"/>
                <w:color w:val="000000"/>
                <w:sz w:val="16"/>
                <w:szCs w:val="16"/>
              </w:rPr>
            </w:pPr>
            <w:r>
              <w:rPr>
                <w:rFonts w:cs="Segoe UI"/>
                <w:color w:val="000000"/>
                <w:sz w:val="16"/>
                <w:szCs w:val="16"/>
              </w:rPr>
              <w:t>3</w:t>
            </w:r>
          </w:p>
        </w:tc>
        <w:tc>
          <w:tcPr>
            <w:tcW w:w="1560" w:type="dxa"/>
            <w:shd w:val="clear" w:color="auto" w:fill="auto"/>
          </w:tcPr>
          <w:p w14:paraId="368D176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Koster</w:t>
            </w:r>
            <w:proofErr w:type="spellEnd"/>
            <w:r w:rsidRPr="00237D59">
              <w:rPr>
                <w:rFonts w:cs="Segoe UI"/>
                <w:color w:val="000000"/>
                <w:sz w:val="16"/>
                <w:szCs w:val="16"/>
              </w:rPr>
              <w:t xml:space="preserve"> and Hassall 2011</w:t>
            </w:r>
          </w:p>
        </w:tc>
        <w:tc>
          <w:tcPr>
            <w:tcW w:w="992" w:type="dxa"/>
            <w:shd w:val="clear" w:color="auto" w:fill="auto"/>
          </w:tcPr>
          <w:p w14:paraId="5DC851DD" w14:textId="77777777" w:rsidR="000E38E6" w:rsidRPr="00237D59" w:rsidRDefault="000E38E6" w:rsidP="000E38E6">
            <w:pPr>
              <w:rPr>
                <w:rFonts w:cs="Segoe UI"/>
                <w:color w:val="000000"/>
                <w:sz w:val="16"/>
                <w:szCs w:val="16"/>
              </w:rPr>
            </w:pPr>
            <w:r w:rsidRPr="00237D59">
              <w:rPr>
                <w:rFonts w:cs="Segoe UI"/>
                <w:color w:val="000000"/>
                <w:sz w:val="16"/>
                <w:szCs w:val="16"/>
              </w:rPr>
              <w:t>Cameroon</w:t>
            </w:r>
          </w:p>
        </w:tc>
        <w:tc>
          <w:tcPr>
            <w:tcW w:w="1134" w:type="dxa"/>
            <w:shd w:val="clear" w:color="auto" w:fill="auto"/>
          </w:tcPr>
          <w:p w14:paraId="68F97E00"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4663A35C" w14:textId="77777777" w:rsidR="000E38E6" w:rsidRPr="00237D59" w:rsidRDefault="000E38E6" w:rsidP="000E38E6">
            <w:pPr>
              <w:rPr>
                <w:rFonts w:cs="Segoe UI"/>
                <w:color w:val="000000"/>
                <w:sz w:val="16"/>
                <w:szCs w:val="16"/>
              </w:rPr>
            </w:pPr>
            <w:r w:rsidRPr="00237D59">
              <w:rPr>
                <w:rFonts w:cs="Segoe UI"/>
                <w:color w:val="000000"/>
                <w:sz w:val="16"/>
                <w:szCs w:val="16"/>
              </w:rPr>
              <w:t>Community members</w:t>
            </w:r>
          </w:p>
        </w:tc>
        <w:tc>
          <w:tcPr>
            <w:tcW w:w="1105" w:type="dxa"/>
            <w:shd w:val="clear" w:color="auto" w:fill="auto"/>
          </w:tcPr>
          <w:p w14:paraId="777EE6B2"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5A65388B" w14:textId="77777777" w:rsidR="000E38E6" w:rsidRPr="00237D59" w:rsidRDefault="000E38E6" w:rsidP="000E38E6">
            <w:pPr>
              <w:rPr>
                <w:rFonts w:cs="Segoe UI"/>
                <w:color w:val="000000"/>
                <w:sz w:val="16"/>
                <w:szCs w:val="16"/>
              </w:rPr>
            </w:pPr>
            <w:r w:rsidRPr="00237D59">
              <w:rPr>
                <w:rFonts w:cs="Segoe UI"/>
                <w:color w:val="000000"/>
                <w:sz w:val="16"/>
                <w:szCs w:val="16"/>
              </w:rPr>
              <w:t>KII, FGD</w:t>
            </w:r>
          </w:p>
        </w:tc>
        <w:tc>
          <w:tcPr>
            <w:tcW w:w="1146" w:type="dxa"/>
            <w:shd w:val="clear" w:color="auto" w:fill="auto"/>
          </w:tcPr>
          <w:p w14:paraId="78370C54" w14:textId="77777777" w:rsidR="000E38E6" w:rsidRPr="00237D59" w:rsidRDefault="000E38E6" w:rsidP="000E38E6">
            <w:pPr>
              <w:rPr>
                <w:rFonts w:cs="Segoe UI"/>
                <w:color w:val="000000"/>
                <w:sz w:val="16"/>
                <w:szCs w:val="16"/>
              </w:rPr>
            </w:pPr>
            <w:r>
              <w:rPr>
                <w:rFonts w:cs="Segoe UI"/>
                <w:color w:val="000000"/>
                <w:sz w:val="16"/>
                <w:szCs w:val="16"/>
              </w:rPr>
              <w:t xml:space="preserve">P M </w:t>
            </w:r>
          </w:p>
        </w:tc>
      </w:tr>
      <w:tr w:rsidR="000E38E6" w:rsidRPr="00237D59" w14:paraId="5E30BED2" w14:textId="77777777" w:rsidTr="000E38E6">
        <w:tc>
          <w:tcPr>
            <w:tcW w:w="567" w:type="dxa"/>
          </w:tcPr>
          <w:p w14:paraId="36E11BCD" w14:textId="77777777" w:rsidR="000E38E6" w:rsidRPr="00237D59" w:rsidRDefault="000E38E6" w:rsidP="000E38E6">
            <w:pPr>
              <w:rPr>
                <w:rFonts w:cs="Segoe UI"/>
                <w:color w:val="000000"/>
                <w:sz w:val="16"/>
                <w:szCs w:val="16"/>
              </w:rPr>
            </w:pPr>
            <w:r>
              <w:rPr>
                <w:rFonts w:cs="Segoe UI"/>
                <w:color w:val="000000"/>
                <w:sz w:val="16"/>
                <w:szCs w:val="16"/>
              </w:rPr>
              <w:t>4</w:t>
            </w:r>
          </w:p>
        </w:tc>
        <w:tc>
          <w:tcPr>
            <w:tcW w:w="1560" w:type="dxa"/>
            <w:shd w:val="clear" w:color="auto" w:fill="auto"/>
          </w:tcPr>
          <w:p w14:paraId="74F45B51"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Rolseth</w:t>
            </w:r>
            <w:proofErr w:type="spellEnd"/>
            <w:r>
              <w:rPr>
                <w:rFonts w:cs="Segoe UI"/>
                <w:color w:val="000000"/>
                <w:sz w:val="16"/>
                <w:szCs w:val="16"/>
              </w:rPr>
              <w:t xml:space="preserve"> et</w:t>
            </w:r>
            <w:r w:rsidRPr="00237D59">
              <w:rPr>
                <w:rFonts w:cs="Segoe UI"/>
                <w:color w:val="000000"/>
                <w:sz w:val="16"/>
                <w:szCs w:val="16"/>
              </w:rPr>
              <w:t xml:space="preserve"> al 2014</w:t>
            </w:r>
          </w:p>
        </w:tc>
        <w:tc>
          <w:tcPr>
            <w:tcW w:w="992" w:type="dxa"/>
            <w:shd w:val="clear" w:color="auto" w:fill="auto"/>
          </w:tcPr>
          <w:p w14:paraId="5D601614" w14:textId="77777777" w:rsidR="000E38E6" w:rsidRPr="00237D59" w:rsidRDefault="000E38E6" w:rsidP="000E38E6">
            <w:pPr>
              <w:rPr>
                <w:rFonts w:cs="Segoe UI"/>
                <w:color w:val="000000"/>
                <w:sz w:val="16"/>
                <w:szCs w:val="16"/>
              </w:rPr>
            </w:pPr>
            <w:r w:rsidRPr="00237D59">
              <w:rPr>
                <w:rFonts w:cs="Segoe UI"/>
                <w:color w:val="000000"/>
                <w:sz w:val="16"/>
                <w:szCs w:val="16"/>
              </w:rPr>
              <w:t>Cameroon</w:t>
            </w:r>
          </w:p>
        </w:tc>
        <w:tc>
          <w:tcPr>
            <w:tcW w:w="1134" w:type="dxa"/>
            <w:shd w:val="clear" w:color="auto" w:fill="auto"/>
          </w:tcPr>
          <w:p w14:paraId="4A3BED95"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781651AE"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members </w:t>
            </w:r>
          </w:p>
        </w:tc>
        <w:tc>
          <w:tcPr>
            <w:tcW w:w="1105" w:type="dxa"/>
            <w:shd w:val="clear" w:color="auto" w:fill="auto"/>
          </w:tcPr>
          <w:p w14:paraId="0B487747" w14:textId="77777777" w:rsidR="000E38E6" w:rsidRPr="00237D59" w:rsidRDefault="000E38E6" w:rsidP="000E38E6">
            <w:pPr>
              <w:rPr>
                <w:rFonts w:cs="Segoe UI"/>
                <w:color w:val="000000"/>
                <w:sz w:val="16"/>
                <w:szCs w:val="16"/>
              </w:rPr>
            </w:pPr>
            <w:r w:rsidRPr="00237D59">
              <w:rPr>
                <w:rFonts w:cs="Segoe UI"/>
                <w:color w:val="000000"/>
                <w:sz w:val="16"/>
                <w:szCs w:val="16"/>
              </w:rPr>
              <w:t>49</w:t>
            </w:r>
          </w:p>
        </w:tc>
        <w:tc>
          <w:tcPr>
            <w:tcW w:w="1191" w:type="dxa"/>
            <w:shd w:val="clear" w:color="auto" w:fill="auto"/>
          </w:tcPr>
          <w:p w14:paraId="7614840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KII </w:t>
            </w:r>
          </w:p>
        </w:tc>
        <w:tc>
          <w:tcPr>
            <w:tcW w:w="1146" w:type="dxa"/>
            <w:shd w:val="clear" w:color="auto" w:fill="auto"/>
          </w:tcPr>
          <w:p w14:paraId="0C1A0B50"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1A53C36A" w14:textId="77777777" w:rsidTr="000E38E6">
        <w:tc>
          <w:tcPr>
            <w:tcW w:w="567" w:type="dxa"/>
          </w:tcPr>
          <w:p w14:paraId="0F15786D" w14:textId="77777777" w:rsidR="000E38E6" w:rsidRPr="00237D59" w:rsidRDefault="000E38E6" w:rsidP="000E38E6">
            <w:pPr>
              <w:rPr>
                <w:rFonts w:cs="Segoe UI"/>
                <w:color w:val="000000"/>
                <w:sz w:val="16"/>
                <w:szCs w:val="16"/>
              </w:rPr>
            </w:pPr>
            <w:r>
              <w:rPr>
                <w:rFonts w:cs="Segoe UI"/>
                <w:color w:val="000000"/>
                <w:sz w:val="16"/>
                <w:szCs w:val="16"/>
              </w:rPr>
              <w:t>5</w:t>
            </w:r>
          </w:p>
        </w:tc>
        <w:tc>
          <w:tcPr>
            <w:tcW w:w="1560" w:type="dxa"/>
            <w:shd w:val="clear" w:color="auto" w:fill="auto"/>
          </w:tcPr>
          <w:p w14:paraId="45B9A3E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Gobatto</w:t>
            </w:r>
            <w:proofErr w:type="spellEnd"/>
            <w:r w:rsidRPr="00237D59">
              <w:rPr>
                <w:rFonts w:cs="Segoe UI"/>
                <w:color w:val="000000"/>
                <w:sz w:val="16"/>
                <w:szCs w:val="16"/>
              </w:rPr>
              <w:t xml:space="preserve"> 1996 </w:t>
            </w:r>
          </w:p>
        </w:tc>
        <w:tc>
          <w:tcPr>
            <w:tcW w:w="992" w:type="dxa"/>
            <w:shd w:val="clear" w:color="auto" w:fill="auto"/>
          </w:tcPr>
          <w:p w14:paraId="7DD262A8" w14:textId="77777777" w:rsidR="000E38E6" w:rsidRPr="00237D59" w:rsidRDefault="000E38E6" w:rsidP="000E38E6">
            <w:pPr>
              <w:rPr>
                <w:rFonts w:cs="Segoe UI"/>
                <w:color w:val="000000"/>
                <w:sz w:val="16"/>
                <w:szCs w:val="16"/>
              </w:rPr>
            </w:pPr>
            <w:r w:rsidRPr="00237D59">
              <w:rPr>
                <w:rFonts w:cs="Segoe UI"/>
                <w:color w:val="000000"/>
                <w:sz w:val="16"/>
                <w:szCs w:val="16"/>
              </w:rPr>
              <w:t>Central African Republic</w:t>
            </w:r>
          </w:p>
        </w:tc>
        <w:tc>
          <w:tcPr>
            <w:tcW w:w="1134" w:type="dxa"/>
            <w:shd w:val="clear" w:color="auto" w:fill="auto"/>
          </w:tcPr>
          <w:p w14:paraId="0B1FC3A4"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5CA120C0" w14:textId="77777777" w:rsidR="000E38E6" w:rsidRPr="00237D59" w:rsidRDefault="000E38E6" w:rsidP="000E38E6">
            <w:pPr>
              <w:rPr>
                <w:rFonts w:cs="Segoe UI"/>
                <w:color w:val="000000"/>
                <w:sz w:val="16"/>
                <w:szCs w:val="16"/>
              </w:rPr>
            </w:pPr>
            <w:r w:rsidRPr="00237D59">
              <w:rPr>
                <w:rFonts w:cs="Segoe UI"/>
                <w:color w:val="000000"/>
                <w:sz w:val="16"/>
                <w:szCs w:val="16"/>
              </w:rPr>
              <w:t>Donors, non-donors</w:t>
            </w:r>
          </w:p>
        </w:tc>
        <w:tc>
          <w:tcPr>
            <w:tcW w:w="1105" w:type="dxa"/>
            <w:shd w:val="clear" w:color="auto" w:fill="auto"/>
          </w:tcPr>
          <w:p w14:paraId="2C724C1B"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37DE5FEE" w14:textId="77777777" w:rsidR="000E38E6" w:rsidRPr="00237D59" w:rsidRDefault="000E38E6" w:rsidP="000E38E6">
            <w:pPr>
              <w:rPr>
                <w:rFonts w:cs="Segoe UI"/>
                <w:color w:val="000000"/>
                <w:sz w:val="16"/>
                <w:szCs w:val="16"/>
              </w:rPr>
            </w:pPr>
            <w:r w:rsidRPr="00237D59">
              <w:rPr>
                <w:rFonts w:cs="Segoe UI"/>
                <w:color w:val="000000"/>
                <w:sz w:val="16"/>
                <w:szCs w:val="16"/>
              </w:rPr>
              <w:t>KII</w:t>
            </w:r>
          </w:p>
        </w:tc>
        <w:tc>
          <w:tcPr>
            <w:tcW w:w="1146" w:type="dxa"/>
            <w:shd w:val="clear" w:color="auto" w:fill="auto"/>
          </w:tcPr>
          <w:p w14:paraId="6913092C" w14:textId="77777777" w:rsidR="000E38E6" w:rsidRPr="00237D59" w:rsidRDefault="000E38E6" w:rsidP="000E38E6">
            <w:pPr>
              <w:rPr>
                <w:rFonts w:cs="Segoe UI"/>
                <w:color w:val="000000"/>
                <w:sz w:val="16"/>
                <w:szCs w:val="16"/>
              </w:rPr>
            </w:pPr>
            <w:r w:rsidRPr="00237D59">
              <w:rPr>
                <w:rFonts w:cs="Segoe UI"/>
                <w:color w:val="000000"/>
                <w:sz w:val="16"/>
                <w:szCs w:val="16"/>
              </w:rPr>
              <w:t>P M D</w:t>
            </w:r>
          </w:p>
        </w:tc>
      </w:tr>
      <w:tr w:rsidR="000E38E6" w:rsidRPr="00237D59" w14:paraId="40BBE8F1" w14:textId="77777777" w:rsidTr="000E38E6">
        <w:tc>
          <w:tcPr>
            <w:tcW w:w="567" w:type="dxa"/>
          </w:tcPr>
          <w:p w14:paraId="1A7C789A" w14:textId="77777777" w:rsidR="000E38E6" w:rsidRPr="00237D59" w:rsidRDefault="000E38E6" w:rsidP="000E38E6">
            <w:pPr>
              <w:rPr>
                <w:rFonts w:cs="Segoe UI"/>
                <w:color w:val="000000"/>
                <w:sz w:val="16"/>
                <w:szCs w:val="16"/>
              </w:rPr>
            </w:pPr>
            <w:r>
              <w:rPr>
                <w:rFonts w:cs="Segoe UI"/>
                <w:color w:val="000000"/>
                <w:sz w:val="16"/>
                <w:szCs w:val="16"/>
              </w:rPr>
              <w:t>6</w:t>
            </w:r>
          </w:p>
        </w:tc>
        <w:tc>
          <w:tcPr>
            <w:tcW w:w="1560" w:type="dxa"/>
            <w:shd w:val="clear" w:color="auto" w:fill="auto"/>
          </w:tcPr>
          <w:p w14:paraId="342B5D2D"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gasa</w:t>
            </w:r>
            <w:proofErr w:type="spellEnd"/>
            <w:r w:rsidRPr="00237D59">
              <w:rPr>
                <w:rFonts w:cs="Segoe UI"/>
                <w:color w:val="000000"/>
                <w:sz w:val="16"/>
                <w:szCs w:val="16"/>
              </w:rPr>
              <w:t xml:space="preserve"> and </w:t>
            </w:r>
            <w:proofErr w:type="spellStart"/>
            <w:r w:rsidRPr="00237D59">
              <w:rPr>
                <w:rFonts w:cs="Segoe UI"/>
                <w:color w:val="000000"/>
                <w:sz w:val="16"/>
                <w:szCs w:val="16"/>
              </w:rPr>
              <w:t>Likwela</w:t>
            </w:r>
            <w:proofErr w:type="spellEnd"/>
            <w:r w:rsidRPr="00237D59">
              <w:rPr>
                <w:rFonts w:cs="Segoe UI"/>
                <w:color w:val="000000"/>
                <w:sz w:val="16"/>
                <w:szCs w:val="16"/>
              </w:rPr>
              <w:t xml:space="preserve"> 2014</w:t>
            </w:r>
            <w:r>
              <w:rPr>
                <w:rFonts w:cs="Segoe UI"/>
                <w:color w:val="000000"/>
                <w:sz w:val="16"/>
                <w:szCs w:val="16"/>
              </w:rPr>
              <w:t>**</w:t>
            </w:r>
          </w:p>
        </w:tc>
        <w:tc>
          <w:tcPr>
            <w:tcW w:w="992" w:type="dxa"/>
            <w:shd w:val="clear" w:color="auto" w:fill="auto"/>
          </w:tcPr>
          <w:p w14:paraId="7EA247C8" w14:textId="77777777" w:rsidR="000E38E6" w:rsidRPr="00237D59" w:rsidRDefault="000E38E6" w:rsidP="000E38E6">
            <w:pPr>
              <w:rPr>
                <w:rFonts w:cs="Segoe UI"/>
                <w:color w:val="000000"/>
                <w:sz w:val="16"/>
                <w:szCs w:val="16"/>
              </w:rPr>
            </w:pPr>
            <w:r w:rsidRPr="00237D59">
              <w:rPr>
                <w:rFonts w:cs="Segoe UI"/>
                <w:color w:val="000000"/>
                <w:sz w:val="16"/>
                <w:szCs w:val="16"/>
              </w:rPr>
              <w:t>D R Congo</w:t>
            </w:r>
          </w:p>
        </w:tc>
        <w:tc>
          <w:tcPr>
            <w:tcW w:w="1134" w:type="dxa"/>
            <w:shd w:val="clear" w:color="auto" w:fill="auto"/>
          </w:tcPr>
          <w:p w14:paraId="32A8CBF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0A512B4"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adults </w:t>
            </w:r>
          </w:p>
        </w:tc>
        <w:tc>
          <w:tcPr>
            <w:tcW w:w="1105" w:type="dxa"/>
            <w:shd w:val="clear" w:color="auto" w:fill="auto"/>
          </w:tcPr>
          <w:p w14:paraId="27CB4CAC" w14:textId="77777777" w:rsidR="000E38E6" w:rsidRPr="00237D59" w:rsidRDefault="000E38E6" w:rsidP="000E38E6">
            <w:pPr>
              <w:rPr>
                <w:rFonts w:cs="Segoe UI"/>
                <w:color w:val="000000"/>
                <w:sz w:val="16"/>
                <w:szCs w:val="16"/>
              </w:rPr>
            </w:pPr>
            <w:r w:rsidRPr="00237D59">
              <w:rPr>
                <w:rFonts w:cs="Segoe UI"/>
                <w:color w:val="000000"/>
                <w:sz w:val="16"/>
                <w:szCs w:val="16"/>
              </w:rPr>
              <w:t>1067</w:t>
            </w:r>
          </w:p>
        </w:tc>
        <w:tc>
          <w:tcPr>
            <w:tcW w:w="1191" w:type="dxa"/>
            <w:shd w:val="clear" w:color="auto" w:fill="auto"/>
          </w:tcPr>
          <w:p w14:paraId="3D492EB0" w14:textId="77777777" w:rsidR="000E38E6" w:rsidRPr="00237D59" w:rsidRDefault="000E38E6" w:rsidP="000E38E6">
            <w:pPr>
              <w:rPr>
                <w:rFonts w:cs="Segoe UI"/>
                <w:color w:val="000000"/>
                <w:sz w:val="16"/>
                <w:szCs w:val="16"/>
              </w:rPr>
            </w:pPr>
            <w:r w:rsidRPr="00237D59">
              <w:rPr>
                <w:rFonts w:cs="Segoe UI"/>
                <w:color w:val="000000"/>
                <w:sz w:val="16"/>
                <w:szCs w:val="16"/>
              </w:rPr>
              <w:t> CSS</w:t>
            </w:r>
          </w:p>
        </w:tc>
        <w:tc>
          <w:tcPr>
            <w:tcW w:w="1146" w:type="dxa"/>
            <w:shd w:val="clear" w:color="auto" w:fill="auto"/>
          </w:tcPr>
          <w:p w14:paraId="3B90E55D"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3B99EBD8" w14:textId="77777777" w:rsidTr="000E38E6">
        <w:tc>
          <w:tcPr>
            <w:tcW w:w="567" w:type="dxa"/>
          </w:tcPr>
          <w:p w14:paraId="03E43C52" w14:textId="77777777" w:rsidR="000E38E6" w:rsidRPr="00237D59" w:rsidRDefault="000E38E6" w:rsidP="000E38E6">
            <w:pPr>
              <w:rPr>
                <w:rFonts w:cs="Segoe UI"/>
                <w:color w:val="000000"/>
                <w:sz w:val="16"/>
                <w:szCs w:val="16"/>
              </w:rPr>
            </w:pPr>
            <w:r>
              <w:rPr>
                <w:rFonts w:cs="Segoe UI"/>
                <w:color w:val="000000"/>
                <w:sz w:val="16"/>
                <w:szCs w:val="16"/>
              </w:rPr>
              <w:t>7</w:t>
            </w:r>
          </w:p>
        </w:tc>
        <w:tc>
          <w:tcPr>
            <w:tcW w:w="1560" w:type="dxa"/>
            <w:shd w:val="clear" w:color="auto" w:fill="auto"/>
          </w:tcPr>
          <w:p w14:paraId="65EAD64D"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Kabinda</w:t>
            </w:r>
            <w:proofErr w:type="spellEnd"/>
            <w:r w:rsidRPr="00237D59">
              <w:rPr>
                <w:rFonts w:cs="Segoe UI"/>
                <w:color w:val="000000"/>
                <w:sz w:val="16"/>
                <w:szCs w:val="16"/>
              </w:rPr>
              <w:t xml:space="preserve"> 2014</w:t>
            </w:r>
          </w:p>
        </w:tc>
        <w:tc>
          <w:tcPr>
            <w:tcW w:w="992" w:type="dxa"/>
            <w:shd w:val="clear" w:color="auto" w:fill="auto"/>
          </w:tcPr>
          <w:p w14:paraId="7D2C30DE" w14:textId="77777777" w:rsidR="000E38E6" w:rsidRPr="00237D59" w:rsidRDefault="000E38E6" w:rsidP="000E38E6">
            <w:pPr>
              <w:rPr>
                <w:rFonts w:cs="Segoe UI"/>
                <w:color w:val="000000"/>
                <w:sz w:val="16"/>
                <w:szCs w:val="16"/>
              </w:rPr>
            </w:pPr>
            <w:r w:rsidRPr="00237D59">
              <w:rPr>
                <w:rFonts w:cs="Segoe UI"/>
                <w:color w:val="000000"/>
                <w:sz w:val="16"/>
                <w:szCs w:val="16"/>
              </w:rPr>
              <w:t>D R  Congo</w:t>
            </w:r>
          </w:p>
        </w:tc>
        <w:tc>
          <w:tcPr>
            <w:tcW w:w="1134" w:type="dxa"/>
            <w:shd w:val="clear" w:color="auto" w:fill="auto"/>
          </w:tcPr>
          <w:p w14:paraId="235BC03E"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1EACD4A" w14:textId="77777777" w:rsidR="000E38E6" w:rsidRPr="00237D59" w:rsidRDefault="000E38E6" w:rsidP="000E38E6">
            <w:pPr>
              <w:rPr>
                <w:rFonts w:cs="Segoe UI"/>
                <w:color w:val="000000"/>
                <w:sz w:val="16"/>
                <w:szCs w:val="16"/>
              </w:rPr>
            </w:pPr>
            <w:r w:rsidRPr="00237D59">
              <w:rPr>
                <w:rFonts w:cs="Segoe UI"/>
                <w:color w:val="000000"/>
                <w:sz w:val="16"/>
                <w:szCs w:val="16"/>
              </w:rPr>
              <w:t>Community, adults</w:t>
            </w:r>
          </w:p>
        </w:tc>
        <w:tc>
          <w:tcPr>
            <w:tcW w:w="1105" w:type="dxa"/>
            <w:shd w:val="clear" w:color="auto" w:fill="auto"/>
          </w:tcPr>
          <w:p w14:paraId="77D23D49" w14:textId="77777777" w:rsidR="000E38E6" w:rsidRPr="00237D59" w:rsidRDefault="000E38E6" w:rsidP="000E38E6">
            <w:pPr>
              <w:rPr>
                <w:rFonts w:cs="Segoe UI"/>
                <w:color w:val="000000"/>
                <w:sz w:val="16"/>
                <w:szCs w:val="16"/>
              </w:rPr>
            </w:pPr>
            <w:r w:rsidRPr="00237D59">
              <w:rPr>
                <w:rFonts w:cs="Segoe UI"/>
                <w:color w:val="000000"/>
                <w:sz w:val="16"/>
                <w:szCs w:val="16"/>
              </w:rPr>
              <w:t>416</w:t>
            </w:r>
          </w:p>
        </w:tc>
        <w:tc>
          <w:tcPr>
            <w:tcW w:w="1191" w:type="dxa"/>
            <w:shd w:val="clear" w:color="auto" w:fill="auto"/>
          </w:tcPr>
          <w:p w14:paraId="57861C91"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F02DB0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0948E410" w14:textId="77777777" w:rsidTr="000E38E6">
        <w:tc>
          <w:tcPr>
            <w:tcW w:w="567" w:type="dxa"/>
          </w:tcPr>
          <w:p w14:paraId="1AF995D0" w14:textId="77777777" w:rsidR="000E38E6" w:rsidRPr="00237D59" w:rsidRDefault="000E38E6" w:rsidP="000E38E6">
            <w:pPr>
              <w:rPr>
                <w:rFonts w:cs="Segoe UI"/>
                <w:color w:val="000000"/>
                <w:sz w:val="16"/>
                <w:szCs w:val="16"/>
              </w:rPr>
            </w:pPr>
            <w:r>
              <w:rPr>
                <w:rFonts w:cs="Segoe UI"/>
                <w:color w:val="000000"/>
                <w:sz w:val="16"/>
                <w:szCs w:val="16"/>
              </w:rPr>
              <w:t>8</w:t>
            </w:r>
          </w:p>
        </w:tc>
        <w:tc>
          <w:tcPr>
            <w:tcW w:w="1560" w:type="dxa"/>
            <w:shd w:val="clear" w:color="auto" w:fill="auto"/>
          </w:tcPr>
          <w:p w14:paraId="73F505F4"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Melku</w:t>
            </w:r>
            <w:proofErr w:type="spellEnd"/>
            <w:r w:rsidRPr="00237D59">
              <w:rPr>
                <w:rFonts w:cs="Segoe UI"/>
                <w:color w:val="000000"/>
                <w:sz w:val="16"/>
                <w:szCs w:val="16"/>
              </w:rPr>
              <w:t xml:space="preserve"> et al 2016</w:t>
            </w:r>
          </w:p>
        </w:tc>
        <w:tc>
          <w:tcPr>
            <w:tcW w:w="992" w:type="dxa"/>
            <w:shd w:val="clear" w:color="auto" w:fill="auto"/>
          </w:tcPr>
          <w:p w14:paraId="19F26717" w14:textId="77777777" w:rsidR="000E38E6" w:rsidRPr="00237D59" w:rsidRDefault="000E38E6" w:rsidP="000E38E6">
            <w:pPr>
              <w:rPr>
                <w:rFonts w:cs="Segoe UI"/>
                <w:color w:val="000000"/>
                <w:sz w:val="16"/>
                <w:szCs w:val="16"/>
              </w:rPr>
            </w:pPr>
            <w:r w:rsidRPr="00237D59">
              <w:rPr>
                <w:rFonts w:cs="Segoe UI"/>
                <w:color w:val="000000"/>
                <w:sz w:val="16"/>
                <w:szCs w:val="16"/>
              </w:rPr>
              <w:t>Ethiopia</w:t>
            </w:r>
          </w:p>
        </w:tc>
        <w:tc>
          <w:tcPr>
            <w:tcW w:w="1134" w:type="dxa"/>
            <w:shd w:val="clear" w:color="auto" w:fill="auto"/>
          </w:tcPr>
          <w:p w14:paraId="0369A42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6CBABB0" w14:textId="77777777" w:rsidR="000E38E6" w:rsidRPr="00237D59" w:rsidRDefault="000E38E6" w:rsidP="000E38E6">
            <w:pPr>
              <w:rPr>
                <w:rFonts w:cs="Segoe UI"/>
                <w:color w:val="000000"/>
                <w:sz w:val="16"/>
                <w:szCs w:val="16"/>
              </w:rPr>
            </w:pPr>
            <w:r w:rsidRPr="00237D59">
              <w:rPr>
                <w:rFonts w:cs="Segoe UI"/>
                <w:color w:val="000000"/>
                <w:sz w:val="16"/>
                <w:szCs w:val="16"/>
              </w:rPr>
              <w:t>adult population</w:t>
            </w:r>
          </w:p>
        </w:tc>
        <w:tc>
          <w:tcPr>
            <w:tcW w:w="1105" w:type="dxa"/>
            <w:shd w:val="clear" w:color="auto" w:fill="auto"/>
          </w:tcPr>
          <w:p w14:paraId="4E863CE7" w14:textId="77777777" w:rsidR="000E38E6" w:rsidRPr="00237D59" w:rsidRDefault="000E38E6" w:rsidP="000E38E6">
            <w:pPr>
              <w:rPr>
                <w:rFonts w:cs="Segoe UI"/>
                <w:color w:val="000000"/>
                <w:sz w:val="16"/>
                <w:szCs w:val="16"/>
              </w:rPr>
            </w:pPr>
            <w:r w:rsidRPr="00237D59">
              <w:rPr>
                <w:rFonts w:cs="Segoe UI"/>
                <w:color w:val="000000"/>
                <w:sz w:val="16"/>
                <w:szCs w:val="16"/>
              </w:rPr>
              <w:t>768</w:t>
            </w:r>
          </w:p>
        </w:tc>
        <w:tc>
          <w:tcPr>
            <w:tcW w:w="1191" w:type="dxa"/>
            <w:shd w:val="clear" w:color="auto" w:fill="auto"/>
          </w:tcPr>
          <w:p w14:paraId="0EDB4C14"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E024CCC"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673936CF" w14:textId="77777777" w:rsidTr="000E38E6">
        <w:tc>
          <w:tcPr>
            <w:tcW w:w="567" w:type="dxa"/>
          </w:tcPr>
          <w:p w14:paraId="4C61E4E5" w14:textId="77777777" w:rsidR="000E38E6" w:rsidRPr="00237D59" w:rsidRDefault="000E38E6" w:rsidP="000E38E6">
            <w:pPr>
              <w:rPr>
                <w:rFonts w:cs="Segoe UI"/>
                <w:color w:val="000000"/>
                <w:sz w:val="16"/>
                <w:szCs w:val="16"/>
              </w:rPr>
            </w:pPr>
            <w:r>
              <w:rPr>
                <w:rFonts w:cs="Segoe UI"/>
                <w:color w:val="000000"/>
                <w:sz w:val="16"/>
                <w:szCs w:val="16"/>
              </w:rPr>
              <w:t>9</w:t>
            </w:r>
          </w:p>
        </w:tc>
        <w:tc>
          <w:tcPr>
            <w:tcW w:w="1560" w:type="dxa"/>
            <w:shd w:val="clear" w:color="auto" w:fill="auto"/>
          </w:tcPr>
          <w:p w14:paraId="6297100A"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senso</w:t>
            </w:r>
            <w:proofErr w:type="spellEnd"/>
            <w:r w:rsidRPr="00237D59">
              <w:rPr>
                <w:rFonts w:cs="Segoe UI"/>
                <w:color w:val="000000"/>
                <w:sz w:val="16"/>
                <w:szCs w:val="16"/>
              </w:rPr>
              <w:t>-Mensah et al 2014</w:t>
            </w:r>
          </w:p>
        </w:tc>
        <w:tc>
          <w:tcPr>
            <w:tcW w:w="992" w:type="dxa"/>
            <w:shd w:val="clear" w:color="auto" w:fill="auto"/>
          </w:tcPr>
          <w:p w14:paraId="584F2A38"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70139755"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AA194C9" w14:textId="77777777" w:rsidR="000E38E6" w:rsidRPr="00237D59" w:rsidRDefault="000E38E6" w:rsidP="000E38E6">
            <w:pPr>
              <w:rPr>
                <w:rFonts w:cs="Segoe UI"/>
                <w:color w:val="000000"/>
                <w:sz w:val="16"/>
                <w:szCs w:val="16"/>
              </w:rPr>
            </w:pPr>
            <w:r w:rsidRPr="00237D59">
              <w:rPr>
                <w:rFonts w:cs="Segoe UI"/>
                <w:color w:val="000000"/>
                <w:sz w:val="16"/>
                <w:szCs w:val="16"/>
              </w:rPr>
              <w:t>FRD</w:t>
            </w:r>
          </w:p>
        </w:tc>
        <w:tc>
          <w:tcPr>
            <w:tcW w:w="1105" w:type="dxa"/>
            <w:shd w:val="clear" w:color="auto" w:fill="auto"/>
          </w:tcPr>
          <w:p w14:paraId="63D5B510" w14:textId="77777777" w:rsidR="000E38E6" w:rsidRPr="00237D59" w:rsidRDefault="000E38E6" w:rsidP="000E38E6">
            <w:pPr>
              <w:rPr>
                <w:rFonts w:cs="Segoe UI"/>
                <w:color w:val="000000"/>
                <w:sz w:val="16"/>
                <w:szCs w:val="16"/>
              </w:rPr>
            </w:pPr>
            <w:r w:rsidRPr="00237D59">
              <w:rPr>
                <w:rFonts w:cs="Segoe UI"/>
                <w:color w:val="000000"/>
                <w:sz w:val="16"/>
                <w:szCs w:val="16"/>
              </w:rPr>
              <w:t>513</w:t>
            </w:r>
          </w:p>
        </w:tc>
        <w:tc>
          <w:tcPr>
            <w:tcW w:w="1191" w:type="dxa"/>
            <w:shd w:val="clear" w:color="auto" w:fill="auto"/>
          </w:tcPr>
          <w:p w14:paraId="1890230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6C9D3CFA" w14:textId="77777777" w:rsidR="000E38E6" w:rsidRPr="00237D59" w:rsidRDefault="000E38E6" w:rsidP="000E38E6">
            <w:pPr>
              <w:rPr>
                <w:rFonts w:cs="Segoe UI"/>
                <w:color w:val="000000"/>
                <w:sz w:val="16"/>
                <w:szCs w:val="16"/>
              </w:rPr>
            </w:pPr>
            <w:r>
              <w:rPr>
                <w:rFonts w:cs="Segoe UI"/>
                <w:color w:val="000000"/>
                <w:sz w:val="16"/>
                <w:szCs w:val="16"/>
              </w:rPr>
              <w:t xml:space="preserve">M </w:t>
            </w:r>
          </w:p>
        </w:tc>
      </w:tr>
      <w:tr w:rsidR="000E38E6" w:rsidRPr="00237D59" w14:paraId="1E791C42" w14:textId="77777777" w:rsidTr="000E38E6">
        <w:tc>
          <w:tcPr>
            <w:tcW w:w="567" w:type="dxa"/>
          </w:tcPr>
          <w:p w14:paraId="18F883EF" w14:textId="77777777" w:rsidR="000E38E6" w:rsidRPr="00237D59" w:rsidRDefault="000E38E6" w:rsidP="000E38E6">
            <w:pPr>
              <w:rPr>
                <w:rFonts w:cs="Segoe UI"/>
                <w:color w:val="000000"/>
                <w:sz w:val="16"/>
                <w:szCs w:val="16"/>
              </w:rPr>
            </w:pPr>
            <w:r>
              <w:rPr>
                <w:rFonts w:cs="Segoe UI"/>
                <w:color w:val="000000"/>
                <w:sz w:val="16"/>
                <w:szCs w:val="16"/>
              </w:rPr>
              <w:t>10</w:t>
            </w:r>
          </w:p>
        </w:tc>
        <w:tc>
          <w:tcPr>
            <w:tcW w:w="1560" w:type="dxa"/>
            <w:shd w:val="clear" w:color="auto" w:fill="auto"/>
          </w:tcPr>
          <w:p w14:paraId="10EA2E69" w14:textId="7E91336B" w:rsidR="000E38E6" w:rsidRPr="00237D59" w:rsidRDefault="0033337A" w:rsidP="000E38E6">
            <w:pPr>
              <w:rPr>
                <w:rFonts w:cs="Segoe UI"/>
                <w:color w:val="000000"/>
                <w:sz w:val="16"/>
                <w:szCs w:val="16"/>
              </w:rPr>
            </w:pPr>
            <w:proofErr w:type="spellStart"/>
            <w:r>
              <w:rPr>
                <w:rFonts w:cs="Segoe UI"/>
                <w:color w:val="000000"/>
                <w:sz w:val="16"/>
                <w:szCs w:val="16"/>
              </w:rPr>
              <w:t>Haoses-Goras</w:t>
            </w:r>
            <w:r w:rsidR="000E38E6" w:rsidRPr="00237D59">
              <w:rPr>
                <w:rFonts w:cs="Segoe UI"/>
                <w:color w:val="000000"/>
                <w:sz w:val="16"/>
                <w:szCs w:val="16"/>
              </w:rPr>
              <w:t>es</w:t>
            </w:r>
            <w:proofErr w:type="spellEnd"/>
            <w:r w:rsidR="000E38E6" w:rsidRPr="00237D59">
              <w:rPr>
                <w:rFonts w:cs="Segoe UI"/>
                <w:color w:val="000000"/>
                <w:sz w:val="16"/>
                <w:szCs w:val="16"/>
              </w:rPr>
              <w:t xml:space="preserve"> and </w:t>
            </w:r>
            <w:proofErr w:type="spellStart"/>
            <w:r w:rsidR="000E38E6" w:rsidRPr="00237D59">
              <w:rPr>
                <w:rFonts w:cs="Segoe UI"/>
                <w:color w:val="000000"/>
                <w:sz w:val="16"/>
                <w:szCs w:val="16"/>
              </w:rPr>
              <w:t>Katjire</w:t>
            </w:r>
            <w:proofErr w:type="spellEnd"/>
            <w:r w:rsidR="000E38E6" w:rsidRPr="00237D59">
              <w:rPr>
                <w:rFonts w:cs="Segoe UI"/>
                <w:color w:val="000000"/>
                <w:sz w:val="16"/>
                <w:szCs w:val="16"/>
              </w:rPr>
              <w:t xml:space="preserve"> 2013</w:t>
            </w:r>
          </w:p>
        </w:tc>
        <w:tc>
          <w:tcPr>
            <w:tcW w:w="992" w:type="dxa"/>
            <w:shd w:val="clear" w:color="auto" w:fill="auto"/>
          </w:tcPr>
          <w:p w14:paraId="030329AC" w14:textId="77777777" w:rsidR="000E38E6" w:rsidRPr="00237D59" w:rsidRDefault="000E38E6" w:rsidP="000E38E6">
            <w:pPr>
              <w:rPr>
                <w:rFonts w:cs="Segoe UI"/>
                <w:color w:val="000000"/>
                <w:sz w:val="16"/>
                <w:szCs w:val="16"/>
              </w:rPr>
            </w:pPr>
            <w:r w:rsidRPr="00237D59">
              <w:rPr>
                <w:rFonts w:cs="Segoe UI"/>
                <w:color w:val="000000"/>
                <w:sz w:val="16"/>
                <w:szCs w:val="16"/>
              </w:rPr>
              <w:t>Namibia</w:t>
            </w:r>
          </w:p>
        </w:tc>
        <w:tc>
          <w:tcPr>
            <w:tcW w:w="1134" w:type="dxa"/>
            <w:shd w:val="clear" w:color="auto" w:fill="auto"/>
          </w:tcPr>
          <w:p w14:paraId="2B624F74"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758ECFCF" w14:textId="77777777" w:rsidR="000E38E6" w:rsidRPr="00237D59" w:rsidRDefault="000E38E6" w:rsidP="000E38E6">
            <w:pPr>
              <w:rPr>
                <w:rFonts w:cs="Segoe UI"/>
                <w:color w:val="000000"/>
                <w:sz w:val="16"/>
                <w:szCs w:val="16"/>
              </w:rPr>
            </w:pPr>
            <w:r w:rsidRPr="00237D59">
              <w:rPr>
                <w:rFonts w:cs="Segoe UI"/>
                <w:color w:val="000000"/>
                <w:sz w:val="16"/>
                <w:szCs w:val="16"/>
              </w:rPr>
              <w:t>Donors, non-donors</w:t>
            </w:r>
          </w:p>
        </w:tc>
        <w:tc>
          <w:tcPr>
            <w:tcW w:w="1105" w:type="dxa"/>
            <w:shd w:val="clear" w:color="auto" w:fill="auto"/>
          </w:tcPr>
          <w:p w14:paraId="02C731A9" w14:textId="77777777" w:rsidR="000E38E6" w:rsidRPr="00237D59" w:rsidRDefault="000E38E6" w:rsidP="000E38E6">
            <w:pPr>
              <w:rPr>
                <w:rFonts w:cs="Segoe UI"/>
                <w:color w:val="000000"/>
                <w:sz w:val="16"/>
                <w:szCs w:val="16"/>
              </w:rPr>
            </w:pPr>
            <w:r w:rsidRPr="00237D59">
              <w:rPr>
                <w:rFonts w:cs="Segoe UI"/>
                <w:color w:val="000000"/>
                <w:sz w:val="16"/>
                <w:szCs w:val="16"/>
              </w:rPr>
              <w:t>434</w:t>
            </w:r>
          </w:p>
        </w:tc>
        <w:tc>
          <w:tcPr>
            <w:tcW w:w="1191" w:type="dxa"/>
            <w:shd w:val="clear" w:color="auto" w:fill="auto"/>
          </w:tcPr>
          <w:p w14:paraId="2EC8E4CE" w14:textId="77777777" w:rsidR="000E38E6" w:rsidRPr="00237D59" w:rsidRDefault="000E38E6" w:rsidP="000E38E6">
            <w:pPr>
              <w:rPr>
                <w:rFonts w:cs="Segoe UI"/>
                <w:color w:val="000000"/>
                <w:sz w:val="16"/>
                <w:szCs w:val="16"/>
              </w:rPr>
            </w:pPr>
            <w:r w:rsidRPr="00237D59">
              <w:rPr>
                <w:rFonts w:cs="Segoe UI"/>
                <w:color w:val="000000"/>
                <w:sz w:val="16"/>
                <w:szCs w:val="16"/>
              </w:rPr>
              <w:t>CSS, FGD</w:t>
            </w:r>
          </w:p>
        </w:tc>
        <w:tc>
          <w:tcPr>
            <w:tcW w:w="1146" w:type="dxa"/>
            <w:shd w:val="clear" w:color="auto" w:fill="auto"/>
          </w:tcPr>
          <w:p w14:paraId="6BFE867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51822E9C" w14:textId="77777777" w:rsidTr="000E38E6">
        <w:tc>
          <w:tcPr>
            <w:tcW w:w="567" w:type="dxa"/>
          </w:tcPr>
          <w:p w14:paraId="273DDD3B" w14:textId="77777777" w:rsidR="000E38E6" w:rsidRPr="00237D59" w:rsidRDefault="000E38E6" w:rsidP="000E38E6">
            <w:pPr>
              <w:rPr>
                <w:rFonts w:cs="Segoe UI"/>
                <w:color w:val="000000"/>
                <w:sz w:val="16"/>
                <w:szCs w:val="16"/>
              </w:rPr>
            </w:pPr>
            <w:r>
              <w:rPr>
                <w:rFonts w:cs="Segoe UI"/>
                <w:color w:val="000000"/>
                <w:sz w:val="16"/>
                <w:szCs w:val="16"/>
              </w:rPr>
              <w:t>11</w:t>
            </w:r>
          </w:p>
        </w:tc>
        <w:tc>
          <w:tcPr>
            <w:tcW w:w="1560" w:type="dxa"/>
            <w:shd w:val="clear" w:color="auto" w:fill="auto"/>
          </w:tcPr>
          <w:p w14:paraId="0B5CDE54"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Salaudeen</w:t>
            </w:r>
            <w:proofErr w:type="spellEnd"/>
            <w:r w:rsidRPr="00237D59">
              <w:rPr>
                <w:rFonts w:cs="Segoe UI"/>
                <w:color w:val="000000"/>
                <w:sz w:val="16"/>
                <w:szCs w:val="16"/>
              </w:rPr>
              <w:t xml:space="preserve"> et al. 2011</w:t>
            </w:r>
          </w:p>
        </w:tc>
        <w:tc>
          <w:tcPr>
            <w:tcW w:w="992" w:type="dxa"/>
            <w:shd w:val="clear" w:color="auto" w:fill="auto"/>
          </w:tcPr>
          <w:p w14:paraId="04C9F158"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23C729E"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405F355" w14:textId="77777777" w:rsidR="000E38E6" w:rsidRPr="00237D59" w:rsidRDefault="000E38E6" w:rsidP="000E38E6">
            <w:pPr>
              <w:rPr>
                <w:rFonts w:cs="Segoe UI"/>
                <w:color w:val="000000"/>
                <w:sz w:val="16"/>
                <w:szCs w:val="16"/>
              </w:rPr>
            </w:pPr>
            <w:r w:rsidRPr="00237D59">
              <w:rPr>
                <w:rFonts w:cs="Segoe UI"/>
                <w:color w:val="000000"/>
                <w:sz w:val="16"/>
                <w:szCs w:val="16"/>
              </w:rPr>
              <w:t>Community members</w:t>
            </w:r>
          </w:p>
        </w:tc>
        <w:tc>
          <w:tcPr>
            <w:tcW w:w="1105" w:type="dxa"/>
            <w:shd w:val="clear" w:color="auto" w:fill="auto"/>
          </w:tcPr>
          <w:p w14:paraId="2354FF37" w14:textId="77777777" w:rsidR="000E38E6" w:rsidRPr="00237D59" w:rsidRDefault="000E38E6" w:rsidP="000E38E6">
            <w:pPr>
              <w:rPr>
                <w:rFonts w:cs="Segoe UI"/>
                <w:color w:val="000000"/>
                <w:sz w:val="16"/>
                <w:szCs w:val="16"/>
              </w:rPr>
            </w:pPr>
            <w:r w:rsidRPr="00237D59">
              <w:rPr>
                <w:rFonts w:cs="Segoe UI"/>
                <w:color w:val="000000"/>
                <w:sz w:val="16"/>
                <w:szCs w:val="16"/>
              </w:rPr>
              <w:t>936</w:t>
            </w:r>
          </w:p>
        </w:tc>
        <w:tc>
          <w:tcPr>
            <w:tcW w:w="1191" w:type="dxa"/>
            <w:shd w:val="clear" w:color="auto" w:fill="auto"/>
          </w:tcPr>
          <w:p w14:paraId="0ECF93D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C681F36" w14:textId="77777777" w:rsidR="000E38E6" w:rsidRPr="00237D59" w:rsidRDefault="000E38E6" w:rsidP="000E38E6">
            <w:pPr>
              <w:rPr>
                <w:rFonts w:cs="Segoe UI"/>
                <w:color w:val="000000"/>
                <w:sz w:val="16"/>
                <w:szCs w:val="16"/>
              </w:rPr>
            </w:pPr>
            <w:r>
              <w:rPr>
                <w:rFonts w:cs="Segoe UI"/>
                <w:color w:val="000000"/>
                <w:sz w:val="16"/>
                <w:szCs w:val="16"/>
              </w:rPr>
              <w:t xml:space="preserve">P M </w:t>
            </w:r>
          </w:p>
        </w:tc>
      </w:tr>
      <w:tr w:rsidR="000E38E6" w:rsidRPr="00237D59" w14:paraId="02A61CBA" w14:textId="77777777" w:rsidTr="000E38E6">
        <w:tc>
          <w:tcPr>
            <w:tcW w:w="567" w:type="dxa"/>
          </w:tcPr>
          <w:p w14:paraId="0A430844" w14:textId="77777777" w:rsidR="000E38E6" w:rsidRPr="00237D59" w:rsidRDefault="000E38E6" w:rsidP="000E38E6">
            <w:pPr>
              <w:rPr>
                <w:rFonts w:cs="Segoe UI"/>
                <w:color w:val="000000"/>
                <w:sz w:val="16"/>
                <w:szCs w:val="16"/>
              </w:rPr>
            </w:pPr>
            <w:r>
              <w:rPr>
                <w:rFonts w:cs="Segoe UI"/>
                <w:color w:val="000000"/>
                <w:sz w:val="16"/>
                <w:szCs w:val="16"/>
              </w:rPr>
              <w:t>12</w:t>
            </w:r>
          </w:p>
        </w:tc>
        <w:tc>
          <w:tcPr>
            <w:tcW w:w="1560" w:type="dxa"/>
            <w:shd w:val="clear" w:color="auto" w:fill="auto"/>
          </w:tcPr>
          <w:p w14:paraId="48A0DA44"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Umeora</w:t>
            </w:r>
            <w:proofErr w:type="spellEnd"/>
            <w:r w:rsidRPr="00237D59">
              <w:rPr>
                <w:rFonts w:cs="Segoe UI"/>
                <w:color w:val="000000"/>
                <w:sz w:val="16"/>
                <w:szCs w:val="16"/>
              </w:rPr>
              <w:t xml:space="preserve"> et al 2005</w:t>
            </w:r>
          </w:p>
        </w:tc>
        <w:tc>
          <w:tcPr>
            <w:tcW w:w="992" w:type="dxa"/>
            <w:shd w:val="clear" w:color="auto" w:fill="auto"/>
          </w:tcPr>
          <w:p w14:paraId="5DE23A11"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4ADA966F"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ECA0E9E" w14:textId="77777777" w:rsidR="000E38E6" w:rsidRPr="00237D59" w:rsidRDefault="000E38E6" w:rsidP="000E38E6">
            <w:pPr>
              <w:rPr>
                <w:rFonts w:cs="Segoe UI"/>
                <w:color w:val="000000"/>
                <w:sz w:val="16"/>
                <w:szCs w:val="16"/>
              </w:rPr>
            </w:pPr>
            <w:r w:rsidRPr="00237D59">
              <w:rPr>
                <w:rFonts w:cs="Segoe UI"/>
                <w:color w:val="000000"/>
                <w:sz w:val="16"/>
                <w:szCs w:val="16"/>
              </w:rPr>
              <w:t>Non donors</w:t>
            </w:r>
          </w:p>
        </w:tc>
        <w:tc>
          <w:tcPr>
            <w:tcW w:w="1105" w:type="dxa"/>
            <w:shd w:val="clear" w:color="auto" w:fill="auto"/>
          </w:tcPr>
          <w:p w14:paraId="689FAB9F" w14:textId="77777777" w:rsidR="000E38E6" w:rsidRPr="00237D59" w:rsidRDefault="000E38E6" w:rsidP="000E38E6">
            <w:pPr>
              <w:rPr>
                <w:rFonts w:cs="Segoe UI"/>
                <w:color w:val="000000"/>
                <w:sz w:val="16"/>
                <w:szCs w:val="16"/>
              </w:rPr>
            </w:pPr>
            <w:r w:rsidRPr="00237D59">
              <w:rPr>
                <w:rFonts w:cs="Segoe UI"/>
                <w:color w:val="000000"/>
                <w:sz w:val="16"/>
                <w:szCs w:val="16"/>
              </w:rPr>
              <w:t>143</w:t>
            </w:r>
          </w:p>
        </w:tc>
        <w:tc>
          <w:tcPr>
            <w:tcW w:w="1191" w:type="dxa"/>
            <w:shd w:val="clear" w:color="auto" w:fill="auto"/>
          </w:tcPr>
          <w:p w14:paraId="5087E600"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88F75C8" w14:textId="77777777" w:rsidR="000E38E6" w:rsidRPr="00237D59" w:rsidRDefault="000E38E6" w:rsidP="000E38E6">
            <w:pPr>
              <w:rPr>
                <w:rFonts w:cs="Segoe UI"/>
                <w:color w:val="000000"/>
                <w:sz w:val="16"/>
                <w:szCs w:val="16"/>
              </w:rPr>
            </w:pPr>
            <w:r>
              <w:rPr>
                <w:rFonts w:cs="Segoe UI"/>
                <w:color w:val="000000"/>
                <w:sz w:val="16"/>
                <w:szCs w:val="16"/>
              </w:rPr>
              <w:t>D</w:t>
            </w:r>
          </w:p>
        </w:tc>
      </w:tr>
      <w:tr w:rsidR="000E38E6" w:rsidRPr="00237D59" w14:paraId="47FE9F08" w14:textId="77777777" w:rsidTr="000E38E6">
        <w:tc>
          <w:tcPr>
            <w:tcW w:w="567" w:type="dxa"/>
          </w:tcPr>
          <w:p w14:paraId="39A8BF59" w14:textId="77777777" w:rsidR="000E38E6" w:rsidRPr="00237D59" w:rsidRDefault="000E38E6" w:rsidP="000E38E6">
            <w:pPr>
              <w:rPr>
                <w:rFonts w:cs="Segoe UI"/>
                <w:color w:val="000000"/>
                <w:sz w:val="16"/>
                <w:szCs w:val="16"/>
              </w:rPr>
            </w:pPr>
            <w:r>
              <w:rPr>
                <w:rFonts w:cs="Segoe UI"/>
                <w:color w:val="000000"/>
                <w:sz w:val="16"/>
                <w:szCs w:val="16"/>
              </w:rPr>
              <w:t>13</w:t>
            </w:r>
          </w:p>
        </w:tc>
        <w:tc>
          <w:tcPr>
            <w:tcW w:w="1560" w:type="dxa"/>
            <w:shd w:val="clear" w:color="auto" w:fill="auto"/>
          </w:tcPr>
          <w:p w14:paraId="19C18085"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Sekoni</w:t>
            </w:r>
            <w:proofErr w:type="spellEnd"/>
            <w:r w:rsidRPr="00237D59">
              <w:rPr>
                <w:rFonts w:cs="Segoe UI"/>
                <w:color w:val="000000"/>
                <w:sz w:val="16"/>
                <w:szCs w:val="16"/>
              </w:rPr>
              <w:t xml:space="preserve"> et al 2014</w:t>
            </w:r>
          </w:p>
        </w:tc>
        <w:tc>
          <w:tcPr>
            <w:tcW w:w="992" w:type="dxa"/>
            <w:shd w:val="clear" w:color="auto" w:fill="auto"/>
          </w:tcPr>
          <w:p w14:paraId="2F6C27D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63420FF1"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786A7567" w14:textId="77777777" w:rsidR="000E38E6" w:rsidRPr="00237D59" w:rsidRDefault="000E38E6" w:rsidP="000E38E6">
            <w:pPr>
              <w:rPr>
                <w:rFonts w:cs="Segoe UI"/>
                <w:color w:val="000000"/>
                <w:sz w:val="16"/>
                <w:szCs w:val="16"/>
              </w:rPr>
            </w:pPr>
            <w:r w:rsidRPr="00237D59">
              <w:rPr>
                <w:rFonts w:cs="Segoe UI"/>
                <w:color w:val="000000"/>
                <w:sz w:val="16"/>
                <w:szCs w:val="16"/>
              </w:rPr>
              <w:t>adults in community</w:t>
            </w:r>
          </w:p>
        </w:tc>
        <w:tc>
          <w:tcPr>
            <w:tcW w:w="1105" w:type="dxa"/>
            <w:shd w:val="clear" w:color="auto" w:fill="auto"/>
          </w:tcPr>
          <w:p w14:paraId="2726DCFE" w14:textId="77777777" w:rsidR="000E38E6" w:rsidRPr="00237D59" w:rsidRDefault="000E38E6" w:rsidP="000E38E6">
            <w:pPr>
              <w:rPr>
                <w:rFonts w:cs="Segoe UI"/>
                <w:color w:val="000000"/>
                <w:sz w:val="16"/>
                <w:szCs w:val="16"/>
              </w:rPr>
            </w:pPr>
            <w:r w:rsidRPr="00237D59">
              <w:rPr>
                <w:rFonts w:cs="Segoe UI"/>
                <w:color w:val="000000"/>
                <w:sz w:val="16"/>
                <w:szCs w:val="16"/>
              </w:rPr>
              <w:t>400 for CSS</w:t>
            </w:r>
          </w:p>
          <w:p w14:paraId="18F8B765" w14:textId="77777777" w:rsidR="000E38E6" w:rsidRPr="00237D59" w:rsidRDefault="000E38E6" w:rsidP="000E38E6">
            <w:pPr>
              <w:rPr>
                <w:rFonts w:cs="Segoe UI"/>
                <w:color w:val="000000"/>
                <w:sz w:val="16"/>
                <w:szCs w:val="16"/>
              </w:rPr>
            </w:pPr>
            <w:r w:rsidRPr="00237D59">
              <w:rPr>
                <w:rFonts w:cs="Segoe UI"/>
                <w:color w:val="000000"/>
                <w:sz w:val="16"/>
                <w:szCs w:val="16"/>
              </w:rPr>
              <w:t>3 FGDs of 27</w:t>
            </w:r>
          </w:p>
        </w:tc>
        <w:tc>
          <w:tcPr>
            <w:tcW w:w="1191" w:type="dxa"/>
            <w:shd w:val="clear" w:color="auto" w:fill="auto"/>
          </w:tcPr>
          <w:p w14:paraId="18A05D3C" w14:textId="77777777" w:rsidR="000E38E6" w:rsidRPr="00237D59" w:rsidRDefault="000E38E6" w:rsidP="000E38E6">
            <w:pPr>
              <w:rPr>
                <w:rFonts w:cs="Segoe UI"/>
                <w:color w:val="000000"/>
                <w:sz w:val="16"/>
                <w:szCs w:val="16"/>
              </w:rPr>
            </w:pPr>
            <w:r w:rsidRPr="00237D59">
              <w:rPr>
                <w:rFonts w:cs="Segoe UI"/>
                <w:color w:val="000000"/>
                <w:sz w:val="16"/>
                <w:szCs w:val="16"/>
              </w:rPr>
              <w:t>CSS and FGDs</w:t>
            </w:r>
          </w:p>
        </w:tc>
        <w:tc>
          <w:tcPr>
            <w:tcW w:w="1146" w:type="dxa"/>
            <w:shd w:val="clear" w:color="auto" w:fill="auto"/>
          </w:tcPr>
          <w:p w14:paraId="5B257B78"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8DB5384" w14:textId="77777777" w:rsidTr="000E38E6">
        <w:tc>
          <w:tcPr>
            <w:tcW w:w="567" w:type="dxa"/>
          </w:tcPr>
          <w:p w14:paraId="0E27DA17" w14:textId="77777777" w:rsidR="000E38E6" w:rsidRPr="00237D59" w:rsidRDefault="000E38E6" w:rsidP="000E38E6">
            <w:pPr>
              <w:rPr>
                <w:rFonts w:cs="Segoe UI"/>
                <w:color w:val="000000"/>
                <w:sz w:val="16"/>
                <w:szCs w:val="16"/>
              </w:rPr>
            </w:pPr>
            <w:r>
              <w:rPr>
                <w:rFonts w:cs="Segoe UI"/>
                <w:color w:val="000000"/>
                <w:sz w:val="16"/>
                <w:szCs w:val="16"/>
              </w:rPr>
              <w:t>14</w:t>
            </w:r>
          </w:p>
        </w:tc>
        <w:tc>
          <w:tcPr>
            <w:tcW w:w="1560" w:type="dxa"/>
            <w:shd w:val="clear" w:color="auto" w:fill="auto"/>
          </w:tcPr>
          <w:p w14:paraId="29E65237"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Salaudeen</w:t>
            </w:r>
            <w:proofErr w:type="spellEnd"/>
            <w:r w:rsidRPr="00237D59">
              <w:rPr>
                <w:rFonts w:cs="Segoe UI"/>
                <w:color w:val="000000"/>
                <w:sz w:val="16"/>
                <w:szCs w:val="16"/>
              </w:rPr>
              <w:t xml:space="preserve"> and </w:t>
            </w:r>
            <w:proofErr w:type="spellStart"/>
            <w:r w:rsidRPr="00237D59">
              <w:rPr>
                <w:rFonts w:cs="Segoe UI"/>
                <w:color w:val="000000"/>
                <w:sz w:val="16"/>
                <w:szCs w:val="16"/>
              </w:rPr>
              <w:t>Odeh</w:t>
            </w:r>
            <w:proofErr w:type="spellEnd"/>
            <w:r w:rsidRPr="00237D59">
              <w:rPr>
                <w:rFonts w:cs="Segoe UI"/>
                <w:color w:val="000000"/>
                <w:sz w:val="16"/>
                <w:szCs w:val="16"/>
              </w:rPr>
              <w:t xml:space="preserve"> 2011</w:t>
            </w:r>
          </w:p>
        </w:tc>
        <w:tc>
          <w:tcPr>
            <w:tcW w:w="992" w:type="dxa"/>
            <w:shd w:val="clear" w:color="auto" w:fill="auto"/>
          </w:tcPr>
          <w:p w14:paraId="03ECC1C1"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2CD1BE50"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57EDB8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6EB99DEA"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61EC173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3943608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15702674" w14:textId="77777777" w:rsidTr="000E38E6">
        <w:tc>
          <w:tcPr>
            <w:tcW w:w="567" w:type="dxa"/>
          </w:tcPr>
          <w:p w14:paraId="411FD06F" w14:textId="77777777" w:rsidR="000E38E6" w:rsidRPr="00237D59" w:rsidRDefault="000E38E6" w:rsidP="000E38E6">
            <w:pPr>
              <w:rPr>
                <w:rFonts w:cs="Segoe UI"/>
                <w:color w:val="000000"/>
                <w:sz w:val="16"/>
                <w:szCs w:val="16"/>
              </w:rPr>
            </w:pPr>
            <w:r>
              <w:rPr>
                <w:rFonts w:cs="Segoe UI"/>
                <w:color w:val="000000"/>
                <w:sz w:val="16"/>
                <w:szCs w:val="16"/>
              </w:rPr>
              <w:t>15</w:t>
            </w:r>
          </w:p>
        </w:tc>
        <w:tc>
          <w:tcPr>
            <w:tcW w:w="1560" w:type="dxa"/>
            <w:shd w:val="clear" w:color="auto" w:fill="auto"/>
          </w:tcPr>
          <w:p w14:paraId="7C8C1839" w14:textId="77777777" w:rsidR="000E38E6" w:rsidRPr="00237D59" w:rsidRDefault="000E38E6" w:rsidP="000E38E6">
            <w:pPr>
              <w:rPr>
                <w:rFonts w:cs="Segoe UI"/>
                <w:color w:val="000000"/>
                <w:sz w:val="16"/>
                <w:szCs w:val="16"/>
              </w:rPr>
            </w:pPr>
            <w:r w:rsidRPr="00237D59">
              <w:rPr>
                <w:rFonts w:cs="Segoe UI"/>
                <w:color w:val="000000"/>
                <w:sz w:val="16"/>
                <w:szCs w:val="16"/>
              </w:rPr>
              <w:t>Obi 2007</w:t>
            </w:r>
          </w:p>
        </w:tc>
        <w:tc>
          <w:tcPr>
            <w:tcW w:w="992" w:type="dxa"/>
            <w:shd w:val="clear" w:color="auto" w:fill="auto"/>
          </w:tcPr>
          <w:p w14:paraId="258A441C"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4463B452"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400998F0" w14:textId="77777777" w:rsidR="000E38E6" w:rsidRPr="00237D59" w:rsidRDefault="000E38E6" w:rsidP="000E38E6">
            <w:pPr>
              <w:rPr>
                <w:rFonts w:cs="Segoe UI"/>
                <w:color w:val="000000"/>
                <w:sz w:val="16"/>
                <w:szCs w:val="16"/>
              </w:rPr>
            </w:pPr>
            <w:r w:rsidRPr="00237D59">
              <w:rPr>
                <w:rFonts w:cs="Segoe UI"/>
                <w:color w:val="000000"/>
                <w:sz w:val="16"/>
                <w:szCs w:val="16"/>
              </w:rPr>
              <w:t>spouses of pregnant women</w:t>
            </w:r>
          </w:p>
        </w:tc>
        <w:tc>
          <w:tcPr>
            <w:tcW w:w="1105" w:type="dxa"/>
            <w:shd w:val="clear" w:color="auto" w:fill="auto"/>
          </w:tcPr>
          <w:p w14:paraId="4B3CFF49" w14:textId="77777777" w:rsidR="000E38E6" w:rsidRPr="00237D59" w:rsidRDefault="000E38E6" w:rsidP="000E38E6">
            <w:pPr>
              <w:rPr>
                <w:rFonts w:cs="Segoe UI"/>
                <w:color w:val="000000"/>
                <w:sz w:val="16"/>
                <w:szCs w:val="16"/>
              </w:rPr>
            </w:pPr>
            <w:r w:rsidRPr="00237D59">
              <w:rPr>
                <w:rFonts w:cs="Segoe UI"/>
                <w:color w:val="000000"/>
                <w:sz w:val="16"/>
                <w:szCs w:val="16"/>
              </w:rPr>
              <w:t>700</w:t>
            </w:r>
          </w:p>
        </w:tc>
        <w:tc>
          <w:tcPr>
            <w:tcW w:w="1191" w:type="dxa"/>
            <w:shd w:val="clear" w:color="auto" w:fill="auto"/>
          </w:tcPr>
          <w:p w14:paraId="7E1A740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57E2089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770075D" w14:textId="77777777" w:rsidTr="000E38E6">
        <w:tc>
          <w:tcPr>
            <w:tcW w:w="567" w:type="dxa"/>
          </w:tcPr>
          <w:p w14:paraId="0A800051" w14:textId="77777777" w:rsidR="000E38E6" w:rsidRPr="00237D59" w:rsidRDefault="000E38E6" w:rsidP="000E38E6">
            <w:pPr>
              <w:rPr>
                <w:rFonts w:cs="Segoe UI"/>
                <w:color w:val="000000"/>
                <w:sz w:val="16"/>
                <w:szCs w:val="16"/>
              </w:rPr>
            </w:pPr>
            <w:r>
              <w:rPr>
                <w:rFonts w:cs="Segoe UI"/>
                <w:color w:val="000000"/>
                <w:sz w:val="16"/>
                <w:szCs w:val="16"/>
              </w:rPr>
              <w:t>16</w:t>
            </w:r>
          </w:p>
        </w:tc>
        <w:tc>
          <w:tcPr>
            <w:tcW w:w="1560" w:type="dxa"/>
            <w:shd w:val="clear" w:color="auto" w:fill="auto"/>
          </w:tcPr>
          <w:p w14:paraId="6B98E489"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Durosinmi</w:t>
            </w:r>
            <w:proofErr w:type="spellEnd"/>
            <w:r w:rsidRPr="00237D59">
              <w:rPr>
                <w:rFonts w:cs="Segoe UI"/>
                <w:color w:val="000000"/>
                <w:sz w:val="16"/>
                <w:szCs w:val="16"/>
              </w:rPr>
              <w:t xml:space="preserve"> et al 2003</w:t>
            </w:r>
          </w:p>
        </w:tc>
        <w:tc>
          <w:tcPr>
            <w:tcW w:w="992" w:type="dxa"/>
            <w:shd w:val="clear" w:color="auto" w:fill="auto"/>
          </w:tcPr>
          <w:p w14:paraId="6384560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66E61B5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4B3EB04"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254BCF72"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68621DD5"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71F50EB" w14:textId="77777777" w:rsidR="000E38E6" w:rsidRPr="00237D59" w:rsidRDefault="000E38E6" w:rsidP="000E38E6">
            <w:pPr>
              <w:rPr>
                <w:rFonts w:cs="Segoe UI"/>
                <w:color w:val="000000"/>
                <w:sz w:val="16"/>
                <w:szCs w:val="16"/>
              </w:rPr>
            </w:pPr>
            <w:r w:rsidRPr="00237D59">
              <w:rPr>
                <w:rFonts w:cs="Segoe UI"/>
                <w:color w:val="000000"/>
                <w:sz w:val="16"/>
                <w:szCs w:val="16"/>
              </w:rPr>
              <w:t>M</w:t>
            </w:r>
          </w:p>
        </w:tc>
      </w:tr>
      <w:tr w:rsidR="000E38E6" w:rsidRPr="00237D59" w14:paraId="0C320C08" w14:textId="77777777" w:rsidTr="000E38E6">
        <w:tc>
          <w:tcPr>
            <w:tcW w:w="567" w:type="dxa"/>
          </w:tcPr>
          <w:p w14:paraId="0FD732E9" w14:textId="77777777" w:rsidR="000E38E6" w:rsidRPr="00237D59" w:rsidRDefault="000E38E6" w:rsidP="000E38E6">
            <w:pPr>
              <w:rPr>
                <w:rFonts w:cs="Segoe UI"/>
                <w:color w:val="000000"/>
                <w:sz w:val="16"/>
                <w:szCs w:val="16"/>
              </w:rPr>
            </w:pPr>
            <w:r>
              <w:rPr>
                <w:rFonts w:cs="Segoe UI"/>
                <w:color w:val="000000"/>
                <w:sz w:val="16"/>
                <w:szCs w:val="16"/>
              </w:rPr>
              <w:t>17</w:t>
            </w:r>
          </w:p>
        </w:tc>
        <w:tc>
          <w:tcPr>
            <w:tcW w:w="1560" w:type="dxa"/>
            <w:shd w:val="clear" w:color="auto" w:fill="auto"/>
          </w:tcPr>
          <w:p w14:paraId="4DC8C9FE"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Olaiya</w:t>
            </w:r>
            <w:proofErr w:type="spellEnd"/>
            <w:r w:rsidRPr="00237D59">
              <w:rPr>
                <w:rFonts w:cs="Segoe UI"/>
                <w:color w:val="000000"/>
                <w:sz w:val="16"/>
                <w:szCs w:val="16"/>
              </w:rPr>
              <w:t xml:space="preserve"> et al 2004</w:t>
            </w:r>
          </w:p>
        </w:tc>
        <w:tc>
          <w:tcPr>
            <w:tcW w:w="992" w:type="dxa"/>
            <w:shd w:val="clear" w:color="auto" w:fill="auto"/>
          </w:tcPr>
          <w:p w14:paraId="2AF9FBB4"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339E77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6F723146"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0AD9313C" w14:textId="77777777" w:rsidR="000E38E6" w:rsidRPr="00237D59" w:rsidRDefault="000E38E6" w:rsidP="000E38E6">
            <w:pPr>
              <w:rPr>
                <w:rFonts w:cs="Segoe UI"/>
                <w:color w:val="000000"/>
                <w:sz w:val="16"/>
                <w:szCs w:val="16"/>
              </w:rPr>
            </w:pPr>
            <w:r w:rsidRPr="00237D59">
              <w:rPr>
                <w:rFonts w:cs="Segoe UI"/>
                <w:color w:val="000000"/>
                <w:sz w:val="16"/>
                <w:szCs w:val="16"/>
              </w:rPr>
              <w:t>542</w:t>
            </w:r>
          </w:p>
        </w:tc>
        <w:tc>
          <w:tcPr>
            <w:tcW w:w="1191" w:type="dxa"/>
            <w:shd w:val="clear" w:color="auto" w:fill="auto"/>
          </w:tcPr>
          <w:p w14:paraId="4942865D"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8298723"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7F3236CA" w14:textId="77777777" w:rsidTr="000E38E6">
        <w:trPr>
          <w:trHeight w:val="387"/>
        </w:trPr>
        <w:tc>
          <w:tcPr>
            <w:tcW w:w="567" w:type="dxa"/>
          </w:tcPr>
          <w:p w14:paraId="770438DD" w14:textId="77777777" w:rsidR="000E38E6" w:rsidRPr="00237D59" w:rsidRDefault="000E38E6" w:rsidP="000E38E6">
            <w:pPr>
              <w:rPr>
                <w:rFonts w:cs="Segoe UI"/>
                <w:color w:val="000000"/>
                <w:sz w:val="16"/>
                <w:szCs w:val="16"/>
              </w:rPr>
            </w:pPr>
            <w:r>
              <w:rPr>
                <w:rFonts w:cs="Segoe UI"/>
                <w:color w:val="000000"/>
                <w:sz w:val="16"/>
                <w:szCs w:val="16"/>
              </w:rPr>
              <w:t>18</w:t>
            </w:r>
          </w:p>
        </w:tc>
        <w:tc>
          <w:tcPr>
            <w:tcW w:w="1560" w:type="dxa"/>
            <w:shd w:val="clear" w:color="auto" w:fill="auto"/>
          </w:tcPr>
          <w:p w14:paraId="78066BB2" w14:textId="2D971C5C" w:rsidR="000E38E6" w:rsidRPr="00237D59" w:rsidRDefault="001062EF" w:rsidP="009B7B50">
            <w:pPr>
              <w:rPr>
                <w:rFonts w:cs="Segoe UI"/>
                <w:color w:val="000000"/>
                <w:sz w:val="16"/>
                <w:szCs w:val="16"/>
              </w:rPr>
            </w:pPr>
            <w:r>
              <w:rPr>
                <w:rFonts w:cs="Segoe UI"/>
                <w:color w:val="000000"/>
                <w:sz w:val="16"/>
                <w:szCs w:val="16"/>
              </w:rPr>
              <w:fldChar w:fldCharType="begin"/>
            </w:r>
            <w:r>
              <w:rPr>
                <w:rFonts w:cs="Segoe UI"/>
                <w:color w:val="000000"/>
                <w:sz w:val="16"/>
                <w:szCs w:val="16"/>
              </w:rPr>
              <w:instrText xml:space="preserve"> ADDIN ZOTERO_ITEM CSL_CITATION {"citationID":"1ohnuscver","properties":{"formattedCitation":"(Ottong et al., 1997)","plainCitation":"(Ottong et al., 1997)"},"citationItems":[{"id":656,"uris":["http://zotero.org/users/863046/items/M6Q27G2H"],"uri":["http://zotero.org/users/863046/items/M6Q27G2H"],"itemData":{"id":656,"type":"article-journal","title":"Community mobilization for blood donation, Cross River State, Nigeria. The Calabar PMM Team","container-title":"International Journal of Gynaecology and Obstetrics: The Official Organ of the International Federation of Gynaecology and Obstetrics","page":"S119-125","volume":"59 Suppl 2","source":"PubMed","abstract":"PRELIMINARY STUDIES: A study of institutions in Cross River State, Nigeria, revealed poor storage facilities and inadequate availability of blood. Focus group discussions highlighted people's fears and misconceptions about blood donations as important factors contributing to the problem.\nINTERVENTIONS: Blood facilities were upgraded in the teaching hospital and a secondary institution. Fifteen community mobilization sessions to improve attitudes and stimulate voluntary blood donation were conducted over three months in 1994. Non-cash incentives were offered, including certificates of honor, free blood screening and assurance of priority if a family member needed blood.\nRESULTS: Blood donations to the teaching hospital maternity increased from 40 pints per month in 1991 to 81 in 1994. However, national strikes interrupted service and the increase was not sustained. At the secondary facility, blood transfusions increased from 14 in 1991 to 35 in 1995, with 100% of donations from volunteers.\nCOSTS: The cost of community mobilization for blood donation was US $17,531.\nCONCLUSIONS: Increasing voluntary blood donations through non-cash incentives and community mobilization is possible. No conclusions may be drawn regarding sustainability, however.","ISSN":"0020-7292","note":"PMID: 9389622","journalAbbreviation":"Int J Gynaecol Obstet","language":"eng","author":[{"family":"Ottong","given":"J. G."},{"family":"Asuquo","given":"E. E."},{"family":"Olaniran","given":"N. S."},{"family":"Duke","given":"F. D."},{"family":"Abia","given":"R. P."}],"issued":{"date-parts":[["1997",11]]},"PMID":"9389622"}}],"schema":"https://github.com/citation-style-language/schema/raw/master/csl-citation.json"} </w:instrText>
            </w:r>
            <w:r>
              <w:rPr>
                <w:rFonts w:cs="Segoe UI"/>
                <w:color w:val="000000"/>
                <w:sz w:val="16"/>
                <w:szCs w:val="16"/>
              </w:rPr>
              <w:fldChar w:fldCharType="separate"/>
            </w:r>
            <w:proofErr w:type="spellStart"/>
            <w:r w:rsidRPr="001062EF">
              <w:rPr>
                <w:rFonts w:ascii="Calibri" w:hAnsi="Calibri" w:cs="Calibri"/>
                <w:sz w:val="16"/>
              </w:rPr>
              <w:t>Ottong</w:t>
            </w:r>
            <w:proofErr w:type="spellEnd"/>
            <w:r w:rsidRPr="001062EF">
              <w:rPr>
                <w:rFonts w:ascii="Calibri" w:hAnsi="Calibri" w:cs="Calibri"/>
                <w:sz w:val="16"/>
              </w:rPr>
              <w:t xml:space="preserve"> et al., 199</w:t>
            </w:r>
            <w:r w:rsidR="009B7B50">
              <w:rPr>
                <w:rFonts w:ascii="Calibri" w:hAnsi="Calibri" w:cs="Calibri"/>
                <w:sz w:val="16"/>
              </w:rPr>
              <w:t>0</w:t>
            </w:r>
            <w:r>
              <w:rPr>
                <w:rFonts w:cs="Segoe UI"/>
                <w:color w:val="000000"/>
                <w:sz w:val="16"/>
                <w:szCs w:val="16"/>
              </w:rPr>
              <w:fldChar w:fldCharType="end"/>
            </w:r>
          </w:p>
        </w:tc>
        <w:tc>
          <w:tcPr>
            <w:tcW w:w="992" w:type="dxa"/>
            <w:shd w:val="clear" w:color="auto" w:fill="auto"/>
          </w:tcPr>
          <w:p w14:paraId="295E7DC8"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290C2DB6" w14:textId="77777777" w:rsidR="000E38E6" w:rsidRPr="00237D59" w:rsidRDefault="000E38E6" w:rsidP="000E38E6">
            <w:pPr>
              <w:spacing w:after="240"/>
              <w:rPr>
                <w:rFonts w:cs="Segoe UI"/>
                <w:color w:val="000000"/>
                <w:sz w:val="16"/>
                <w:szCs w:val="16"/>
              </w:rPr>
            </w:pPr>
            <w:r w:rsidRPr="00237D59">
              <w:rPr>
                <w:rFonts w:cs="Segoe UI"/>
                <w:color w:val="000000"/>
                <w:sz w:val="16"/>
                <w:szCs w:val="16"/>
              </w:rPr>
              <w:t>Case study</w:t>
            </w:r>
          </w:p>
        </w:tc>
        <w:tc>
          <w:tcPr>
            <w:tcW w:w="1701" w:type="dxa"/>
            <w:shd w:val="clear" w:color="auto" w:fill="auto"/>
          </w:tcPr>
          <w:p w14:paraId="5342609B" w14:textId="77777777" w:rsidR="000E38E6" w:rsidRPr="00237D59" w:rsidRDefault="000E38E6" w:rsidP="000E38E6">
            <w:pPr>
              <w:rPr>
                <w:rFonts w:cs="Segoe UI"/>
                <w:color w:val="000000"/>
                <w:sz w:val="16"/>
                <w:szCs w:val="16"/>
              </w:rPr>
            </w:pPr>
            <w:r w:rsidRPr="00237D59">
              <w:rPr>
                <w:rFonts w:cs="Segoe UI"/>
                <w:color w:val="000000"/>
                <w:sz w:val="16"/>
                <w:szCs w:val="16"/>
              </w:rPr>
              <w:t>Spouses, patients,  hospital staff</w:t>
            </w:r>
          </w:p>
        </w:tc>
        <w:tc>
          <w:tcPr>
            <w:tcW w:w="1105" w:type="dxa"/>
            <w:shd w:val="clear" w:color="auto" w:fill="auto"/>
          </w:tcPr>
          <w:p w14:paraId="3480EAB5"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91" w:type="dxa"/>
            <w:shd w:val="clear" w:color="auto" w:fill="auto"/>
          </w:tcPr>
          <w:p w14:paraId="50B8F7C5" w14:textId="77777777" w:rsidR="000E38E6" w:rsidRPr="00237D59" w:rsidRDefault="000E38E6" w:rsidP="000E38E6">
            <w:pPr>
              <w:spacing w:after="240"/>
              <w:rPr>
                <w:rFonts w:cs="Segoe UI"/>
                <w:color w:val="000000"/>
                <w:sz w:val="16"/>
                <w:szCs w:val="16"/>
              </w:rPr>
            </w:pPr>
            <w:r w:rsidRPr="00237D59">
              <w:rPr>
                <w:rFonts w:cs="Segoe UI"/>
                <w:color w:val="000000"/>
                <w:sz w:val="16"/>
                <w:szCs w:val="16"/>
              </w:rPr>
              <w:t>FGDs, KII</w:t>
            </w:r>
          </w:p>
        </w:tc>
        <w:tc>
          <w:tcPr>
            <w:tcW w:w="1146" w:type="dxa"/>
            <w:shd w:val="clear" w:color="auto" w:fill="auto"/>
          </w:tcPr>
          <w:p w14:paraId="63062E7C"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1FC5B224" w14:textId="77777777" w:rsidTr="000E38E6">
        <w:tc>
          <w:tcPr>
            <w:tcW w:w="567" w:type="dxa"/>
          </w:tcPr>
          <w:p w14:paraId="446CEB3A" w14:textId="77777777" w:rsidR="000E38E6" w:rsidRPr="00237D59" w:rsidRDefault="000E38E6" w:rsidP="000E38E6">
            <w:pPr>
              <w:rPr>
                <w:rFonts w:cs="Segoe UI"/>
                <w:color w:val="000000"/>
                <w:sz w:val="16"/>
                <w:szCs w:val="16"/>
              </w:rPr>
            </w:pPr>
            <w:r>
              <w:rPr>
                <w:rFonts w:cs="Segoe UI"/>
                <w:color w:val="000000"/>
                <w:sz w:val="16"/>
                <w:szCs w:val="16"/>
              </w:rPr>
              <w:t>19</w:t>
            </w:r>
          </w:p>
        </w:tc>
        <w:tc>
          <w:tcPr>
            <w:tcW w:w="1560" w:type="dxa"/>
            <w:shd w:val="clear" w:color="auto" w:fill="auto"/>
          </w:tcPr>
          <w:p w14:paraId="2188F60D"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Okpara</w:t>
            </w:r>
            <w:proofErr w:type="spellEnd"/>
            <w:r w:rsidRPr="00237D59">
              <w:rPr>
                <w:rFonts w:cs="Segoe UI"/>
                <w:color w:val="000000"/>
                <w:sz w:val="16"/>
                <w:szCs w:val="16"/>
              </w:rPr>
              <w:t xml:space="preserve"> 1989</w:t>
            </w:r>
          </w:p>
        </w:tc>
        <w:tc>
          <w:tcPr>
            <w:tcW w:w="992" w:type="dxa"/>
            <w:shd w:val="clear" w:color="auto" w:fill="auto"/>
          </w:tcPr>
          <w:p w14:paraId="1E540C5E"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196B3C1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41ED9600" w14:textId="77777777" w:rsidR="000E38E6" w:rsidRPr="00237D59" w:rsidRDefault="000E38E6" w:rsidP="000E38E6">
            <w:pPr>
              <w:rPr>
                <w:rFonts w:cs="Segoe UI"/>
                <w:color w:val="000000"/>
                <w:sz w:val="16"/>
                <w:szCs w:val="16"/>
              </w:rPr>
            </w:pPr>
            <w:r w:rsidRPr="00237D59">
              <w:rPr>
                <w:rFonts w:cs="Segoe UI"/>
                <w:color w:val="000000"/>
                <w:sz w:val="16"/>
                <w:szCs w:val="16"/>
              </w:rPr>
              <w:t>Not specified</w:t>
            </w:r>
          </w:p>
        </w:tc>
        <w:tc>
          <w:tcPr>
            <w:tcW w:w="1105" w:type="dxa"/>
            <w:shd w:val="clear" w:color="auto" w:fill="auto"/>
          </w:tcPr>
          <w:p w14:paraId="52A04EB2" w14:textId="77777777" w:rsidR="000E38E6" w:rsidRPr="00237D59" w:rsidRDefault="000E38E6" w:rsidP="000E38E6">
            <w:pPr>
              <w:rPr>
                <w:rFonts w:cs="Segoe UI"/>
                <w:color w:val="000000"/>
                <w:sz w:val="16"/>
                <w:szCs w:val="16"/>
              </w:rPr>
            </w:pPr>
            <w:r w:rsidRPr="00237D59">
              <w:rPr>
                <w:rFonts w:cs="Segoe UI"/>
                <w:color w:val="000000"/>
                <w:sz w:val="16"/>
                <w:szCs w:val="16"/>
              </w:rPr>
              <w:t>246</w:t>
            </w:r>
          </w:p>
        </w:tc>
        <w:tc>
          <w:tcPr>
            <w:tcW w:w="1191" w:type="dxa"/>
            <w:shd w:val="clear" w:color="auto" w:fill="auto"/>
          </w:tcPr>
          <w:p w14:paraId="6AF7F48E"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456DC906"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558F878" w14:textId="77777777" w:rsidTr="000E38E6">
        <w:tc>
          <w:tcPr>
            <w:tcW w:w="567" w:type="dxa"/>
          </w:tcPr>
          <w:p w14:paraId="7E4FC313" w14:textId="77777777" w:rsidR="000E38E6" w:rsidRPr="00237D59" w:rsidRDefault="000E38E6" w:rsidP="000E38E6">
            <w:pPr>
              <w:rPr>
                <w:rFonts w:cs="Segoe UI"/>
                <w:color w:val="000000"/>
                <w:sz w:val="16"/>
                <w:szCs w:val="16"/>
              </w:rPr>
            </w:pPr>
            <w:r>
              <w:rPr>
                <w:rFonts w:cs="Segoe UI"/>
                <w:color w:val="000000"/>
                <w:sz w:val="16"/>
                <w:szCs w:val="16"/>
              </w:rPr>
              <w:t>20</w:t>
            </w:r>
          </w:p>
        </w:tc>
        <w:tc>
          <w:tcPr>
            <w:tcW w:w="1560" w:type="dxa"/>
            <w:shd w:val="clear" w:color="auto" w:fill="auto"/>
          </w:tcPr>
          <w:p w14:paraId="54FBB25A" w14:textId="77777777" w:rsidR="000E38E6" w:rsidRPr="00237D59" w:rsidRDefault="000E38E6" w:rsidP="000E38E6">
            <w:pPr>
              <w:rPr>
                <w:rFonts w:cs="Segoe UI"/>
                <w:color w:val="000000"/>
                <w:sz w:val="16"/>
                <w:szCs w:val="16"/>
              </w:rPr>
            </w:pPr>
            <w:r w:rsidRPr="00237D59">
              <w:rPr>
                <w:rFonts w:cs="Segoe UI"/>
                <w:color w:val="000000"/>
                <w:sz w:val="16"/>
                <w:szCs w:val="16"/>
              </w:rPr>
              <w:t>Ahmed et al, 2006</w:t>
            </w:r>
          </w:p>
        </w:tc>
        <w:tc>
          <w:tcPr>
            <w:tcW w:w="992" w:type="dxa"/>
            <w:shd w:val="clear" w:color="auto" w:fill="auto"/>
          </w:tcPr>
          <w:p w14:paraId="56F609AD"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37DE09AA"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5C25941A"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28AF7F04" w14:textId="77777777" w:rsidR="000E38E6" w:rsidRPr="00237D59" w:rsidRDefault="000E38E6" w:rsidP="000E38E6">
            <w:pPr>
              <w:rPr>
                <w:rFonts w:cs="Segoe UI"/>
                <w:color w:val="000000"/>
                <w:sz w:val="16"/>
                <w:szCs w:val="16"/>
              </w:rPr>
            </w:pPr>
            <w:r w:rsidRPr="00237D59">
              <w:rPr>
                <w:rFonts w:cs="Segoe UI"/>
                <w:color w:val="000000"/>
                <w:sz w:val="16"/>
                <w:szCs w:val="16"/>
              </w:rPr>
              <w:t>100</w:t>
            </w:r>
          </w:p>
        </w:tc>
        <w:tc>
          <w:tcPr>
            <w:tcW w:w="1191" w:type="dxa"/>
            <w:shd w:val="clear" w:color="auto" w:fill="auto"/>
          </w:tcPr>
          <w:p w14:paraId="6FA8808F"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2E58F26D"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525B6F96" w14:textId="77777777" w:rsidTr="000E38E6">
        <w:tc>
          <w:tcPr>
            <w:tcW w:w="567" w:type="dxa"/>
          </w:tcPr>
          <w:p w14:paraId="6140E843" w14:textId="77777777" w:rsidR="000E38E6" w:rsidRPr="00237D59" w:rsidRDefault="000E38E6" w:rsidP="000E38E6">
            <w:pPr>
              <w:rPr>
                <w:rFonts w:cs="Segoe UI"/>
                <w:color w:val="000000"/>
                <w:sz w:val="16"/>
                <w:szCs w:val="16"/>
              </w:rPr>
            </w:pPr>
            <w:r>
              <w:rPr>
                <w:rFonts w:cs="Segoe UI"/>
                <w:color w:val="000000"/>
                <w:sz w:val="16"/>
                <w:szCs w:val="16"/>
              </w:rPr>
              <w:t>21</w:t>
            </w:r>
          </w:p>
        </w:tc>
        <w:tc>
          <w:tcPr>
            <w:tcW w:w="1560" w:type="dxa"/>
            <w:shd w:val="clear" w:color="auto" w:fill="auto"/>
          </w:tcPr>
          <w:p w14:paraId="121B35E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Duboz</w:t>
            </w:r>
            <w:proofErr w:type="spellEnd"/>
            <w:r w:rsidRPr="00237D59">
              <w:rPr>
                <w:rFonts w:cs="Segoe UI"/>
                <w:color w:val="000000"/>
                <w:sz w:val="16"/>
                <w:szCs w:val="16"/>
              </w:rPr>
              <w:t xml:space="preserve"> et al. 2010</w:t>
            </w:r>
            <w:r>
              <w:rPr>
                <w:rFonts w:cs="Segoe UI"/>
                <w:color w:val="000000"/>
                <w:sz w:val="16"/>
                <w:szCs w:val="16"/>
              </w:rPr>
              <w:t>**</w:t>
            </w:r>
            <w:r w:rsidRPr="00237D59">
              <w:rPr>
                <w:rFonts w:cs="Segoe UI"/>
                <w:color w:val="000000"/>
                <w:sz w:val="16"/>
                <w:szCs w:val="16"/>
              </w:rPr>
              <w:t xml:space="preserve"> </w:t>
            </w:r>
          </w:p>
        </w:tc>
        <w:tc>
          <w:tcPr>
            <w:tcW w:w="992" w:type="dxa"/>
            <w:shd w:val="clear" w:color="auto" w:fill="auto"/>
          </w:tcPr>
          <w:p w14:paraId="38F06192" w14:textId="77777777" w:rsidR="000E38E6" w:rsidRPr="00237D59" w:rsidRDefault="000E38E6" w:rsidP="000E38E6">
            <w:pPr>
              <w:rPr>
                <w:rFonts w:cs="Segoe UI"/>
                <w:color w:val="000000"/>
                <w:sz w:val="16"/>
                <w:szCs w:val="16"/>
              </w:rPr>
            </w:pPr>
            <w:r w:rsidRPr="00237D59">
              <w:rPr>
                <w:rFonts w:cs="Segoe UI"/>
                <w:color w:val="000000"/>
                <w:sz w:val="16"/>
                <w:szCs w:val="16"/>
              </w:rPr>
              <w:t>Senegal</w:t>
            </w:r>
          </w:p>
        </w:tc>
        <w:tc>
          <w:tcPr>
            <w:tcW w:w="1134" w:type="dxa"/>
            <w:shd w:val="clear" w:color="auto" w:fill="auto"/>
          </w:tcPr>
          <w:p w14:paraId="78DBF8C6"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9E3C2DC" w14:textId="77777777" w:rsidR="000E38E6" w:rsidRPr="00237D59" w:rsidRDefault="000E38E6" w:rsidP="000E38E6">
            <w:pPr>
              <w:rPr>
                <w:rFonts w:cs="Segoe UI"/>
                <w:color w:val="000000"/>
                <w:sz w:val="16"/>
                <w:szCs w:val="16"/>
              </w:rPr>
            </w:pPr>
            <w:r w:rsidRPr="00237D59">
              <w:rPr>
                <w:rFonts w:cs="Segoe UI"/>
                <w:color w:val="000000"/>
                <w:sz w:val="16"/>
                <w:szCs w:val="16"/>
              </w:rPr>
              <w:t>Adults</w:t>
            </w:r>
          </w:p>
        </w:tc>
        <w:tc>
          <w:tcPr>
            <w:tcW w:w="1105" w:type="dxa"/>
            <w:shd w:val="clear" w:color="auto" w:fill="auto"/>
          </w:tcPr>
          <w:p w14:paraId="21B74060" w14:textId="77777777" w:rsidR="000E38E6" w:rsidRPr="00237D59" w:rsidRDefault="000E38E6" w:rsidP="000E38E6">
            <w:pPr>
              <w:rPr>
                <w:rFonts w:cs="Segoe UI"/>
                <w:color w:val="000000"/>
                <w:sz w:val="16"/>
                <w:szCs w:val="16"/>
              </w:rPr>
            </w:pPr>
            <w:r w:rsidRPr="00237D59">
              <w:rPr>
                <w:rFonts w:cs="Segoe UI"/>
                <w:color w:val="000000"/>
                <w:sz w:val="16"/>
                <w:szCs w:val="16"/>
              </w:rPr>
              <w:t>600</w:t>
            </w:r>
          </w:p>
        </w:tc>
        <w:tc>
          <w:tcPr>
            <w:tcW w:w="1191" w:type="dxa"/>
            <w:shd w:val="clear" w:color="auto" w:fill="auto"/>
          </w:tcPr>
          <w:p w14:paraId="0E2D5D2C"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7D5C2098"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7D62043A" w14:textId="77777777" w:rsidTr="000E38E6">
        <w:tc>
          <w:tcPr>
            <w:tcW w:w="567" w:type="dxa"/>
          </w:tcPr>
          <w:p w14:paraId="18D4BDD0" w14:textId="77777777" w:rsidR="000E38E6" w:rsidRPr="00237D59" w:rsidRDefault="000E38E6" w:rsidP="000E38E6">
            <w:pPr>
              <w:rPr>
                <w:rFonts w:cs="Segoe UI"/>
                <w:color w:val="000000"/>
                <w:sz w:val="16"/>
                <w:szCs w:val="16"/>
              </w:rPr>
            </w:pPr>
            <w:r>
              <w:rPr>
                <w:rFonts w:cs="Segoe UI"/>
                <w:color w:val="000000"/>
                <w:sz w:val="16"/>
                <w:szCs w:val="16"/>
              </w:rPr>
              <w:t>22</w:t>
            </w:r>
          </w:p>
        </w:tc>
        <w:tc>
          <w:tcPr>
            <w:tcW w:w="1560" w:type="dxa"/>
            <w:shd w:val="clear" w:color="auto" w:fill="auto"/>
          </w:tcPr>
          <w:p w14:paraId="348292C1"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Muthivhi</w:t>
            </w:r>
            <w:proofErr w:type="spellEnd"/>
            <w:r w:rsidRPr="00237D59">
              <w:rPr>
                <w:rFonts w:cs="Segoe UI"/>
                <w:color w:val="000000"/>
                <w:sz w:val="16"/>
                <w:szCs w:val="16"/>
              </w:rPr>
              <w:t xml:space="preserve"> et al. 2015</w:t>
            </w:r>
          </w:p>
        </w:tc>
        <w:tc>
          <w:tcPr>
            <w:tcW w:w="992" w:type="dxa"/>
            <w:shd w:val="clear" w:color="auto" w:fill="auto"/>
          </w:tcPr>
          <w:p w14:paraId="1044C6D0" w14:textId="77777777" w:rsidR="000E38E6" w:rsidRPr="00237D59" w:rsidRDefault="000E38E6" w:rsidP="000E38E6">
            <w:pPr>
              <w:rPr>
                <w:rFonts w:cs="Segoe UI"/>
                <w:color w:val="000000"/>
                <w:sz w:val="16"/>
                <w:szCs w:val="16"/>
              </w:rPr>
            </w:pPr>
            <w:r w:rsidRPr="00237D59">
              <w:rPr>
                <w:rFonts w:cs="Segoe UI"/>
                <w:color w:val="000000"/>
                <w:sz w:val="16"/>
                <w:szCs w:val="16"/>
              </w:rPr>
              <w:t>South Africa</w:t>
            </w:r>
          </w:p>
        </w:tc>
        <w:tc>
          <w:tcPr>
            <w:tcW w:w="1134" w:type="dxa"/>
            <w:shd w:val="clear" w:color="auto" w:fill="auto"/>
          </w:tcPr>
          <w:p w14:paraId="398BE517"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46E080CA"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Black South Africans </w:t>
            </w:r>
          </w:p>
        </w:tc>
        <w:tc>
          <w:tcPr>
            <w:tcW w:w="1105" w:type="dxa"/>
            <w:shd w:val="clear" w:color="auto" w:fill="auto"/>
          </w:tcPr>
          <w:p w14:paraId="2DB9B2A1" w14:textId="77777777" w:rsidR="000E38E6" w:rsidRPr="00237D59" w:rsidRDefault="000E38E6" w:rsidP="000E38E6">
            <w:pPr>
              <w:rPr>
                <w:rFonts w:cs="Segoe UI"/>
                <w:color w:val="000000"/>
                <w:sz w:val="16"/>
                <w:szCs w:val="16"/>
              </w:rPr>
            </w:pPr>
            <w:r w:rsidRPr="00237D59">
              <w:rPr>
                <w:rFonts w:cs="Segoe UI"/>
                <w:color w:val="000000"/>
                <w:sz w:val="16"/>
                <w:szCs w:val="16"/>
              </w:rPr>
              <w:t>97</w:t>
            </w:r>
          </w:p>
        </w:tc>
        <w:tc>
          <w:tcPr>
            <w:tcW w:w="1191" w:type="dxa"/>
            <w:shd w:val="clear" w:color="auto" w:fill="auto"/>
          </w:tcPr>
          <w:p w14:paraId="48069DE2" w14:textId="77777777" w:rsidR="000E38E6" w:rsidRPr="00237D59" w:rsidRDefault="000E38E6" w:rsidP="000E38E6">
            <w:pPr>
              <w:rPr>
                <w:rFonts w:cs="Segoe UI"/>
                <w:color w:val="000000"/>
                <w:sz w:val="16"/>
                <w:szCs w:val="16"/>
              </w:rPr>
            </w:pPr>
            <w:r w:rsidRPr="00237D59">
              <w:rPr>
                <w:rFonts w:cs="Segoe UI"/>
                <w:color w:val="000000"/>
                <w:sz w:val="16"/>
                <w:szCs w:val="16"/>
              </w:rPr>
              <w:t>FGD</w:t>
            </w:r>
          </w:p>
        </w:tc>
        <w:tc>
          <w:tcPr>
            <w:tcW w:w="1146" w:type="dxa"/>
            <w:shd w:val="clear" w:color="auto" w:fill="auto"/>
          </w:tcPr>
          <w:p w14:paraId="40E3C74F"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31DB3E46" w14:textId="77777777" w:rsidTr="000E38E6">
        <w:tc>
          <w:tcPr>
            <w:tcW w:w="567" w:type="dxa"/>
          </w:tcPr>
          <w:p w14:paraId="34491FCE" w14:textId="77777777" w:rsidR="000E38E6" w:rsidRPr="00237D59" w:rsidRDefault="000E38E6" w:rsidP="000E38E6">
            <w:pPr>
              <w:rPr>
                <w:rFonts w:cs="Segoe UI"/>
                <w:color w:val="000000"/>
                <w:sz w:val="16"/>
                <w:szCs w:val="16"/>
              </w:rPr>
            </w:pPr>
            <w:r>
              <w:rPr>
                <w:rFonts w:cs="Segoe UI"/>
                <w:color w:val="000000"/>
                <w:sz w:val="16"/>
                <w:szCs w:val="16"/>
              </w:rPr>
              <w:t>23</w:t>
            </w:r>
          </w:p>
        </w:tc>
        <w:tc>
          <w:tcPr>
            <w:tcW w:w="1560" w:type="dxa"/>
            <w:shd w:val="clear" w:color="auto" w:fill="auto"/>
          </w:tcPr>
          <w:p w14:paraId="7455E9B0"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Mwaba</w:t>
            </w:r>
            <w:proofErr w:type="spellEnd"/>
            <w:r w:rsidRPr="00237D59">
              <w:rPr>
                <w:rFonts w:cs="Segoe UI"/>
                <w:color w:val="000000"/>
                <w:sz w:val="16"/>
                <w:szCs w:val="16"/>
              </w:rPr>
              <w:t xml:space="preserve"> et al 1995</w:t>
            </w:r>
          </w:p>
        </w:tc>
        <w:tc>
          <w:tcPr>
            <w:tcW w:w="992" w:type="dxa"/>
            <w:shd w:val="clear" w:color="auto" w:fill="auto"/>
          </w:tcPr>
          <w:p w14:paraId="1EF30C8F" w14:textId="77777777" w:rsidR="000E38E6" w:rsidRPr="00237D59" w:rsidRDefault="000E38E6" w:rsidP="000E38E6">
            <w:pPr>
              <w:rPr>
                <w:rFonts w:cs="Segoe UI"/>
                <w:color w:val="000000"/>
                <w:sz w:val="16"/>
                <w:szCs w:val="16"/>
              </w:rPr>
            </w:pPr>
            <w:r w:rsidRPr="00237D59">
              <w:rPr>
                <w:rFonts w:cs="Segoe UI"/>
                <w:color w:val="000000"/>
                <w:sz w:val="16"/>
                <w:szCs w:val="16"/>
              </w:rPr>
              <w:t>South Africa</w:t>
            </w:r>
          </w:p>
        </w:tc>
        <w:tc>
          <w:tcPr>
            <w:tcW w:w="1134" w:type="dxa"/>
            <w:shd w:val="clear" w:color="auto" w:fill="auto"/>
          </w:tcPr>
          <w:p w14:paraId="6D359B1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C8BDD0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5CAC4D4F" w14:textId="77777777" w:rsidR="000E38E6" w:rsidRPr="00237D59" w:rsidRDefault="000E38E6" w:rsidP="000E38E6">
            <w:pPr>
              <w:rPr>
                <w:rFonts w:cs="Segoe UI"/>
                <w:color w:val="000000"/>
                <w:sz w:val="16"/>
                <w:szCs w:val="16"/>
              </w:rPr>
            </w:pPr>
            <w:r w:rsidRPr="00237D59">
              <w:rPr>
                <w:rFonts w:cs="Segoe UI"/>
                <w:color w:val="000000"/>
                <w:sz w:val="16"/>
                <w:szCs w:val="16"/>
              </w:rPr>
              <w:t>40</w:t>
            </w:r>
          </w:p>
        </w:tc>
        <w:tc>
          <w:tcPr>
            <w:tcW w:w="1191" w:type="dxa"/>
            <w:shd w:val="clear" w:color="auto" w:fill="auto"/>
          </w:tcPr>
          <w:p w14:paraId="591EA6C4"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7F08998"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2ED6D16E" w14:textId="77777777" w:rsidTr="000E38E6">
        <w:tc>
          <w:tcPr>
            <w:tcW w:w="567" w:type="dxa"/>
          </w:tcPr>
          <w:p w14:paraId="42F0C3CB" w14:textId="77777777" w:rsidR="000E38E6" w:rsidRPr="00237D59" w:rsidRDefault="000E38E6" w:rsidP="000E38E6">
            <w:pPr>
              <w:rPr>
                <w:rFonts w:cs="Segoe UI"/>
                <w:color w:val="000000"/>
                <w:sz w:val="16"/>
                <w:szCs w:val="16"/>
              </w:rPr>
            </w:pPr>
            <w:r>
              <w:rPr>
                <w:rFonts w:cs="Segoe UI"/>
                <w:color w:val="000000"/>
                <w:sz w:val="16"/>
                <w:szCs w:val="16"/>
              </w:rPr>
              <w:t>24</w:t>
            </w:r>
          </w:p>
        </w:tc>
        <w:tc>
          <w:tcPr>
            <w:tcW w:w="1560" w:type="dxa"/>
            <w:shd w:val="clear" w:color="auto" w:fill="auto"/>
          </w:tcPr>
          <w:p w14:paraId="29941DB6" w14:textId="77777777" w:rsidR="000E38E6" w:rsidRPr="00237D59" w:rsidRDefault="000E38E6" w:rsidP="000E38E6">
            <w:pPr>
              <w:rPr>
                <w:rFonts w:cs="Segoe UI"/>
                <w:color w:val="000000"/>
                <w:sz w:val="16"/>
                <w:szCs w:val="16"/>
              </w:rPr>
            </w:pPr>
            <w:r w:rsidRPr="00237D59">
              <w:rPr>
                <w:rFonts w:cs="Segoe UI"/>
                <w:color w:val="000000"/>
                <w:sz w:val="16"/>
                <w:szCs w:val="16"/>
              </w:rPr>
              <w:t>Jacobs et al 1995</w:t>
            </w:r>
          </w:p>
        </w:tc>
        <w:tc>
          <w:tcPr>
            <w:tcW w:w="992" w:type="dxa"/>
            <w:shd w:val="clear" w:color="auto" w:fill="auto"/>
          </w:tcPr>
          <w:p w14:paraId="3244963A" w14:textId="77777777" w:rsidR="000E38E6" w:rsidRPr="00237D59" w:rsidRDefault="000E38E6" w:rsidP="000E38E6">
            <w:pPr>
              <w:rPr>
                <w:rFonts w:cs="Segoe UI"/>
                <w:color w:val="000000"/>
                <w:sz w:val="16"/>
                <w:szCs w:val="16"/>
              </w:rPr>
            </w:pPr>
            <w:r w:rsidRPr="00237D59">
              <w:rPr>
                <w:rFonts w:cs="Segoe UI"/>
                <w:color w:val="000000"/>
                <w:sz w:val="16"/>
                <w:szCs w:val="16"/>
              </w:rPr>
              <w:t>Tanzania</w:t>
            </w:r>
          </w:p>
        </w:tc>
        <w:tc>
          <w:tcPr>
            <w:tcW w:w="1134" w:type="dxa"/>
            <w:shd w:val="clear" w:color="auto" w:fill="auto"/>
          </w:tcPr>
          <w:p w14:paraId="0C43F103"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2581AD93"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adult residents </w:t>
            </w:r>
          </w:p>
        </w:tc>
        <w:tc>
          <w:tcPr>
            <w:tcW w:w="1105" w:type="dxa"/>
            <w:shd w:val="clear" w:color="auto" w:fill="auto"/>
          </w:tcPr>
          <w:p w14:paraId="7AEC9DB1" w14:textId="77777777" w:rsidR="000E38E6" w:rsidRPr="00237D59" w:rsidRDefault="000E38E6" w:rsidP="000E38E6">
            <w:pPr>
              <w:rPr>
                <w:rFonts w:cs="Segoe UI"/>
                <w:color w:val="000000"/>
                <w:sz w:val="16"/>
                <w:szCs w:val="16"/>
              </w:rPr>
            </w:pPr>
            <w:r w:rsidRPr="00237D59">
              <w:rPr>
                <w:rFonts w:cs="Segoe UI"/>
                <w:color w:val="000000"/>
                <w:sz w:val="16"/>
                <w:szCs w:val="16"/>
              </w:rPr>
              <w:t>1141</w:t>
            </w:r>
          </w:p>
        </w:tc>
        <w:tc>
          <w:tcPr>
            <w:tcW w:w="1191" w:type="dxa"/>
            <w:shd w:val="clear" w:color="auto" w:fill="auto"/>
          </w:tcPr>
          <w:p w14:paraId="626A7F77"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2AA8F54A"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D297924" w14:textId="77777777" w:rsidTr="000E38E6">
        <w:tc>
          <w:tcPr>
            <w:tcW w:w="567" w:type="dxa"/>
          </w:tcPr>
          <w:p w14:paraId="022D2F9F" w14:textId="77777777" w:rsidR="000E38E6" w:rsidRPr="00237D59" w:rsidRDefault="000E38E6" w:rsidP="000E38E6">
            <w:pPr>
              <w:rPr>
                <w:rFonts w:cs="Segoe UI"/>
                <w:color w:val="000000"/>
                <w:sz w:val="16"/>
                <w:szCs w:val="16"/>
              </w:rPr>
            </w:pPr>
            <w:r>
              <w:rPr>
                <w:rFonts w:cs="Segoe UI"/>
                <w:color w:val="000000"/>
                <w:sz w:val="16"/>
                <w:szCs w:val="16"/>
              </w:rPr>
              <w:t>25</w:t>
            </w:r>
          </w:p>
        </w:tc>
        <w:tc>
          <w:tcPr>
            <w:tcW w:w="1560" w:type="dxa"/>
            <w:shd w:val="clear" w:color="auto" w:fill="auto"/>
          </w:tcPr>
          <w:p w14:paraId="1A88A541"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linon</w:t>
            </w:r>
            <w:proofErr w:type="spellEnd"/>
            <w:r w:rsidRPr="00237D59">
              <w:rPr>
                <w:rFonts w:cs="Segoe UI"/>
                <w:color w:val="000000"/>
                <w:sz w:val="16"/>
                <w:szCs w:val="16"/>
              </w:rPr>
              <w:t xml:space="preserve"> et al. 2014</w:t>
            </w:r>
          </w:p>
        </w:tc>
        <w:tc>
          <w:tcPr>
            <w:tcW w:w="992" w:type="dxa"/>
            <w:shd w:val="clear" w:color="auto" w:fill="auto"/>
          </w:tcPr>
          <w:p w14:paraId="073874D4" w14:textId="77777777" w:rsidR="000E38E6" w:rsidRPr="00237D59" w:rsidRDefault="000E38E6" w:rsidP="000E38E6">
            <w:pPr>
              <w:rPr>
                <w:rFonts w:cs="Segoe UI"/>
                <w:color w:val="000000"/>
                <w:sz w:val="16"/>
                <w:szCs w:val="16"/>
              </w:rPr>
            </w:pPr>
            <w:r w:rsidRPr="00237D59">
              <w:rPr>
                <w:rFonts w:cs="Segoe UI"/>
                <w:color w:val="000000"/>
                <w:sz w:val="16"/>
                <w:szCs w:val="16"/>
              </w:rPr>
              <w:t>Togo</w:t>
            </w:r>
          </w:p>
        </w:tc>
        <w:tc>
          <w:tcPr>
            <w:tcW w:w="1134" w:type="dxa"/>
            <w:shd w:val="clear" w:color="auto" w:fill="auto"/>
          </w:tcPr>
          <w:p w14:paraId="1BE694B4"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7E36CE4" w14:textId="77777777" w:rsidR="000E38E6" w:rsidRPr="00237D59" w:rsidRDefault="000E38E6" w:rsidP="000E38E6">
            <w:pPr>
              <w:rPr>
                <w:rFonts w:cs="Segoe UI"/>
                <w:color w:val="000000"/>
                <w:sz w:val="16"/>
                <w:szCs w:val="16"/>
              </w:rPr>
            </w:pPr>
            <w:r w:rsidRPr="00237D59">
              <w:rPr>
                <w:rFonts w:cs="Segoe UI"/>
                <w:color w:val="000000"/>
                <w:sz w:val="16"/>
                <w:szCs w:val="16"/>
              </w:rPr>
              <w:t>400 adults</w:t>
            </w:r>
          </w:p>
        </w:tc>
        <w:tc>
          <w:tcPr>
            <w:tcW w:w="1105" w:type="dxa"/>
            <w:shd w:val="clear" w:color="auto" w:fill="auto"/>
          </w:tcPr>
          <w:p w14:paraId="6AD56D2C"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18CA250D"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DFC2523" w14:textId="77777777" w:rsidR="000E38E6" w:rsidRPr="00237D59" w:rsidRDefault="000E38E6" w:rsidP="000E38E6">
            <w:pPr>
              <w:rPr>
                <w:rFonts w:cs="Segoe UI"/>
                <w:color w:val="000000"/>
                <w:sz w:val="16"/>
                <w:szCs w:val="16"/>
              </w:rPr>
            </w:pPr>
            <w:r>
              <w:rPr>
                <w:rFonts w:cs="Segoe UI"/>
                <w:color w:val="000000"/>
                <w:sz w:val="16"/>
                <w:szCs w:val="16"/>
              </w:rPr>
              <w:t xml:space="preserve">D </w:t>
            </w:r>
          </w:p>
        </w:tc>
      </w:tr>
      <w:tr w:rsidR="000E38E6" w:rsidRPr="00237D59" w14:paraId="4627E302" w14:textId="77777777" w:rsidTr="000E38E6">
        <w:tc>
          <w:tcPr>
            <w:tcW w:w="567" w:type="dxa"/>
          </w:tcPr>
          <w:p w14:paraId="6B195A94" w14:textId="77777777" w:rsidR="000E38E6" w:rsidRPr="00237D59" w:rsidRDefault="000E38E6" w:rsidP="000E38E6">
            <w:pPr>
              <w:rPr>
                <w:rFonts w:cs="Segoe UI"/>
                <w:color w:val="000000"/>
                <w:sz w:val="16"/>
                <w:szCs w:val="16"/>
              </w:rPr>
            </w:pPr>
            <w:r>
              <w:rPr>
                <w:rFonts w:cs="Segoe UI"/>
                <w:color w:val="000000"/>
                <w:sz w:val="16"/>
                <w:szCs w:val="16"/>
              </w:rPr>
              <w:t>26</w:t>
            </w:r>
          </w:p>
        </w:tc>
        <w:tc>
          <w:tcPr>
            <w:tcW w:w="1560" w:type="dxa"/>
            <w:shd w:val="clear" w:color="auto" w:fill="auto"/>
          </w:tcPr>
          <w:p w14:paraId="46B4CD63"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gbovi</w:t>
            </w:r>
            <w:proofErr w:type="spellEnd"/>
            <w:r w:rsidRPr="00237D59">
              <w:rPr>
                <w:rFonts w:cs="Segoe UI"/>
                <w:color w:val="000000"/>
                <w:sz w:val="16"/>
                <w:szCs w:val="16"/>
              </w:rPr>
              <w:t xml:space="preserve">  et al 2006</w:t>
            </w:r>
            <w:r>
              <w:rPr>
                <w:rFonts w:cs="Segoe UI"/>
                <w:color w:val="000000"/>
                <w:sz w:val="16"/>
                <w:szCs w:val="16"/>
              </w:rPr>
              <w:t>**</w:t>
            </w:r>
          </w:p>
        </w:tc>
        <w:tc>
          <w:tcPr>
            <w:tcW w:w="992" w:type="dxa"/>
            <w:shd w:val="clear" w:color="auto" w:fill="auto"/>
          </w:tcPr>
          <w:p w14:paraId="21381EEA" w14:textId="77777777" w:rsidR="000E38E6" w:rsidRPr="00237D59" w:rsidRDefault="000E38E6" w:rsidP="000E38E6">
            <w:pPr>
              <w:rPr>
                <w:rFonts w:cs="Segoe UI"/>
                <w:color w:val="000000"/>
                <w:sz w:val="16"/>
                <w:szCs w:val="16"/>
              </w:rPr>
            </w:pPr>
            <w:r w:rsidRPr="00237D59">
              <w:rPr>
                <w:rFonts w:cs="Segoe UI"/>
                <w:color w:val="000000"/>
                <w:sz w:val="16"/>
                <w:szCs w:val="16"/>
              </w:rPr>
              <w:t>Togo</w:t>
            </w:r>
          </w:p>
        </w:tc>
        <w:tc>
          <w:tcPr>
            <w:tcW w:w="1134" w:type="dxa"/>
            <w:shd w:val="clear" w:color="auto" w:fill="auto"/>
          </w:tcPr>
          <w:p w14:paraId="0106C995"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C70130C" w14:textId="77777777" w:rsidR="000E38E6" w:rsidRPr="00237D59" w:rsidRDefault="000E38E6" w:rsidP="000E38E6">
            <w:pPr>
              <w:rPr>
                <w:rFonts w:cs="Segoe UI"/>
                <w:color w:val="000000"/>
                <w:sz w:val="16"/>
                <w:szCs w:val="16"/>
              </w:rPr>
            </w:pPr>
            <w:r w:rsidRPr="00237D59">
              <w:rPr>
                <w:rFonts w:cs="Segoe UI"/>
                <w:color w:val="000000"/>
                <w:sz w:val="16"/>
                <w:szCs w:val="16"/>
              </w:rPr>
              <w:t>General population</w:t>
            </w:r>
          </w:p>
        </w:tc>
        <w:tc>
          <w:tcPr>
            <w:tcW w:w="1105" w:type="dxa"/>
            <w:shd w:val="clear" w:color="auto" w:fill="auto"/>
          </w:tcPr>
          <w:p w14:paraId="72979CDB" w14:textId="77777777" w:rsidR="000E38E6" w:rsidRPr="00237D59" w:rsidRDefault="000E38E6" w:rsidP="000E38E6">
            <w:pPr>
              <w:rPr>
                <w:rFonts w:cs="Segoe UI"/>
                <w:color w:val="000000"/>
                <w:sz w:val="16"/>
                <w:szCs w:val="16"/>
              </w:rPr>
            </w:pPr>
            <w:r w:rsidRPr="00237D59">
              <w:rPr>
                <w:rFonts w:cs="Segoe UI"/>
                <w:color w:val="000000"/>
                <w:sz w:val="16"/>
                <w:szCs w:val="16"/>
              </w:rPr>
              <w:t>300</w:t>
            </w:r>
          </w:p>
        </w:tc>
        <w:tc>
          <w:tcPr>
            <w:tcW w:w="1191" w:type="dxa"/>
            <w:shd w:val="clear" w:color="auto" w:fill="auto"/>
          </w:tcPr>
          <w:p w14:paraId="3D697FB6"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355303A"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6072E5DC" w14:textId="77777777" w:rsidTr="000E38E6">
        <w:tc>
          <w:tcPr>
            <w:tcW w:w="567" w:type="dxa"/>
          </w:tcPr>
          <w:p w14:paraId="033C9793" w14:textId="77777777" w:rsidR="000E38E6" w:rsidRPr="00237D59" w:rsidRDefault="000E38E6" w:rsidP="000E38E6">
            <w:pPr>
              <w:rPr>
                <w:rFonts w:cs="Segoe UI"/>
                <w:color w:val="000000"/>
                <w:sz w:val="16"/>
                <w:szCs w:val="16"/>
              </w:rPr>
            </w:pPr>
            <w:r>
              <w:rPr>
                <w:rFonts w:cs="Segoe UI"/>
                <w:color w:val="000000"/>
                <w:sz w:val="16"/>
                <w:szCs w:val="16"/>
              </w:rPr>
              <w:t>27</w:t>
            </w:r>
          </w:p>
        </w:tc>
        <w:tc>
          <w:tcPr>
            <w:tcW w:w="1560" w:type="dxa"/>
            <w:shd w:val="clear" w:color="auto" w:fill="auto"/>
          </w:tcPr>
          <w:p w14:paraId="468F9FB2"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Natukunda</w:t>
            </w:r>
            <w:proofErr w:type="spellEnd"/>
            <w:r w:rsidRPr="00237D59">
              <w:rPr>
                <w:rFonts w:cs="Segoe UI"/>
                <w:color w:val="000000"/>
                <w:sz w:val="16"/>
                <w:szCs w:val="16"/>
              </w:rPr>
              <w:t xml:space="preserve"> et al 2015</w:t>
            </w:r>
          </w:p>
        </w:tc>
        <w:tc>
          <w:tcPr>
            <w:tcW w:w="992" w:type="dxa"/>
            <w:shd w:val="clear" w:color="auto" w:fill="auto"/>
          </w:tcPr>
          <w:p w14:paraId="0EEE3979"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641F9E36" w14:textId="77777777" w:rsidR="000E38E6" w:rsidRPr="00237D59" w:rsidRDefault="000E38E6" w:rsidP="000E38E6">
            <w:pPr>
              <w:rPr>
                <w:rFonts w:cs="Segoe UI"/>
                <w:color w:val="000000"/>
                <w:sz w:val="16"/>
                <w:szCs w:val="16"/>
              </w:rPr>
            </w:pPr>
            <w:r w:rsidRPr="00237D59">
              <w:rPr>
                <w:rFonts w:cs="Segoe UI"/>
                <w:color w:val="000000"/>
                <w:sz w:val="16"/>
                <w:szCs w:val="16"/>
              </w:rPr>
              <w:t>Mixed methods</w:t>
            </w:r>
          </w:p>
        </w:tc>
        <w:tc>
          <w:tcPr>
            <w:tcW w:w="1701" w:type="dxa"/>
            <w:shd w:val="clear" w:color="auto" w:fill="auto"/>
          </w:tcPr>
          <w:p w14:paraId="2C0573DB"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ommunity, adults </w:t>
            </w:r>
          </w:p>
        </w:tc>
        <w:tc>
          <w:tcPr>
            <w:tcW w:w="1105" w:type="dxa"/>
            <w:shd w:val="clear" w:color="auto" w:fill="auto"/>
          </w:tcPr>
          <w:p w14:paraId="683A6429" w14:textId="77777777" w:rsidR="000E38E6" w:rsidRPr="00237D59" w:rsidRDefault="000E38E6" w:rsidP="000E38E6">
            <w:pPr>
              <w:rPr>
                <w:rFonts w:cs="Segoe UI"/>
                <w:color w:val="000000"/>
                <w:sz w:val="16"/>
                <w:szCs w:val="16"/>
              </w:rPr>
            </w:pPr>
            <w:r w:rsidRPr="00237D59">
              <w:rPr>
                <w:rFonts w:cs="Segoe UI"/>
                <w:color w:val="000000"/>
                <w:sz w:val="16"/>
                <w:szCs w:val="16"/>
              </w:rPr>
              <w:t>QS 250, FGDs 72, KIS 23</w:t>
            </w:r>
          </w:p>
        </w:tc>
        <w:tc>
          <w:tcPr>
            <w:tcW w:w="1191" w:type="dxa"/>
            <w:shd w:val="clear" w:color="auto" w:fill="auto"/>
          </w:tcPr>
          <w:p w14:paraId="23215D4D" w14:textId="77777777" w:rsidR="000E38E6" w:rsidRPr="00237D59" w:rsidRDefault="000E38E6" w:rsidP="000E38E6">
            <w:pPr>
              <w:rPr>
                <w:rFonts w:cs="Segoe UI"/>
                <w:color w:val="000000"/>
                <w:sz w:val="16"/>
                <w:szCs w:val="16"/>
              </w:rPr>
            </w:pPr>
            <w:r w:rsidRPr="00237D59">
              <w:rPr>
                <w:rFonts w:cs="Segoe UI"/>
                <w:color w:val="000000"/>
                <w:sz w:val="16"/>
                <w:szCs w:val="16"/>
              </w:rPr>
              <w:t>CSS, FGD, KII</w:t>
            </w:r>
          </w:p>
        </w:tc>
        <w:tc>
          <w:tcPr>
            <w:tcW w:w="1146" w:type="dxa"/>
            <w:shd w:val="clear" w:color="auto" w:fill="auto"/>
          </w:tcPr>
          <w:p w14:paraId="520515BC" w14:textId="77777777" w:rsidR="000E38E6" w:rsidRPr="00237D59" w:rsidRDefault="000E38E6" w:rsidP="000E38E6">
            <w:pPr>
              <w:rPr>
                <w:rFonts w:cs="Segoe UI"/>
                <w:color w:val="000000"/>
                <w:sz w:val="16"/>
                <w:szCs w:val="16"/>
              </w:rPr>
            </w:pPr>
            <w:r>
              <w:rPr>
                <w:rFonts w:cs="Segoe UI"/>
                <w:color w:val="000000"/>
                <w:sz w:val="16"/>
                <w:szCs w:val="16"/>
              </w:rPr>
              <w:t>P M D</w:t>
            </w:r>
          </w:p>
          <w:p w14:paraId="281FA112" w14:textId="77777777" w:rsidR="000E38E6" w:rsidRPr="00237D59" w:rsidRDefault="000E38E6" w:rsidP="000E38E6">
            <w:pPr>
              <w:rPr>
                <w:rFonts w:cs="Segoe UI"/>
                <w:color w:val="000000"/>
                <w:sz w:val="16"/>
                <w:szCs w:val="16"/>
              </w:rPr>
            </w:pPr>
          </w:p>
        </w:tc>
      </w:tr>
      <w:tr w:rsidR="000E38E6" w:rsidRPr="00237D59" w14:paraId="37CDE7B3" w14:textId="77777777" w:rsidTr="000E38E6">
        <w:tc>
          <w:tcPr>
            <w:tcW w:w="567" w:type="dxa"/>
          </w:tcPr>
          <w:p w14:paraId="32E91D36" w14:textId="77777777" w:rsidR="000E38E6" w:rsidRPr="00237D59" w:rsidRDefault="000E38E6" w:rsidP="000E38E6">
            <w:pPr>
              <w:rPr>
                <w:rFonts w:cs="Segoe UI"/>
                <w:color w:val="000000"/>
                <w:sz w:val="16"/>
                <w:szCs w:val="16"/>
              </w:rPr>
            </w:pPr>
            <w:r>
              <w:rPr>
                <w:rFonts w:cs="Segoe UI"/>
                <w:color w:val="000000"/>
                <w:sz w:val="16"/>
                <w:szCs w:val="16"/>
              </w:rPr>
              <w:t>28</w:t>
            </w:r>
          </w:p>
        </w:tc>
        <w:tc>
          <w:tcPr>
            <w:tcW w:w="1560" w:type="dxa"/>
            <w:shd w:val="clear" w:color="auto" w:fill="auto"/>
          </w:tcPr>
          <w:p w14:paraId="341276DC" w14:textId="77777777" w:rsidR="000E38E6" w:rsidRPr="00237D59" w:rsidRDefault="000E38E6" w:rsidP="000E38E6">
            <w:pPr>
              <w:rPr>
                <w:rFonts w:cs="Segoe UI"/>
                <w:color w:val="000000"/>
                <w:sz w:val="16"/>
                <w:szCs w:val="16"/>
              </w:rPr>
            </w:pPr>
            <w:r w:rsidRPr="00237D59">
              <w:rPr>
                <w:rFonts w:cs="Segoe UI"/>
                <w:color w:val="000000"/>
                <w:sz w:val="16"/>
                <w:szCs w:val="16"/>
              </w:rPr>
              <w:t>Asamoah-Akuoko et al 2016</w:t>
            </w:r>
            <w:r w:rsidRPr="00237D59">
              <w:rPr>
                <w:rFonts w:cs="Segoe UI"/>
                <w:b/>
                <w:bCs/>
                <w:color w:val="000000"/>
                <w:sz w:val="16"/>
                <w:szCs w:val="16"/>
              </w:rPr>
              <w:t>)</w:t>
            </w:r>
          </w:p>
        </w:tc>
        <w:tc>
          <w:tcPr>
            <w:tcW w:w="992" w:type="dxa"/>
            <w:shd w:val="clear" w:color="auto" w:fill="auto"/>
          </w:tcPr>
          <w:p w14:paraId="4366B262"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55D638FC"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1654FE28"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First time donors </w:t>
            </w:r>
          </w:p>
        </w:tc>
        <w:tc>
          <w:tcPr>
            <w:tcW w:w="1105" w:type="dxa"/>
            <w:shd w:val="clear" w:color="auto" w:fill="auto"/>
          </w:tcPr>
          <w:p w14:paraId="55A6F981" w14:textId="77777777" w:rsidR="000E38E6" w:rsidRPr="00237D59" w:rsidRDefault="000E38E6" w:rsidP="000E38E6">
            <w:pPr>
              <w:rPr>
                <w:rFonts w:cs="Segoe UI"/>
                <w:color w:val="000000"/>
                <w:sz w:val="16"/>
                <w:szCs w:val="16"/>
              </w:rPr>
            </w:pPr>
            <w:r w:rsidRPr="00237D59">
              <w:rPr>
                <w:rFonts w:cs="Segoe UI"/>
                <w:color w:val="000000"/>
                <w:sz w:val="16"/>
                <w:szCs w:val="16"/>
              </w:rPr>
              <w:t>505</w:t>
            </w:r>
          </w:p>
        </w:tc>
        <w:tc>
          <w:tcPr>
            <w:tcW w:w="1191" w:type="dxa"/>
            <w:shd w:val="clear" w:color="auto" w:fill="auto"/>
          </w:tcPr>
          <w:p w14:paraId="01BEB3D1"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C050643"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287B7A19" w14:textId="77777777" w:rsidTr="000E38E6">
        <w:tc>
          <w:tcPr>
            <w:tcW w:w="567" w:type="dxa"/>
          </w:tcPr>
          <w:p w14:paraId="713E80B4" w14:textId="77777777" w:rsidR="000E38E6" w:rsidRPr="00237D59" w:rsidRDefault="000E38E6" w:rsidP="000E38E6">
            <w:pPr>
              <w:rPr>
                <w:rFonts w:cs="Segoe UI"/>
                <w:color w:val="000000"/>
                <w:sz w:val="16"/>
                <w:szCs w:val="16"/>
              </w:rPr>
            </w:pPr>
            <w:r>
              <w:rPr>
                <w:rFonts w:cs="Segoe UI"/>
                <w:color w:val="000000"/>
                <w:sz w:val="16"/>
                <w:szCs w:val="16"/>
              </w:rPr>
              <w:t>29</w:t>
            </w:r>
          </w:p>
        </w:tc>
        <w:tc>
          <w:tcPr>
            <w:tcW w:w="1560" w:type="dxa"/>
            <w:shd w:val="clear" w:color="auto" w:fill="auto"/>
          </w:tcPr>
          <w:p w14:paraId="05DC5D46"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Chandrasekar</w:t>
            </w:r>
            <w:proofErr w:type="spellEnd"/>
            <w:r w:rsidRPr="00237D59">
              <w:rPr>
                <w:rFonts w:cs="Segoe UI"/>
                <w:color w:val="000000"/>
                <w:sz w:val="16"/>
                <w:szCs w:val="16"/>
              </w:rPr>
              <w:t xml:space="preserve">  et al 2015</w:t>
            </w:r>
          </w:p>
        </w:tc>
        <w:tc>
          <w:tcPr>
            <w:tcW w:w="992" w:type="dxa"/>
            <w:shd w:val="clear" w:color="auto" w:fill="auto"/>
          </w:tcPr>
          <w:p w14:paraId="71F2FED9" w14:textId="77777777" w:rsidR="000E38E6" w:rsidRPr="00237D59" w:rsidRDefault="000E38E6" w:rsidP="000E38E6">
            <w:pPr>
              <w:rPr>
                <w:rFonts w:cs="Segoe UI"/>
                <w:color w:val="000000"/>
                <w:sz w:val="16"/>
                <w:szCs w:val="16"/>
              </w:rPr>
            </w:pPr>
            <w:r w:rsidRPr="00237D59">
              <w:rPr>
                <w:rFonts w:cs="Segoe UI"/>
                <w:color w:val="000000"/>
                <w:sz w:val="16"/>
                <w:szCs w:val="16"/>
              </w:rPr>
              <w:t>Malawi</w:t>
            </w:r>
          </w:p>
        </w:tc>
        <w:tc>
          <w:tcPr>
            <w:tcW w:w="1134" w:type="dxa"/>
            <w:shd w:val="clear" w:color="auto" w:fill="auto"/>
          </w:tcPr>
          <w:p w14:paraId="1227C26C" w14:textId="77777777" w:rsidR="000E38E6" w:rsidRPr="00237D59" w:rsidRDefault="000E38E6" w:rsidP="000E38E6">
            <w:pPr>
              <w:rPr>
                <w:rFonts w:cs="Segoe UI"/>
                <w:color w:val="000000"/>
                <w:sz w:val="16"/>
                <w:szCs w:val="16"/>
              </w:rPr>
            </w:pPr>
            <w:r w:rsidRPr="00237D59">
              <w:rPr>
                <w:rFonts w:cs="Segoe UI"/>
                <w:color w:val="000000"/>
                <w:sz w:val="16"/>
                <w:szCs w:val="16"/>
              </w:rPr>
              <w:t>Qualitative</w:t>
            </w:r>
          </w:p>
        </w:tc>
        <w:tc>
          <w:tcPr>
            <w:tcW w:w="1701" w:type="dxa"/>
            <w:shd w:val="clear" w:color="auto" w:fill="auto"/>
          </w:tcPr>
          <w:p w14:paraId="1A5A58D1" w14:textId="77777777" w:rsidR="000E38E6" w:rsidRPr="00237D59" w:rsidRDefault="000E38E6" w:rsidP="000E38E6">
            <w:pPr>
              <w:rPr>
                <w:rFonts w:cs="Segoe UI"/>
                <w:color w:val="000000"/>
                <w:sz w:val="16"/>
                <w:szCs w:val="16"/>
              </w:rPr>
            </w:pPr>
            <w:r w:rsidRPr="00237D59">
              <w:rPr>
                <w:rFonts w:cs="Segoe UI"/>
                <w:color w:val="000000"/>
                <w:sz w:val="16"/>
                <w:szCs w:val="16"/>
              </w:rPr>
              <w:t>students, BTS staff</w:t>
            </w:r>
          </w:p>
        </w:tc>
        <w:tc>
          <w:tcPr>
            <w:tcW w:w="1105" w:type="dxa"/>
            <w:shd w:val="clear" w:color="auto" w:fill="auto"/>
          </w:tcPr>
          <w:p w14:paraId="170E0A84" w14:textId="77777777" w:rsidR="000E38E6" w:rsidRPr="00237D59" w:rsidRDefault="000E38E6" w:rsidP="000E38E6">
            <w:pPr>
              <w:rPr>
                <w:rFonts w:cs="Segoe UI"/>
                <w:color w:val="000000"/>
                <w:sz w:val="16"/>
                <w:szCs w:val="16"/>
              </w:rPr>
            </w:pPr>
            <w:r w:rsidRPr="00237D59">
              <w:rPr>
                <w:rFonts w:cs="Segoe UI"/>
                <w:color w:val="000000"/>
                <w:sz w:val="16"/>
                <w:szCs w:val="16"/>
              </w:rPr>
              <w:t>24</w:t>
            </w:r>
          </w:p>
        </w:tc>
        <w:tc>
          <w:tcPr>
            <w:tcW w:w="1191" w:type="dxa"/>
            <w:shd w:val="clear" w:color="auto" w:fill="auto"/>
          </w:tcPr>
          <w:p w14:paraId="10B63376" w14:textId="77777777" w:rsidR="000E38E6" w:rsidRPr="00237D59" w:rsidRDefault="000E38E6" w:rsidP="000E38E6">
            <w:pPr>
              <w:rPr>
                <w:rFonts w:cs="Segoe UI"/>
                <w:color w:val="000000"/>
                <w:sz w:val="16"/>
                <w:szCs w:val="16"/>
              </w:rPr>
            </w:pPr>
            <w:r w:rsidRPr="00237D59">
              <w:rPr>
                <w:rFonts w:cs="Segoe UI"/>
                <w:color w:val="000000"/>
                <w:sz w:val="16"/>
                <w:szCs w:val="16"/>
              </w:rPr>
              <w:t>FGD, Interviews</w:t>
            </w:r>
          </w:p>
        </w:tc>
        <w:tc>
          <w:tcPr>
            <w:tcW w:w="1146" w:type="dxa"/>
            <w:shd w:val="clear" w:color="auto" w:fill="auto"/>
          </w:tcPr>
          <w:p w14:paraId="38E0F09D"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6B5CAB6A" w14:textId="77777777" w:rsidTr="000E38E6">
        <w:tc>
          <w:tcPr>
            <w:tcW w:w="567" w:type="dxa"/>
          </w:tcPr>
          <w:p w14:paraId="2407DA5D" w14:textId="77777777" w:rsidR="000E38E6" w:rsidRPr="00237D59" w:rsidRDefault="000E38E6" w:rsidP="000E38E6">
            <w:pPr>
              <w:rPr>
                <w:rFonts w:cs="Segoe UI"/>
                <w:color w:val="000000"/>
                <w:sz w:val="16"/>
                <w:szCs w:val="16"/>
              </w:rPr>
            </w:pPr>
            <w:r>
              <w:rPr>
                <w:rFonts w:cs="Segoe UI"/>
                <w:color w:val="000000"/>
                <w:sz w:val="16"/>
                <w:szCs w:val="16"/>
              </w:rPr>
              <w:t>30</w:t>
            </w:r>
          </w:p>
        </w:tc>
        <w:tc>
          <w:tcPr>
            <w:tcW w:w="1560" w:type="dxa"/>
            <w:shd w:val="clear" w:color="auto" w:fill="auto"/>
          </w:tcPr>
          <w:p w14:paraId="5C50EDF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degoke</w:t>
            </w:r>
            <w:proofErr w:type="spellEnd"/>
            <w:r w:rsidRPr="00237D59">
              <w:rPr>
                <w:rFonts w:cs="Segoe UI"/>
                <w:color w:val="000000"/>
                <w:sz w:val="16"/>
                <w:szCs w:val="16"/>
              </w:rPr>
              <w:t xml:space="preserve"> 2016</w:t>
            </w:r>
          </w:p>
        </w:tc>
        <w:tc>
          <w:tcPr>
            <w:tcW w:w="992" w:type="dxa"/>
            <w:shd w:val="clear" w:color="auto" w:fill="auto"/>
          </w:tcPr>
          <w:p w14:paraId="27C6D256"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117FF567"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4F620D2" w14:textId="77777777" w:rsidR="000E38E6" w:rsidRPr="00237D59" w:rsidRDefault="000E38E6" w:rsidP="000E38E6">
            <w:pPr>
              <w:rPr>
                <w:rFonts w:cs="Segoe UI"/>
                <w:color w:val="000000"/>
                <w:sz w:val="16"/>
                <w:szCs w:val="16"/>
              </w:rPr>
            </w:pPr>
            <w:r w:rsidRPr="00237D59">
              <w:rPr>
                <w:rFonts w:cs="Segoe UI"/>
                <w:color w:val="000000"/>
                <w:sz w:val="16"/>
                <w:szCs w:val="16"/>
              </w:rPr>
              <w:t>hospital staff</w:t>
            </w:r>
          </w:p>
        </w:tc>
        <w:tc>
          <w:tcPr>
            <w:tcW w:w="1105" w:type="dxa"/>
            <w:shd w:val="clear" w:color="auto" w:fill="auto"/>
          </w:tcPr>
          <w:p w14:paraId="2155FF2B" w14:textId="77777777" w:rsidR="000E38E6" w:rsidRPr="00237D59" w:rsidRDefault="000E38E6" w:rsidP="000E38E6">
            <w:pPr>
              <w:rPr>
                <w:rFonts w:cs="Segoe UI"/>
                <w:color w:val="000000"/>
                <w:sz w:val="16"/>
                <w:szCs w:val="16"/>
              </w:rPr>
            </w:pPr>
            <w:r w:rsidRPr="00237D59">
              <w:rPr>
                <w:rFonts w:cs="Segoe UI"/>
                <w:color w:val="000000"/>
                <w:sz w:val="16"/>
                <w:szCs w:val="16"/>
              </w:rPr>
              <w:t>246</w:t>
            </w:r>
          </w:p>
        </w:tc>
        <w:tc>
          <w:tcPr>
            <w:tcW w:w="1191" w:type="dxa"/>
            <w:shd w:val="clear" w:color="auto" w:fill="auto"/>
          </w:tcPr>
          <w:p w14:paraId="7B2AD73B"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358FDEA2"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2F9E77CA" w14:textId="77777777" w:rsidTr="000E38E6">
        <w:tc>
          <w:tcPr>
            <w:tcW w:w="567" w:type="dxa"/>
          </w:tcPr>
          <w:p w14:paraId="5D28F50C" w14:textId="77777777" w:rsidR="000E38E6" w:rsidRPr="00237D59" w:rsidRDefault="000E38E6" w:rsidP="000E38E6">
            <w:pPr>
              <w:rPr>
                <w:rFonts w:cs="Segoe UI"/>
                <w:color w:val="000000"/>
                <w:sz w:val="16"/>
                <w:szCs w:val="16"/>
              </w:rPr>
            </w:pPr>
            <w:r>
              <w:rPr>
                <w:rFonts w:cs="Segoe UI"/>
                <w:color w:val="000000"/>
                <w:sz w:val="16"/>
                <w:szCs w:val="16"/>
              </w:rPr>
              <w:t>31</w:t>
            </w:r>
          </w:p>
        </w:tc>
        <w:tc>
          <w:tcPr>
            <w:tcW w:w="1560" w:type="dxa"/>
            <w:shd w:val="clear" w:color="auto" w:fill="auto"/>
          </w:tcPr>
          <w:p w14:paraId="074DAACC" w14:textId="77777777" w:rsidR="000E38E6" w:rsidRPr="00237D59" w:rsidRDefault="000E38E6" w:rsidP="000E38E6">
            <w:pPr>
              <w:rPr>
                <w:rFonts w:cs="Segoe UI"/>
                <w:color w:val="000000"/>
                <w:sz w:val="16"/>
                <w:szCs w:val="16"/>
              </w:rPr>
            </w:pPr>
            <w:proofErr w:type="spellStart"/>
            <w:r w:rsidRPr="00237D59">
              <w:rPr>
                <w:rFonts w:cs="Segoe UI"/>
                <w:color w:val="000000"/>
                <w:sz w:val="16"/>
                <w:szCs w:val="16"/>
              </w:rPr>
              <w:t>Adewuyi</w:t>
            </w:r>
            <w:proofErr w:type="spellEnd"/>
            <w:r w:rsidRPr="00237D59">
              <w:rPr>
                <w:rFonts w:cs="Segoe UI"/>
                <w:color w:val="000000"/>
                <w:sz w:val="16"/>
                <w:szCs w:val="16"/>
              </w:rPr>
              <w:t xml:space="preserve"> and </w:t>
            </w:r>
            <w:proofErr w:type="spellStart"/>
            <w:r w:rsidRPr="00237D59">
              <w:rPr>
                <w:rFonts w:cs="Segoe UI"/>
                <w:color w:val="000000"/>
                <w:sz w:val="16"/>
                <w:szCs w:val="16"/>
              </w:rPr>
              <w:t>Olawumi</w:t>
            </w:r>
            <w:proofErr w:type="spellEnd"/>
            <w:r w:rsidRPr="00237D59">
              <w:rPr>
                <w:rFonts w:cs="Segoe UI"/>
                <w:color w:val="000000"/>
                <w:sz w:val="16"/>
                <w:szCs w:val="16"/>
              </w:rPr>
              <w:t xml:space="preserve"> 2006</w:t>
            </w:r>
          </w:p>
        </w:tc>
        <w:tc>
          <w:tcPr>
            <w:tcW w:w="992" w:type="dxa"/>
            <w:shd w:val="clear" w:color="auto" w:fill="auto"/>
          </w:tcPr>
          <w:p w14:paraId="499E1AFE" w14:textId="77777777" w:rsidR="000E38E6" w:rsidRPr="00237D59" w:rsidRDefault="000E38E6" w:rsidP="000E38E6">
            <w:pPr>
              <w:rPr>
                <w:rFonts w:cs="Segoe UI"/>
                <w:color w:val="000000"/>
                <w:sz w:val="16"/>
                <w:szCs w:val="16"/>
              </w:rPr>
            </w:pPr>
            <w:r w:rsidRPr="00237D59">
              <w:rPr>
                <w:rFonts w:cs="Segoe UI"/>
                <w:color w:val="000000"/>
                <w:sz w:val="16"/>
                <w:szCs w:val="16"/>
              </w:rPr>
              <w:t>Nigeria</w:t>
            </w:r>
          </w:p>
        </w:tc>
        <w:tc>
          <w:tcPr>
            <w:tcW w:w="1134" w:type="dxa"/>
            <w:shd w:val="clear" w:color="auto" w:fill="auto"/>
          </w:tcPr>
          <w:p w14:paraId="517E55AB"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6A96153" w14:textId="77777777" w:rsidR="000E38E6" w:rsidRPr="00237D59" w:rsidRDefault="000E38E6" w:rsidP="000E38E6">
            <w:pPr>
              <w:rPr>
                <w:rFonts w:cs="Segoe UI"/>
                <w:color w:val="000000"/>
                <w:sz w:val="16"/>
                <w:szCs w:val="16"/>
              </w:rPr>
            </w:pPr>
            <w:r w:rsidRPr="00237D59">
              <w:rPr>
                <w:rFonts w:cs="Segoe UI"/>
                <w:color w:val="000000"/>
                <w:sz w:val="16"/>
                <w:szCs w:val="16"/>
              </w:rPr>
              <w:t>Adults, 16-25 years</w:t>
            </w:r>
          </w:p>
        </w:tc>
        <w:tc>
          <w:tcPr>
            <w:tcW w:w="1105" w:type="dxa"/>
            <w:shd w:val="clear" w:color="auto" w:fill="auto"/>
          </w:tcPr>
          <w:p w14:paraId="5B07B60C" w14:textId="77777777" w:rsidR="000E38E6" w:rsidRPr="00237D59" w:rsidRDefault="000E38E6" w:rsidP="000E38E6">
            <w:pPr>
              <w:rPr>
                <w:rFonts w:cs="Segoe UI"/>
                <w:color w:val="000000"/>
                <w:sz w:val="16"/>
                <w:szCs w:val="16"/>
              </w:rPr>
            </w:pPr>
            <w:r w:rsidRPr="00237D59">
              <w:rPr>
                <w:rFonts w:cs="Segoe UI"/>
                <w:color w:val="000000"/>
                <w:sz w:val="16"/>
                <w:szCs w:val="16"/>
              </w:rPr>
              <w:t>3000</w:t>
            </w:r>
          </w:p>
        </w:tc>
        <w:tc>
          <w:tcPr>
            <w:tcW w:w="1191" w:type="dxa"/>
            <w:shd w:val="clear" w:color="auto" w:fill="auto"/>
          </w:tcPr>
          <w:p w14:paraId="51DFBECE"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FA7B384" w14:textId="77777777" w:rsidR="000E38E6" w:rsidRPr="00237D59" w:rsidRDefault="000E38E6" w:rsidP="000E38E6">
            <w:pPr>
              <w:rPr>
                <w:rFonts w:cs="Segoe UI"/>
                <w:color w:val="000000"/>
                <w:sz w:val="16"/>
                <w:szCs w:val="16"/>
              </w:rPr>
            </w:pPr>
            <w:r>
              <w:rPr>
                <w:rFonts w:cs="Segoe UI"/>
                <w:color w:val="000000"/>
                <w:sz w:val="16"/>
                <w:szCs w:val="16"/>
              </w:rPr>
              <w:t xml:space="preserve">M D </w:t>
            </w:r>
          </w:p>
        </w:tc>
      </w:tr>
      <w:tr w:rsidR="000E38E6" w:rsidRPr="00237D59" w14:paraId="1EE6A7FA" w14:textId="77777777" w:rsidTr="000E38E6">
        <w:tc>
          <w:tcPr>
            <w:tcW w:w="567" w:type="dxa"/>
          </w:tcPr>
          <w:p w14:paraId="6D6659FF" w14:textId="77777777" w:rsidR="000E38E6" w:rsidRPr="00237D59" w:rsidRDefault="000E38E6" w:rsidP="000E38E6">
            <w:pPr>
              <w:rPr>
                <w:rFonts w:cs="Segoe UI"/>
                <w:color w:val="000000"/>
                <w:sz w:val="16"/>
                <w:szCs w:val="16"/>
              </w:rPr>
            </w:pPr>
            <w:r>
              <w:rPr>
                <w:rFonts w:cs="Segoe UI"/>
                <w:color w:val="000000"/>
                <w:sz w:val="16"/>
                <w:szCs w:val="16"/>
              </w:rPr>
              <w:t>32</w:t>
            </w:r>
          </w:p>
        </w:tc>
        <w:tc>
          <w:tcPr>
            <w:tcW w:w="1560" w:type="dxa"/>
            <w:shd w:val="clear" w:color="auto" w:fill="auto"/>
          </w:tcPr>
          <w:p w14:paraId="0A976EC5" w14:textId="77777777" w:rsidR="000E38E6" w:rsidRPr="007A4FA6" w:rsidRDefault="000E38E6" w:rsidP="000E38E6">
            <w:pPr>
              <w:rPr>
                <w:rFonts w:cs="Segoe UI"/>
                <w:color w:val="000000"/>
                <w:sz w:val="16"/>
                <w:szCs w:val="16"/>
                <w:lang w:val="de-DE"/>
              </w:rPr>
            </w:pPr>
            <w:r w:rsidRPr="007A4FA6">
              <w:rPr>
                <w:rFonts w:cs="Segoe UI"/>
                <w:color w:val="000000"/>
                <w:sz w:val="16"/>
                <w:szCs w:val="16"/>
                <w:lang w:val="de-DE"/>
              </w:rPr>
              <w:t>von Zahran and von Ali 2013</w:t>
            </w:r>
          </w:p>
        </w:tc>
        <w:tc>
          <w:tcPr>
            <w:tcW w:w="992" w:type="dxa"/>
            <w:shd w:val="clear" w:color="auto" w:fill="auto"/>
          </w:tcPr>
          <w:p w14:paraId="6E813B07" w14:textId="77777777" w:rsidR="000E38E6" w:rsidRPr="00237D59" w:rsidRDefault="000E38E6" w:rsidP="000E38E6">
            <w:pPr>
              <w:rPr>
                <w:rFonts w:cs="Segoe UI"/>
                <w:color w:val="000000"/>
                <w:sz w:val="16"/>
                <w:szCs w:val="16"/>
              </w:rPr>
            </w:pPr>
            <w:r w:rsidRPr="00237D59">
              <w:rPr>
                <w:rFonts w:cs="Segoe UI"/>
                <w:color w:val="000000"/>
                <w:sz w:val="16"/>
                <w:szCs w:val="16"/>
              </w:rPr>
              <w:t>Sudan</w:t>
            </w:r>
          </w:p>
        </w:tc>
        <w:tc>
          <w:tcPr>
            <w:tcW w:w="1134" w:type="dxa"/>
            <w:shd w:val="clear" w:color="auto" w:fill="auto"/>
          </w:tcPr>
          <w:p w14:paraId="6EC275F9"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3534CA2B"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students </w:t>
            </w:r>
          </w:p>
        </w:tc>
        <w:tc>
          <w:tcPr>
            <w:tcW w:w="1105" w:type="dxa"/>
            <w:shd w:val="clear" w:color="auto" w:fill="auto"/>
          </w:tcPr>
          <w:p w14:paraId="453C9F13" w14:textId="77777777" w:rsidR="000E38E6" w:rsidRPr="00237D59" w:rsidRDefault="000E38E6" w:rsidP="000E38E6">
            <w:pPr>
              <w:rPr>
                <w:rFonts w:cs="Segoe UI"/>
                <w:color w:val="000000"/>
                <w:sz w:val="16"/>
                <w:szCs w:val="16"/>
              </w:rPr>
            </w:pPr>
            <w:r w:rsidRPr="00237D59">
              <w:rPr>
                <w:rFonts w:cs="Segoe UI"/>
                <w:color w:val="000000"/>
                <w:sz w:val="16"/>
                <w:szCs w:val="16"/>
              </w:rPr>
              <w:t>400</w:t>
            </w:r>
          </w:p>
        </w:tc>
        <w:tc>
          <w:tcPr>
            <w:tcW w:w="1191" w:type="dxa"/>
            <w:shd w:val="clear" w:color="auto" w:fill="auto"/>
          </w:tcPr>
          <w:p w14:paraId="41AF725F"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02C37185" w14:textId="77777777" w:rsidR="000E38E6" w:rsidRPr="00237D59" w:rsidRDefault="000E38E6" w:rsidP="000E38E6">
            <w:pPr>
              <w:rPr>
                <w:rFonts w:cs="Segoe UI"/>
                <w:color w:val="000000"/>
                <w:sz w:val="16"/>
                <w:szCs w:val="16"/>
              </w:rPr>
            </w:pPr>
            <w:r>
              <w:rPr>
                <w:rFonts w:cs="Segoe UI"/>
                <w:color w:val="000000"/>
                <w:sz w:val="16"/>
                <w:szCs w:val="16"/>
              </w:rPr>
              <w:t xml:space="preserve">P M D </w:t>
            </w:r>
          </w:p>
        </w:tc>
      </w:tr>
      <w:tr w:rsidR="000E38E6" w:rsidRPr="00237D59" w14:paraId="3D744FD2" w14:textId="77777777" w:rsidTr="000E38E6">
        <w:tc>
          <w:tcPr>
            <w:tcW w:w="567" w:type="dxa"/>
          </w:tcPr>
          <w:p w14:paraId="11C6DF31" w14:textId="77777777" w:rsidR="000E38E6" w:rsidRPr="00237D59" w:rsidRDefault="000E38E6" w:rsidP="000E38E6">
            <w:pPr>
              <w:rPr>
                <w:rFonts w:cs="Segoe UI"/>
                <w:color w:val="000000"/>
                <w:sz w:val="16"/>
                <w:szCs w:val="16"/>
              </w:rPr>
            </w:pPr>
            <w:r>
              <w:rPr>
                <w:rFonts w:cs="Segoe UI"/>
                <w:color w:val="000000"/>
                <w:sz w:val="16"/>
                <w:szCs w:val="16"/>
              </w:rPr>
              <w:t>33</w:t>
            </w:r>
          </w:p>
        </w:tc>
        <w:tc>
          <w:tcPr>
            <w:tcW w:w="1560" w:type="dxa"/>
            <w:shd w:val="clear" w:color="auto" w:fill="auto"/>
          </w:tcPr>
          <w:p w14:paraId="156D1C37" w14:textId="77777777" w:rsidR="000E38E6" w:rsidRPr="00237D59" w:rsidRDefault="000E38E6" w:rsidP="000E38E6">
            <w:pPr>
              <w:rPr>
                <w:rFonts w:cs="Segoe UI"/>
                <w:color w:val="000000"/>
                <w:sz w:val="16"/>
                <w:szCs w:val="16"/>
              </w:rPr>
            </w:pPr>
            <w:r w:rsidRPr="00237D59">
              <w:rPr>
                <w:rFonts w:cs="Segoe UI"/>
                <w:color w:val="000000"/>
                <w:sz w:val="16"/>
                <w:szCs w:val="16"/>
              </w:rPr>
              <w:t>Los et al 2009</w:t>
            </w:r>
          </w:p>
        </w:tc>
        <w:tc>
          <w:tcPr>
            <w:tcW w:w="992" w:type="dxa"/>
            <w:shd w:val="clear" w:color="auto" w:fill="auto"/>
          </w:tcPr>
          <w:p w14:paraId="15E0336A"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55211D48" w14:textId="77777777" w:rsidR="000E38E6" w:rsidRPr="00237D59" w:rsidRDefault="000E38E6" w:rsidP="000E38E6">
            <w:pPr>
              <w:rPr>
                <w:rFonts w:cs="Segoe UI"/>
                <w:color w:val="000000"/>
                <w:sz w:val="16"/>
                <w:szCs w:val="16"/>
              </w:rPr>
            </w:pPr>
            <w:r w:rsidRPr="00237D59">
              <w:rPr>
                <w:rFonts w:cs="Segoe UI"/>
                <w:color w:val="000000"/>
                <w:sz w:val="16"/>
                <w:szCs w:val="16"/>
              </w:rPr>
              <w:t>Case study</w:t>
            </w:r>
          </w:p>
        </w:tc>
        <w:tc>
          <w:tcPr>
            <w:tcW w:w="1701" w:type="dxa"/>
            <w:shd w:val="clear" w:color="auto" w:fill="auto"/>
          </w:tcPr>
          <w:p w14:paraId="726D40B3" w14:textId="77777777" w:rsidR="000E38E6" w:rsidRPr="00237D59" w:rsidRDefault="000E38E6" w:rsidP="000E38E6">
            <w:pPr>
              <w:rPr>
                <w:rFonts w:cs="Segoe UI"/>
                <w:color w:val="000000"/>
                <w:sz w:val="16"/>
                <w:szCs w:val="16"/>
              </w:rPr>
            </w:pPr>
            <w:r w:rsidRPr="00237D59">
              <w:rPr>
                <w:rFonts w:cs="Segoe UI"/>
                <w:color w:val="000000"/>
                <w:sz w:val="16"/>
                <w:szCs w:val="16"/>
              </w:rPr>
              <w:t>Teachers, students</w:t>
            </w:r>
          </w:p>
        </w:tc>
        <w:tc>
          <w:tcPr>
            <w:tcW w:w="1105" w:type="dxa"/>
            <w:shd w:val="clear" w:color="auto" w:fill="auto"/>
          </w:tcPr>
          <w:p w14:paraId="6458024B" w14:textId="77777777" w:rsidR="000E38E6" w:rsidRPr="00237D59" w:rsidRDefault="000E38E6" w:rsidP="000E38E6">
            <w:pPr>
              <w:rPr>
                <w:rFonts w:cs="Segoe UI"/>
                <w:color w:val="000000"/>
                <w:sz w:val="16"/>
                <w:szCs w:val="16"/>
              </w:rPr>
            </w:pPr>
            <w:r w:rsidRPr="00237D59">
              <w:rPr>
                <w:rFonts w:cs="Segoe UI"/>
                <w:color w:val="000000"/>
                <w:sz w:val="16"/>
                <w:szCs w:val="16"/>
              </w:rPr>
              <w:t>1600</w:t>
            </w:r>
          </w:p>
        </w:tc>
        <w:tc>
          <w:tcPr>
            <w:tcW w:w="1191" w:type="dxa"/>
            <w:shd w:val="clear" w:color="auto" w:fill="auto"/>
          </w:tcPr>
          <w:p w14:paraId="1F5CED69" w14:textId="77777777" w:rsidR="000E38E6" w:rsidRPr="00237D59" w:rsidRDefault="000E38E6" w:rsidP="000E38E6">
            <w:pPr>
              <w:rPr>
                <w:rFonts w:cs="Segoe UI"/>
                <w:color w:val="000000"/>
                <w:sz w:val="16"/>
                <w:szCs w:val="16"/>
              </w:rPr>
            </w:pPr>
            <w:r w:rsidRPr="00237D59">
              <w:rPr>
                <w:rFonts w:cs="Segoe UI"/>
                <w:color w:val="000000"/>
                <w:sz w:val="16"/>
                <w:szCs w:val="16"/>
              </w:rPr>
              <w:t>CSS, workshop</w:t>
            </w:r>
          </w:p>
        </w:tc>
        <w:tc>
          <w:tcPr>
            <w:tcW w:w="1146" w:type="dxa"/>
            <w:shd w:val="clear" w:color="auto" w:fill="auto"/>
          </w:tcPr>
          <w:p w14:paraId="4B0C99C7" w14:textId="77777777" w:rsidR="000E38E6" w:rsidRPr="00237D59" w:rsidRDefault="000E38E6" w:rsidP="000E38E6">
            <w:pPr>
              <w:rPr>
                <w:rFonts w:cs="Segoe UI"/>
                <w:color w:val="000000"/>
                <w:sz w:val="16"/>
                <w:szCs w:val="16"/>
              </w:rPr>
            </w:pPr>
            <w:r>
              <w:rPr>
                <w:rFonts w:cs="Segoe UI"/>
                <w:color w:val="000000"/>
                <w:sz w:val="16"/>
                <w:szCs w:val="16"/>
              </w:rPr>
              <w:t xml:space="preserve">P D </w:t>
            </w:r>
          </w:p>
        </w:tc>
      </w:tr>
      <w:tr w:rsidR="000E38E6" w:rsidRPr="00237D59" w14:paraId="51134959" w14:textId="77777777" w:rsidTr="000E38E6">
        <w:tc>
          <w:tcPr>
            <w:tcW w:w="567" w:type="dxa"/>
          </w:tcPr>
          <w:p w14:paraId="3226EDAD" w14:textId="77777777" w:rsidR="000E38E6" w:rsidRPr="00237D59" w:rsidRDefault="000E38E6" w:rsidP="000E38E6">
            <w:pPr>
              <w:rPr>
                <w:rFonts w:cs="Segoe UI"/>
                <w:color w:val="000000"/>
                <w:sz w:val="16"/>
                <w:szCs w:val="16"/>
              </w:rPr>
            </w:pPr>
            <w:r>
              <w:rPr>
                <w:rFonts w:cs="Segoe UI"/>
                <w:color w:val="000000"/>
                <w:sz w:val="16"/>
                <w:szCs w:val="16"/>
              </w:rPr>
              <w:t>34</w:t>
            </w:r>
          </w:p>
        </w:tc>
        <w:tc>
          <w:tcPr>
            <w:tcW w:w="1560" w:type="dxa"/>
            <w:shd w:val="clear" w:color="auto" w:fill="auto"/>
          </w:tcPr>
          <w:p w14:paraId="1A78DD24"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Von </w:t>
            </w:r>
            <w:proofErr w:type="spellStart"/>
            <w:r w:rsidRPr="00237D59">
              <w:rPr>
                <w:rFonts w:cs="Segoe UI"/>
                <w:color w:val="000000"/>
                <w:sz w:val="16"/>
                <w:szCs w:val="16"/>
              </w:rPr>
              <w:t>Bukenya</w:t>
            </w:r>
            <w:proofErr w:type="spellEnd"/>
            <w:r w:rsidRPr="00237D59">
              <w:rPr>
                <w:rFonts w:cs="Segoe UI"/>
                <w:color w:val="000000"/>
                <w:sz w:val="16"/>
                <w:szCs w:val="16"/>
              </w:rPr>
              <w:t xml:space="preserve"> 2012</w:t>
            </w:r>
          </w:p>
        </w:tc>
        <w:tc>
          <w:tcPr>
            <w:tcW w:w="992" w:type="dxa"/>
            <w:shd w:val="clear" w:color="auto" w:fill="auto"/>
          </w:tcPr>
          <w:p w14:paraId="29C87902" w14:textId="77777777" w:rsidR="000E38E6" w:rsidRPr="00237D59" w:rsidRDefault="000E38E6" w:rsidP="000E38E6">
            <w:pPr>
              <w:rPr>
                <w:rFonts w:cs="Segoe UI"/>
                <w:color w:val="000000"/>
                <w:sz w:val="16"/>
                <w:szCs w:val="16"/>
              </w:rPr>
            </w:pPr>
            <w:r w:rsidRPr="00237D59">
              <w:rPr>
                <w:rFonts w:cs="Segoe UI"/>
                <w:color w:val="000000"/>
                <w:sz w:val="16"/>
                <w:szCs w:val="16"/>
              </w:rPr>
              <w:t>Uganda</w:t>
            </w:r>
          </w:p>
        </w:tc>
        <w:tc>
          <w:tcPr>
            <w:tcW w:w="1134" w:type="dxa"/>
            <w:shd w:val="clear" w:color="auto" w:fill="auto"/>
          </w:tcPr>
          <w:p w14:paraId="0AD70DC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77387324" w14:textId="77777777" w:rsidR="000E38E6" w:rsidRPr="00237D59" w:rsidRDefault="000E38E6" w:rsidP="000E38E6">
            <w:pPr>
              <w:rPr>
                <w:rFonts w:cs="Segoe UI"/>
                <w:color w:val="000000"/>
                <w:sz w:val="16"/>
                <w:szCs w:val="16"/>
              </w:rPr>
            </w:pPr>
            <w:r w:rsidRPr="00237D59">
              <w:rPr>
                <w:rFonts w:cs="Segoe UI"/>
                <w:color w:val="000000"/>
                <w:sz w:val="16"/>
                <w:szCs w:val="16"/>
              </w:rPr>
              <w:t>Blood donors</w:t>
            </w:r>
          </w:p>
        </w:tc>
        <w:tc>
          <w:tcPr>
            <w:tcW w:w="1105" w:type="dxa"/>
            <w:shd w:val="clear" w:color="auto" w:fill="auto"/>
          </w:tcPr>
          <w:p w14:paraId="4BA622D7" w14:textId="77777777" w:rsidR="000E38E6" w:rsidRPr="00237D59" w:rsidRDefault="000E38E6" w:rsidP="000E38E6">
            <w:pPr>
              <w:rPr>
                <w:rFonts w:cs="Segoe UI"/>
                <w:color w:val="000000"/>
                <w:sz w:val="16"/>
                <w:szCs w:val="16"/>
              </w:rPr>
            </w:pPr>
            <w:r w:rsidRPr="00237D59">
              <w:rPr>
                <w:rFonts w:cs="Segoe UI"/>
                <w:color w:val="000000"/>
                <w:sz w:val="16"/>
                <w:szCs w:val="16"/>
              </w:rPr>
              <w:t>1677</w:t>
            </w:r>
          </w:p>
        </w:tc>
        <w:tc>
          <w:tcPr>
            <w:tcW w:w="1191" w:type="dxa"/>
            <w:shd w:val="clear" w:color="auto" w:fill="auto"/>
          </w:tcPr>
          <w:p w14:paraId="3F936833"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5113B0E" w14:textId="77777777" w:rsidR="000E38E6" w:rsidRPr="00237D59" w:rsidRDefault="000E38E6" w:rsidP="000E38E6">
            <w:pPr>
              <w:rPr>
                <w:rFonts w:cs="Segoe UI"/>
                <w:color w:val="000000"/>
                <w:sz w:val="16"/>
                <w:szCs w:val="16"/>
              </w:rPr>
            </w:pPr>
            <w:r w:rsidRPr="00237D59">
              <w:rPr>
                <w:rFonts w:cs="Segoe UI"/>
                <w:color w:val="000000"/>
                <w:sz w:val="16"/>
                <w:szCs w:val="16"/>
              </w:rPr>
              <w:t>M</w:t>
            </w:r>
          </w:p>
        </w:tc>
      </w:tr>
      <w:tr w:rsidR="000E38E6" w:rsidRPr="00237D59" w14:paraId="3C1FA19E" w14:textId="77777777" w:rsidTr="000E38E6">
        <w:tc>
          <w:tcPr>
            <w:tcW w:w="567" w:type="dxa"/>
          </w:tcPr>
          <w:p w14:paraId="6BF1BD30" w14:textId="77777777" w:rsidR="000E38E6" w:rsidRPr="00237D59" w:rsidRDefault="000E38E6" w:rsidP="000E38E6">
            <w:pPr>
              <w:rPr>
                <w:rFonts w:cs="Segoe UI"/>
                <w:color w:val="000000"/>
                <w:sz w:val="16"/>
                <w:szCs w:val="16"/>
              </w:rPr>
            </w:pPr>
            <w:r>
              <w:rPr>
                <w:rFonts w:cs="Segoe UI"/>
                <w:color w:val="000000"/>
                <w:sz w:val="16"/>
                <w:szCs w:val="16"/>
              </w:rPr>
              <w:t>35</w:t>
            </w:r>
          </w:p>
        </w:tc>
        <w:tc>
          <w:tcPr>
            <w:tcW w:w="1560" w:type="dxa"/>
            <w:shd w:val="clear" w:color="auto" w:fill="auto"/>
          </w:tcPr>
          <w:p w14:paraId="33F3BCD2" w14:textId="77777777" w:rsidR="000E38E6" w:rsidRPr="00237D59" w:rsidRDefault="000E38E6" w:rsidP="000E38E6">
            <w:pPr>
              <w:rPr>
                <w:rFonts w:cs="Segoe UI"/>
                <w:color w:val="000000"/>
                <w:sz w:val="16"/>
                <w:szCs w:val="16"/>
              </w:rPr>
            </w:pPr>
            <w:r w:rsidRPr="00237D59">
              <w:rPr>
                <w:rFonts w:cs="Segoe UI"/>
                <w:color w:val="000000"/>
                <w:sz w:val="16"/>
                <w:szCs w:val="16"/>
              </w:rPr>
              <w:t>Harrington 2012</w:t>
            </w:r>
          </w:p>
        </w:tc>
        <w:tc>
          <w:tcPr>
            <w:tcW w:w="992" w:type="dxa"/>
            <w:shd w:val="clear" w:color="auto" w:fill="auto"/>
          </w:tcPr>
          <w:p w14:paraId="289F8ACC" w14:textId="77777777" w:rsidR="000E38E6" w:rsidRPr="00237D59" w:rsidRDefault="000E38E6" w:rsidP="000E38E6">
            <w:pPr>
              <w:rPr>
                <w:rFonts w:cs="Segoe UI"/>
                <w:color w:val="000000"/>
                <w:sz w:val="16"/>
                <w:szCs w:val="16"/>
              </w:rPr>
            </w:pPr>
            <w:r w:rsidRPr="00237D59">
              <w:rPr>
                <w:rFonts w:cs="Segoe UI"/>
                <w:color w:val="000000"/>
                <w:sz w:val="16"/>
                <w:szCs w:val="16"/>
              </w:rPr>
              <w:t>Ghana</w:t>
            </w:r>
          </w:p>
        </w:tc>
        <w:tc>
          <w:tcPr>
            <w:tcW w:w="1134" w:type="dxa"/>
            <w:shd w:val="clear" w:color="auto" w:fill="auto"/>
          </w:tcPr>
          <w:p w14:paraId="0B9C8B08" w14:textId="77777777" w:rsidR="000E38E6" w:rsidRPr="00237D59" w:rsidRDefault="000E38E6" w:rsidP="000E38E6">
            <w:pPr>
              <w:rPr>
                <w:rFonts w:cs="Segoe UI"/>
                <w:color w:val="000000"/>
                <w:sz w:val="16"/>
                <w:szCs w:val="16"/>
              </w:rPr>
            </w:pPr>
            <w:r w:rsidRPr="00237D59">
              <w:rPr>
                <w:rFonts w:cs="Segoe UI"/>
                <w:color w:val="000000"/>
                <w:sz w:val="16"/>
                <w:szCs w:val="16"/>
              </w:rPr>
              <w:t>Quantitative</w:t>
            </w:r>
          </w:p>
        </w:tc>
        <w:tc>
          <w:tcPr>
            <w:tcW w:w="1701" w:type="dxa"/>
            <w:shd w:val="clear" w:color="auto" w:fill="auto"/>
          </w:tcPr>
          <w:p w14:paraId="0F8E59FF" w14:textId="77777777" w:rsidR="000E38E6" w:rsidRPr="00237D59" w:rsidRDefault="000E38E6" w:rsidP="000E38E6">
            <w:pPr>
              <w:rPr>
                <w:rFonts w:cs="Segoe UI"/>
                <w:color w:val="000000"/>
                <w:sz w:val="16"/>
                <w:szCs w:val="16"/>
              </w:rPr>
            </w:pPr>
            <w:r w:rsidRPr="00237D59">
              <w:rPr>
                <w:rFonts w:cs="Segoe UI"/>
                <w:color w:val="000000"/>
                <w:sz w:val="16"/>
                <w:szCs w:val="16"/>
              </w:rPr>
              <w:t xml:space="preserve">Church youth group </w:t>
            </w:r>
          </w:p>
        </w:tc>
        <w:tc>
          <w:tcPr>
            <w:tcW w:w="1105" w:type="dxa"/>
            <w:shd w:val="clear" w:color="auto" w:fill="auto"/>
          </w:tcPr>
          <w:p w14:paraId="631F45EE" w14:textId="77777777" w:rsidR="000E38E6" w:rsidRPr="00237D59" w:rsidRDefault="000E38E6" w:rsidP="000E38E6">
            <w:pPr>
              <w:rPr>
                <w:rFonts w:cs="Segoe UI"/>
                <w:color w:val="000000"/>
                <w:sz w:val="16"/>
                <w:szCs w:val="16"/>
              </w:rPr>
            </w:pPr>
            <w:r w:rsidRPr="00237D59">
              <w:rPr>
                <w:rFonts w:cs="Segoe UI"/>
                <w:color w:val="000000"/>
                <w:sz w:val="16"/>
                <w:szCs w:val="16"/>
              </w:rPr>
              <w:t>50</w:t>
            </w:r>
          </w:p>
        </w:tc>
        <w:tc>
          <w:tcPr>
            <w:tcW w:w="1191" w:type="dxa"/>
            <w:shd w:val="clear" w:color="auto" w:fill="auto"/>
          </w:tcPr>
          <w:p w14:paraId="41CAA170" w14:textId="77777777" w:rsidR="000E38E6" w:rsidRPr="00237D59" w:rsidRDefault="000E38E6" w:rsidP="000E38E6">
            <w:pPr>
              <w:rPr>
                <w:rFonts w:cs="Segoe UI"/>
                <w:color w:val="000000"/>
                <w:sz w:val="16"/>
                <w:szCs w:val="16"/>
              </w:rPr>
            </w:pPr>
            <w:r w:rsidRPr="00237D59">
              <w:rPr>
                <w:rFonts w:cs="Segoe UI"/>
                <w:color w:val="000000"/>
                <w:sz w:val="16"/>
                <w:szCs w:val="16"/>
              </w:rPr>
              <w:t>CSS</w:t>
            </w:r>
          </w:p>
        </w:tc>
        <w:tc>
          <w:tcPr>
            <w:tcW w:w="1146" w:type="dxa"/>
            <w:shd w:val="clear" w:color="auto" w:fill="auto"/>
          </w:tcPr>
          <w:p w14:paraId="15A027B2" w14:textId="77777777" w:rsidR="000E38E6" w:rsidRPr="00237D59" w:rsidRDefault="000E38E6" w:rsidP="000E38E6">
            <w:pPr>
              <w:rPr>
                <w:rFonts w:cs="Segoe UI"/>
                <w:color w:val="000000"/>
                <w:sz w:val="16"/>
                <w:szCs w:val="16"/>
              </w:rPr>
            </w:pPr>
            <w:r>
              <w:rPr>
                <w:rFonts w:cs="Segoe UI"/>
                <w:color w:val="000000"/>
                <w:sz w:val="16"/>
                <w:szCs w:val="16"/>
              </w:rPr>
              <w:t xml:space="preserve">P </w:t>
            </w:r>
          </w:p>
        </w:tc>
      </w:tr>
    </w:tbl>
    <w:p w14:paraId="24880EF4" w14:textId="77777777" w:rsidR="000E38E6" w:rsidRDefault="000E38E6" w:rsidP="000E38E6">
      <w:pPr>
        <w:rPr>
          <w:b/>
          <w:i/>
          <w:sz w:val="18"/>
        </w:rPr>
      </w:pPr>
    </w:p>
    <w:p w14:paraId="12B27757" w14:textId="77777777" w:rsidR="000E38E6" w:rsidRDefault="000E38E6" w:rsidP="000E38E6">
      <w:pPr>
        <w:spacing w:after="0"/>
        <w:rPr>
          <w:b/>
          <w:i/>
          <w:sz w:val="16"/>
          <w:szCs w:val="16"/>
        </w:rPr>
      </w:pPr>
      <w:r w:rsidRPr="00793F4F">
        <w:rPr>
          <w:b/>
          <w:i/>
          <w:sz w:val="16"/>
          <w:szCs w:val="16"/>
        </w:rPr>
        <w:t xml:space="preserve">Key: P = Perception; </w:t>
      </w:r>
      <w:r>
        <w:rPr>
          <w:b/>
          <w:i/>
          <w:sz w:val="16"/>
          <w:szCs w:val="16"/>
        </w:rPr>
        <w:t>M = Motivators; D = Deterrent; CSS = Cross Sectional Study</w:t>
      </w:r>
      <w:r w:rsidRPr="00793F4F">
        <w:rPr>
          <w:b/>
          <w:i/>
          <w:sz w:val="16"/>
          <w:szCs w:val="16"/>
        </w:rPr>
        <w:t>; KII = Key Informant Intervie</w:t>
      </w:r>
      <w:r>
        <w:rPr>
          <w:b/>
          <w:i/>
          <w:sz w:val="16"/>
          <w:szCs w:val="16"/>
        </w:rPr>
        <w:t>ws; FGD = Focus Group Discussion</w:t>
      </w:r>
      <w:r w:rsidRPr="00793F4F">
        <w:rPr>
          <w:b/>
          <w:i/>
          <w:sz w:val="16"/>
          <w:szCs w:val="16"/>
        </w:rPr>
        <w:t xml:space="preserve"> </w:t>
      </w:r>
    </w:p>
    <w:p w14:paraId="63991022" w14:textId="77777777" w:rsidR="000E38E6" w:rsidRPr="00793F4F" w:rsidRDefault="000E38E6" w:rsidP="000E38E6">
      <w:pPr>
        <w:rPr>
          <w:b/>
          <w:i/>
          <w:sz w:val="16"/>
          <w:szCs w:val="16"/>
        </w:rPr>
      </w:pPr>
      <w:r>
        <w:rPr>
          <w:b/>
          <w:i/>
          <w:sz w:val="16"/>
          <w:szCs w:val="16"/>
        </w:rPr>
        <w:t>** Studies reported in French</w:t>
      </w:r>
    </w:p>
    <w:p w14:paraId="12724E4F" w14:textId="0564FB54" w:rsidR="00030845" w:rsidRDefault="000E38E6" w:rsidP="00946CCC">
      <w:r w:rsidRPr="00221951">
        <w:rPr>
          <w:b/>
          <w:lang w:val="en-US"/>
        </w:rPr>
        <w:lastRenderedPageBreak/>
        <w:t>Table 2</w:t>
      </w:r>
      <w:r>
        <w:rPr>
          <w:b/>
          <w:lang w:val="en-US"/>
        </w:rPr>
        <w:t>.</w:t>
      </w:r>
      <w:r w:rsidRPr="00221951">
        <w:rPr>
          <w:b/>
          <w:lang w:val="en-US"/>
        </w:rPr>
        <w:t xml:space="preserve"> Perceptions of blood and blood donation</w:t>
      </w:r>
    </w:p>
    <w:tbl>
      <w:tblPr>
        <w:tblStyle w:val="TableGrid"/>
        <w:tblW w:w="9763"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5439"/>
        <w:gridCol w:w="4049"/>
      </w:tblGrid>
      <w:tr w:rsidR="000E38E6" w:rsidRPr="00C55EA4" w14:paraId="24AF52FC" w14:textId="77777777" w:rsidTr="000E38E6">
        <w:trPr>
          <w:tblHeader/>
        </w:trPr>
        <w:tc>
          <w:tcPr>
            <w:tcW w:w="5714" w:type="dxa"/>
            <w:gridSpan w:val="2"/>
            <w:tcBorders>
              <w:top w:val="single" w:sz="4" w:space="0" w:color="auto"/>
              <w:bottom w:val="single" w:sz="4" w:space="0" w:color="auto"/>
            </w:tcBorders>
          </w:tcPr>
          <w:p w14:paraId="2D283532" w14:textId="77777777" w:rsidR="000E38E6" w:rsidRPr="00C55EA4" w:rsidRDefault="000E38E6" w:rsidP="000E38E6">
            <w:pPr>
              <w:rPr>
                <w:b/>
                <w:sz w:val="18"/>
                <w:szCs w:val="15"/>
              </w:rPr>
            </w:pPr>
            <w:r w:rsidRPr="00C55EA4">
              <w:rPr>
                <w:b/>
                <w:sz w:val="18"/>
                <w:szCs w:val="15"/>
              </w:rPr>
              <w:t>Perceptions</w:t>
            </w:r>
          </w:p>
        </w:tc>
        <w:tc>
          <w:tcPr>
            <w:tcW w:w="4049" w:type="dxa"/>
            <w:tcBorders>
              <w:top w:val="single" w:sz="4" w:space="0" w:color="auto"/>
              <w:bottom w:val="single" w:sz="4" w:space="0" w:color="auto"/>
            </w:tcBorders>
          </w:tcPr>
          <w:p w14:paraId="7A8D958E" w14:textId="77777777" w:rsidR="000E38E6" w:rsidRPr="00C55EA4" w:rsidRDefault="000E38E6" w:rsidP="000E38E6">
            <w:pPr>
              <w:rPr>
                <w:b/>
                <w:sz w:val="18"/>
                <w:szCs w:val="15"/>
              </w:rPr>
            </w:pPr>
            <w:r w:rsidRPr="00C55EA4">
              <w:rPr>
                <w:b/>
                <w:sz w:val="18"/>
                <w:szCs w:val="15"/>
              </w:rPr>
              <w:t>Reference</w:t>
            </w:r>
          </w:p>
        </w:tc>
      </w:tr>
      <w:tr w:rsidR="000E38E6" w:rsidRPr="00A0656A" w14:paraId="2E36ECB1" w14:textId="77777777" w:rsidTr="00CD6513">
        <w:tc>
          <w:tcPr>
            <w:tcW w:w="5714" w:type="dxa"/>
            <w:gridSpan w:val="2"/>
            <w:tcBorders>
              <w:top w:val="single" w:sz="4" w:space="0" w:color="auto"/>
            </w:tcBorders>
            <w:shd w:val="clear" w:color="auto" w:fill="E7E6E6" w:themeFill="background2"/>
          </w:tcPr>
          <w:p w14:paraId="750F64B0" w14:textId="77777777" w:rsidR="000E38E6" w:rsidRPr="00A0656A" w:rsidRDefault="000E38E6" w:rsidP="000E38E6">
            <w:pPr>
              <w:rPr>
                <w:sz w:val="16"/>
                <w:szCs w:val="16"/>
              </w:rPr>
            </w:pPr>
            <w:r w:rsidRPr="00A0656A">
              <w:rPr>
                <w:b/>
                <w:sz w:val="16"/>
                <w:szCs w:val="16"/>
              </w:rPr>
              <w:t>Of blood</w:t>
            </w:r>
          </w:p>
        </w:tc>
        <w:tc>
          <w:tcPr>
            <w:tcW w:w="4049" w:type="dxa"/>
            <w:tcBorders>
              <w:top w:val="single" w:sz="4" w:space="0" w:color="auto"/>
            </w:tcBorders>
            <w:shd w:val="clear" w:color="auto" w:fill="E7E6E6" w:themeFill="background2"/>
          </w:tcPr>
          <w:p w14:paraId="6A96974A" w14:textId="77777777" w:rsidR="000E38E6" w:rsidRPr="00A0656A" w:rsidRDefault="000E38E6" w:rsidP="000E38E6">
            <w:pPr>
              <w:rPr>
                <w:sz w:val="16"/>
                <w:szCs w:val="16"/>
              </w:rPr>
            </w:pPr>
          </w:p>
        </w:tc>
      </w:tr>
      <w:tr w:rsidR="000E38E6" w:rsidRPr="00A0656A" w14:paraId="384F1605" w14:textId="77777777" w:rsidTr="000E38E6">
        <w:tc>
          <w:tcPr>
            <w:tcW w:w="9758" w:type="dxa"/>
            <w:gridSpan w:val="3"/>
          </w:tcPr>
          <w:p w14:paraId="0C2310FB" w14:textId="77777777" w:rsidR="000E38E6" w:rsidRPr="00171698" w:rsidRDefault="000E38E6" w:rsidP="000E38E6">
            <w:pPr>
              <w:rPr>
                <w:b/>
                <w:i/>
                <w:sz w:val="16"/>
                <w:szCs w:val="16"/>
              </w:rPr>
            </w:pPr>
            <w:r w:rsidRPr="00171698">
              <w:rPr>
                <w:b/>
                <w:i/>
                <w:sz w:val="16"/>
                <w:szCs w:val="16"/>
              </w:rPr>
              <w:t>Physical or Medical</w:t>
            </w:r>
          </w:p>
        </w:tc>
      </w:tr>
      <w:tr w:rsidR="000E38E6" w:rsidRPr="00A0656A" w14:paraId="0DC3F07E" w14:textId="77777777" w:rsidTr="000E38E6">
        <w:tc>
          <w:tcPr>
            <w:tcW w:w="275" w:type="dxa"/>
          </w:tcPr>
          <w:p w14:paraId="4D0C976E" w14:textId="77777777" w:rsidR="000E38E6" w:rsidRPr="00A0656A" w:rsidRDefault="000E38E6" w:rsidP="000E38E6">
            <w:pPr>
              <w:rPr>
                <w:sz w:val="16"/>
                <w:szCs w:val="16"/>
              </w:rPr>
            </w:pPr>
          </w:p>
        </w:tc>
        <w:tc>
          <w:tcPr>
            <w:tcW w:w="5439" w:type="dxa"/>
          </w:tcPr>
          <w:p w14:paraId="771A3A17" w14:textId="5E5E9B4E" w:rsidR="000E38E6" w:rsidRPr="00A0656A" w:rsidRDefault="00672AB6" w:rsidP="000E38E6">
            <w:pPr>
              <w:rPr>
                <w:sz w:val="16"/>
                <w:szCs w:val="16"/>
              </w:rPr>
            </w:pPr>
            <w:r>
              <w:rPr>
                <w:sz w:val="16"/>
                <w:szCs w:val="16"/>
              </w:rPr>
              <w:t>Essential for life; fuel of the body; s</w:t>
            </w:r>
            <w:r w:rsidR="000E38E6" w:rsidRPr="00A0656A">
              <w:rPr>
                <w:sz w:val="16"/>
                <w:szCs w:val="16"/>
              </w:rPr>
              <w:t xml:space="preserve">ource of life </w:t>
            </w:r>
          </w:p>
          <w:p w14:paraId="44336A1C" w14:textId="77777777" w:rsidR="000E38E6" w:rsidRPr="00A0656A" w:rsidRDefault="000E38E6" w:rsidP="000E38E6">
            <w:pPr>
              <w:rPr>
                <w:sz w:val="16"/>
                <w:szCs w:val="16"/>
              </w:rPr>
            </w:pPr>
          </w:p>
        </w:tc>
        <w:tc>
          <w:tcPr>
            <w:tcW w:w="4049" w:type="dxa"/>
          </w:tcPr>
          <w:p w14:paraId="037A816D" w14:textId="77777777" w:rsidR="000E38E6" w:rsidRPr="00A0656A" w:rsidRDefault="000E38E6" w:rsidP="000E38E6">
            <w:pPr>
              <w:rPr>
                <w:sz w:val="16"/>
                <w:szCs w:val="16"/>
              </w:rPr>
            </w:pPr>
            <w:proofErr w:type="spellStart"/>
            <w:r w:rsidRPr="00A0656A">
              <w:rPr>
                <w:sz w:val="16"/>
                <w:szCs w:val="16"/>
              </w:rPr>
              <w:t>Agbovi</w:t>
            </w:r>
            <w:proofErr w:type="spellEnd"/>
            <w:r w:rsidRPr="00A0656A">
              <w:rPr>
                <w:sz w:val="16"/>
                <w:szCs w:val="16"/>
              </w:rPr>
              <w:t xml:space="preserve"> et al 2006; </w:t>
            </w:r>
            <w:proofErr w:type="spellStart"/>
            <w:r w:rsidRPr="00A0656A">
              <w:rPr>
                <w:sz w:val="16"/>
                <w:szCs w:val="16"/>
              </w:rPr>
              <w:t>Kabinda</w:t>
            </w:r>
            <w:proofErr w:type="spellEnd"/>
            <w:r w:rsidRPr="00A0656A">
              <w:rPr>
                <w:sz w:val="16"/>
                <w:szCs w:val="16"/>
              </w:rPr>
              <w:t xml:space="preserve"> et al 2014; </w:t>
            </w:r>
            <w:proofErr w:type="spellStart"/>
            <w:r w:rsidRPr="00A0656A">
              <w:rPr>
                <w:sz w:val="16"/>
                <w:szCs w:val="16"/>
              </w:rPr>
              <w:t>Rolseth</w:t>
            </w:r>
            <w:proofErr w:type="spellEnd"/>
            <w:r w:rsidRPr="00A0656A">
              <w:rPr>
                <w:sz w:val="16"/>
                <w:szCs w:val="16"/>
              </w:rPr>
              <w:t xml:space="preserve"> at al 2014; Asamoah-Akuoko et al 2016</w:t>
            </w:r>
          </w:p>
        </w:tc>
      </w:tr>
      <w:tr w:rsidR="000E38E6" w:rsidRPr="00A0656A" w14:paraId="5C09B980" w14:textId="77777777" w:rsidTr="000E38E6">
        <w:tc>
          <w:tcPr>
            <w:tcW w:w="275" w:type="dxa"/>
          </w:tcPr>
          <w:p w14:paraId="30EDC699" w14:textId="77777777" w:rsidR="000E38E6" w:rsidRPr="00A0656A" w:rsidRDefault="000E38E6" w:rsidP="000E38E6">
            <w:pPr>
              <w:rPr>
                <w:sz w:val="16"/>
                <w:szCs w:val="16"/>
              </w:rPr>
            </w:pPr>
          </w:p>
        </w:tc>
        <w:tc>
          <w:tcPr>
            <w:tcW w:w="5439" w:type="dxa"/>
          </w:tcPr>
          <w:p w14:paraId="2CE8B798" w14:textId="0B627766" w:rsidR="000E38E6" w:rsidRPr="00A0656A" w:rsidRDefault="000E38E6" w:rsidP="000E38E6">
            <w:pPr>
              <w:rPr>
                <w:sz w:val="16"/>
                <w:szCs w:val="16"/>
              </w:rPr>
            </w:pPr>
            <w:r w:rsidRPr="00A0656A">
              <w:rPr>
                <w:sz w:val="16"/>
                <w:szCs w:val="16"/>
              </w:rPr>
              <w:t>Determi</w:t>
            </w:r>
            <w:r w:rsidR="00672AB6">
              <w:rPr>
                <w:sz w:val="16"/>
                <w:szCs w:val="16"/>
              </w:rPr>
              <w:t>nes health, physical strength; p</w:t>
            </w:r>
            <w:r w:rsidRPr="00A0656A">
              <w:rPr>
                <w:sz w:val="16"/>
                <w:szCs w:val="16"/>
              </w:rPr>
              <w:t>rotect from illness;</w:t>
            </w:r>
            <w:r w:rsidR="00672AB6">
              <w:rPr>
                <w:sz w:val="16"/>
                <w:szCs w:val="16"/>
                <w:lang w:val="en-US"/>
              </w:rPr>
              <w:t xml:space="preserve"> r</w:t>
            </w:r>
            <w:r w:rsidRPr="00A0656A">
              <w:rPr>
                <w:sz w:val="16"/>
                <w:szCs w:val="16"/>
                <w:lang w:val="en-US"/>
              </w:rPr>
              <w:t>eceiving “weak” blood makes on weak</w:t>
            </w:r>
          </w:p>
        </w:tc>
        <w:tc>
          <w:tcPr>
            <w:tcW w:w="4049" w:type="dxa"/>
          </w:tcPr>
          <w:p w14:paraId="76D81E27" w14:textId="77777777" w:rsidR="000E38E6" w:rsidRPr="00A0656A" w:rsidRDefault="000E38E6" w:rsidP="000E38E6">
            <w:pPr>
              <w:rPr>
                <w:sz w:val="16"/>
                <w:szCs w:val="16"/>
              </w:rPr>
            </w:pPr>
            <w:proofErr w:type="spellStart"/>
            <w:r w:rsidRPr="00A0656A">
              <w:rPr>
                <w:sz w:val="16"/>
                <w:szCs w:val="16"/>
              </w:rPr>
              <w:t>Gobatto</w:t>
            </w:r>
            <w:proofErr w:type="spellEnd"/>
            <w:r w:rsidRPr="00A0656A">
              <w:rPr>
                <w:sz w:val="16"/>
                <w:szCs w:val="16"/>
              </w:rPr>
              <w:t xml:space="preserve"> 1996</w:t>
            </w:r>
          </w:p>
        </w:tc>
      </w:tr>
      <w:tr w:rsidR="000E38E6" w:rsidRPr="00A0656A" w14:paraId="6B08A46B" w14:textId="77777777" w:rsidTr="000E38E6">
        <w:tc>
          <w:tcPr>
            <w:tcW w:w="275" w:type="dxa"/>
          </w:tcPr>
          <w:p w14:paraId="7C1E3CBC" w14:textId="77777777" w:rsidR="000E38E6" w:rsidRPr="00A0656A" w:rsidRDefault="000E38E6" w:rsidP="000E38E6">
            <w:pPr>
              <w:rPr>
                <w:sz w:val="16"/>
                <w:szCs w:val="16"/>
              </w:rPr>
            </w:pPr>
          </w:p>
        </w:tc>
        <w:tc>
          <w:tcPr>
            <w:tcW w:w="5439" w:type="dxa"/>
          </w:tcPr>
          <w:p w14:paraId="2F0D0550" w14:textId="55118C42" w:rsidR="000E38E6" w:rsidRPr="00A0656A" w:rsidRDefault="000E38E6" w:rsidP="000E38E6">
            <w:pPr>
              <w:rPr>
                <w:sz w:val="16"/>
                <w:szCs w:val="16"/>
                <w:highlight w:val="yellow"/>
              </w:rPr>
            </w:pPr>
            <w:r w:rsidRPr="00A0656A">
              <w:rPr>
                <w:sz w:val="16"/>
                <w:szCs w:val="16"/>
              </w:rPr>
              <w:t>Volu</w:t>
            </w:r>
            <w:r>
              <w:rPr>
                <w:sz w:val="16"/>
                <w:szCs w:val="16"/>
              </w:rPr>
              <w:t xml:space="preserve">me increases with physical work; </w:t>
            </w:r>
            <w:r w:rsidR="00672AB6">
              <w:rPr>
                <w:sz w:val="16"/>
                <w:szCs w:val="16"/>
              </w:rPr>
              <w:t>c</w:t>
            </w:r>
            <w:r w:rsidRPr="00A0656A">
              <w:rPr>
                <w:sz w:val="16"/>
                <w:szCs w:val="16"/>
              </w:rPr>
              <w:t>annot have enough to give spare</w:t>
            </w:r>
          </w:p>
        </w:tc>
        <w:tc>
          <w:tcPr>
            <w:tcW w:w="4049" w:type="dxa"/>
          </w:tcPr>
          <w:p w14:paraId="2191A236" w14:textId="77777777" w:rsidR="000E38E6" w:rsidRPr="00A0656A" w:rsidRDefault="000E38E6" w:rsidP="000E38E6">
            <w:pPr>
              <w:rPr>
                <w:sz w:val="16"/>
                <w:szCs w:val="16"/>
              </w:rPr>
            </w:pPr>
            <w:proofErr w:type="spellStart"/>
            <w:r w:rsidRPr="00A0656A">
              <w:rPr>
                <w:sz w:val="16"/>
                <w:szCs w:val="16"/>
              </w:rPr>
              <w:t>Koster</w:t>
            </w:r>
            <w:proofErr w:type="spellEnd"/>
            <w:r w:rsidRPr="00A0656A">
              <w:rPr>
                <w:sz w:val="16"/>
                <w:szCs w:val="16"/>
              </w:rPr>
              <w:t xml:space="preserve"> and Hassall 2011; </w:t>
            </w:r>
          </w:p>
        </w:tc>
      </w:tr>
      <w:tr w:rsidR="000E38E6" w:rsidRPr="00A0656A" w14:paraId="1E6E96DD" w14:textId="77777777" w:rsidTr="000E38E6">
        <w:tc>
          <w:tcPr>
            <w:tcW w:w="275" w:type="dxa"/>
          </w:tcPr>
          <w:p w14:paraId="45987C8E" w14:textId="77777777" w:rsidR="000E38E6" w:rsidRPr="00A0656A" w:rsidRDefault="000E38E6" w:rsidP="000E38E6">
            <w:pPr>
              <w:rPr>
                <w:sz w:val="16"/>
                <w:szCs w:val="16"/>
              </w:rPr>
            </w:pPr>
          </w:p>
        </w:tc>
        <w:tc>
          <w:tcPr>
            <w:tcW w:w="5439" w:type="dxa"/>
          </w:tcPr>
          <w:p w14:paraId="05EF2BC8" w14:textId="3F82E5E7" w:rsidR="000E38E6" w:rsidRPr="00A0656A" w:rsidRDefault="00672AB6" w:rsidP="000E38E6">
            <w:pPr>
              <w:rPr>
                <w:sz w:val="16"/>
                <w:szCs w:val="16"/>
                <w:highlight w:val="yellow"/>
              </w:rPr>
            </w:pPr>
            <w:r>
              <w:rPr>
                <w:sz w:val="16"/>
                <w:szCs w:val="16"/>
              </w:rPr>
              <w:t>Physical; f</w:t>
            </w:r>
            <w:r w:rsidR="000E38E6" w:rsidRPr="00A0656A">
              <w:rPr>
                <w:sz w:val="16"/>
                <w:szCs w:val="16"/>
              </w:rPr>
              <w:t>luid in the body</w:t>
            </w:r>
          </w:p>
        </w:tc>
        <w:tc>
          <w:tcPr>
            <w:tcW w:w="4049" w:type="dxa"/>
          </w:tcPr>
          <w:p w14:paraId="436F431D" w14:textId="77777777" w:rsidR="000E38E6" w:rsidRPr="00A0656A" w:rsidRDefault="000E38E6" w:rsidP="000E38E6">
            <w:pPr>
              <w:rPr>
                <w:sz w:val="16"/>
                <w:szCs w:val="16"/>
              </w:rPr>
            </w:pPr>
            <w:proofErr w:type="spellStart"/>
            <w:r w:rsidRPr="00A0656A">
              <w:rPr>
                <w:sz w:val="16"/>
                <w:szCs w:val="16"/>
              </w:rPr>
              <w:t>Rolseth</w:t>
            </w:r>
            <w:proofErr w:type="spellEnd"/>
            <w:r w:rsidRPr="00A0656A">
              <w:rPr>
                <w:sz w:val="16"/>
                <w:szCs w:val="16"/>
              </w:rPr>
              <w:t xml:space="preserve"> at al 2014; </w:t>
            </w:r>
            <w:proofErr w:type="spellStart"/>
            <w:r w:rsidRPr="00A0656A">
              <w:rPr>
                <w:sz w:val="16"/>
                <w:szCs w:val="16"/>
              </w:rPr>
              <w:t>Koster</w:t>
            </w:r>
            <w:proofErr w:type="spellEnd"/>
            <w:r w:rsidRPr="00A0656A">
              <w:rPr>
                <w:sz w:val="16"/>
                <w:szCs w:val="16"/>
              </w:rPr>
              <w:t xml:space="preserve"> and Hassall 2011;</w:t>
            </w:r>
          </w:p>
        </w:tc>
      </w:tr>
      <w:tr w:rsidR="000E38E6" w:rsidRPr="00A0656A" w14:paraId="76EF847D" w14:textId="77777777" w:rsidTr="000E38E6">
        <w:tc>
          <w:tcPr>
            <w:tcW w:w="275" w:type="dxa"/>
          </w:tcPr>
          <w:p w14:paraId="139E6245" w14:textId="77777777" w:rsidR="000E38E6" w:rsidRPr="00A0656A" w:rsidRDefault="000E38E6" w:rsidP="000E38E6">
            <w:pPr>
              <w:rPr>
                <w:sz w:val="16"/>
                <w:szCs w:val="16"/>
              </w:rPr>
            </w:pPr>
          </w:p>
        </w:tc>
        <w:tc>
          <w:tcPr>
            <w:tcW w:w="5439" w:type="dxa"/>
          </w:tcPr>
          <w:p w14:paraId="3E2CBD92" w14:textId="40D1CD0A" w:rsidR="000E38E6" w:rsidRPr="00A0656A" w:rsidRDefault="000E38E6" w:rsidP="000E38E6">
            <w:pPr>
              <w:rPr>
                <w:sz w:val="16"/>
                <w:szCs w:val="16"/>
                <w:highlight w:val="yellow"/>
              </w:rPr>
            </w:pPr>
            <w:r>
              <w:rPr>
                <w:sz w:val="16"/>
                <w:szCs w:val="16"/>
              </w:rPr>
              <w:t xml:space="preserve">Source of contagion; </w:t>
            </w:r>
            <w:r w:rsidR="0033337A">
              <w:rPr>
                <w:sz w:val="16"/>
                <w:szCs w:val="16"/>
                <w:lang w:val="en-US"/>
              </w:rPr>
              <w:t>associated</w:t>
            </w:r>
            <w:r>
              <w:rPr>
                <w:sz w:val="16"/>
                <w:szCs w:val="16"/>
                <w:lang w:val="en-US"/>
              </w:rPr>
              <w:t xml:space="preserve"> with </w:t>
            </w:r>
            <w:r w:rsidRPr="00A0656A">
              <w:rPr>
                <w:sz w:val="16"/>
                <w:szCs w:val="16"/>
                <w:lang w:val="en-US"/>
              </w:rPr>
              <w:t>accident</w:t>
            </w:r>
            <w:r>
              <w:rPr>
                <w:sz w:val="16"/>
                <w:szCs w:val="16"/>
                <w:lang w:val="en-US"/>
              </w:rPr>
              <w:t xml:space="preserve">s, </w:t>
            </w:r>
            <w:r w:rsidRPr="00A0656A">
              <w:rPr>
                <w:sz w:val="16"/>
                <w:szCs w:val="16"/>
                <w:lang w:val="en-US"/>
              </w:rPr>
              <w:t xml:space="preserve">menstruation or </w:t>
            </w:r>
            <w:r>
              <w:rPr>
                <w:sz w:val="16"/>
                <w:szCs w:val="16"/>
                <w:lang w:val="en-US"/>
              </w:rPr>
              <w:t xml:space="preserve">labour, laboratory exams, </w:t>
            </w:r>
            <w:r w:rsidRPr="00A0656A">
              <w:rPr>
                <w:sz w:val="16"/>
                <w:szCs w:val="16"/>
                <w:lang w:val="en-US"/>
              </w:rPr>
              <w:t>transfusion</w:t>
            </w:r>
          </w:p>
        </w:tc>
        <w:tc>
          <w:tcPr>
            <w:tcW w:w="4049" w:type="dxa"/>
          </w:tcPr>
          <w:p w14:paraId="55714EF9" w14:textId="77777777" w:rsidR="000E38E6" w:rsidRPr="00A0656A" w:rsidRDefault="000E38E6" w:rsidP="000E38E6">
            <w:pPr>
              <w:rPr>
                <w:sz w:val="16"/>
                <w:szCs w:val="16"/>
              </w:rPr>
            </w:pPr>
            <w:proofErr w:type="spellStart"/>
            <w:r w:rsidRPr="00A0656A">
              <w:rPr>
                <w:sz w:val="16"/>
                <w:szCs w:val="16"/>
              </w:rPr>
              <w:t>Rolseth</w:t>
            </w:r>
            <w:proofErr w:type="spellEnd"/>
            <w:r w:rsidRPr="00A0656A">
              <w:rPr>
                <w:sz w:val="16"/>
                <w:szCs w:val="16"/>
              </w:rPr>
              <w:t xml:space="preserve"> at al 2014;</w:t>
            </w:r>
          </w:p>
        </w:tc>
      </w:tr>
      <w:tr w:rsidR="000E38E6" w:rsidRPr="00A0656A" w14:paraId="5DB38E92" w14:textId="77777777" w:rsidTr="000E38E6">
        <w:tc>
          <w:tcPr>
            <w:tcW w:w="9758" w:type="dxa"/>
            <w:gridSpan w:val="3"/>
          </w:tcPr>
          <w:p w14:paraId="5DBAAE0A" w14:textId="77777777" w:rsidR="000E38E6" w:rsidRPr="00171698" w:rsidRDefault="000E38E6" w:rsidP="000E38E6">
            <w:pPr>
              <w:rPr>
                <w:b/>
                <w:i/>
                <w:sz w:val="16"/>
                <w:szCs w:val="16"/>
              </w:rPr>
            </w:pPr>
            <w:r w:rsidRPr="00171698">
              <w:rPr>
                <w:b/>
                <w:i/>
                <w:sz w:val="16"/>
                <w:szCs w:val="16"/>
              </w:rPr>
              <w:t>Spiritual</w:t>
            </w:r>
          </w:p>
        </w:tc>
      </w:tr>
      <w:tr w:rsidR="000E38E6" w:rsidRPr="00A0656A" w14:paraId="12BC070F" w14:textId="77777777" w:rsidTr="000E38E6">
        <w:tc>
          <w:tcPr>
            <w:tcW w:w="275" w:type="dxa"/>
          </w:tcPr>
          <w:p w14:paraId="4C71682E" w14:textId="77777777" w:rsidR="000E38E6" w:rsidRPr="00A0656A" w:rsidRDefault="000E38E6" w:rsidP="000E38E6">
            <w:pPr>
              <w:rPr>
                <w:sz w:val="16"/>
                <w:szCs w:val="16"/>
              </w:rPr>
            </w:pPr>
          </w:p>
        </w:tc>
        <w:tc>
          <w:tcPr>
            <w:tcW w:w="5439" w:type="dxa"/>
          </w:tcPr>
          <w:p w14:paraId="35B69131" w14:textId="329CFCC1" w:rsidR="000E38E6" w:rsidRPr="00A0656A" w:rsidRDefault="000E38E6" w:rsidP="000E38E6">
            <w:pPr>
              <w:rPr>
                <w:sz w:val="16"/>
                <w:szCs w:val="16"/>
              </w:rPr>
            </w:pPr>
            <w:r>
              <w:rPr>
                <w:sz w:val="16"/>
                <w:szCs w:val="16"/>
              </w:rPr>
              <w:t xml:space="preserve">Spiritual; </w:t>
            </w:r>
            <w:r w:rsidR="00672AB6">
              <w:rPr>
                <w:sz w:val="16"/>
                <w:szCs w:val="16"/>
                <w:lang w:val="en-US"/>
              </w:rPr>
              <w:t>u</w:t>
            </w:r>
            <w:r w:rsidRPr="00A0656A">
              <w:rPr>
                <w:sz w:val="16"/>
                <w:szCs w:val="16"/>
                <w:lang w:val="en-US"/>
              </w:rPr>
              <w:t>sed for rituals and occultism</w:t>
            </w:r>
          </w:p>
        </w:tc>
        <w:tc>
          <w:tcPr>
            <w:tcW w:w="4049" w:type="dxa"/>
          </w:tcPr>
          <w:p w14:paraId="37ECCE88" w14:textId="77777777" w:rsidR="000E38E6" w:rsidRPr="00A0656A" w:rsidRDefault="000E38E6" w:rsidP="000E38E6">
            <w:pPr>
              <w:rPr>
                <w:sz w:val="16"/>
                <w:szCs w:val="16"/>
              </w:rPr>
            </w:pPr>
            <w:r w:rsidRPr="00A0656A">
              <w:rPr>
                <w:sz w:val="16"/>
                <w:szCs w:val="16"/>
              </w:rPr>
              <w:t>Asamoah-Akuoko et al 2016</w:t>
            </w:r>
          </w:p>
        </w:tc>
      </w:tr>
      <w:tr w:rsidR="000E38E6" w:rsidRPr="00A0656A" w14:paraId="40BC51F3" w14:textId="77777777" w:rsidTr="000E38E6">
        <w:tc>
          <w:tcPr>
            <w:tcW w:w="275" w:type="dxa"/>
          </w:tcPr>
          <w:p w14:paraId="52678125" w14:textId="77777777" w:rsidR="000E38E6" w:rsidRPr="00A0656A" w:rsidRDefault="000E38E6" w:rsidP="000E38E6">
            <w:pPr>
              <w:rPr>
                <w:sz w:val="16"/>
                <w:szCs w:val="16"/>
              </w:rPr>
            </w:pPr>
          </w:p>
        </w:tc>
        <w:tc>
          <w:tcPr>
            <w:tcW w:w="5439" w:type="dxa"/>
          </w:tcPr>
          <w:p w14:paraId="67D25935" w14:textId="77777777" w:rsidR="000E38E6" w:rsidRPr="00A0656A" w:rsidRDefault="000E38E6" w:rsidP="000E38E6">
            <w:pPr>
              <w:rPr>
                <w:sz w:val="16"/>
                <w:szCs w:val="16"/>
              </w:rPr>
            </w:pPr>
            <w:r w:rsidRPr="00A0656A">
              <w:rPr>
                <w:sz w:val="16"/>
                <w:szCs w:val="16"/>
                <w:lang w:val="en-US"/>
              </w:rPr>
              <w:t>Blood can transfer character and witchcraft to recipient</w:t>
            </w:r>
          </w:p>
        </w:tc>
        <w:tc>
          <w:tcPr>
            <w:tcW w:w="4049" w:type="dxa"/>
          </w:tcPr>
          <w:p w14:paraId="0BB52E42" w14:textId="77777777" w:rsidR="000E38E6" w:rsidRPr="00A0656A" w:rsidRDefault="000E38E6" w:rsidP="000E38E6">
            <w:pPr>
              <w:rPr>
                <w:sz w:val="16"/>
                <w:szCs w:val="16"/>
              </w:rPr>
            </w:pPr>
            <w:proofErr w:type="spellStart"/>
            <w:r w:rsidRPr="00A0656A">
              <w:rPr>
                <w:sz w:val="16"/>
                <w:szCs w:val="16"/>
              </w:rPr>
              <w:t>Ottong</w:t>
            </w:r>
            <w:proofErr w:type="spellEnd"/>
            <w:r w:rsidRPr="00A0656A">
              <w:rPr>
                <w:sz w:val="16"/>
                <w:szCs w:val="16"/>
              </w:rPr>
              <w:t xml:space="preserve"> et al 1997;</w:t>
            </w:r>
          </w:p>
        </w:tc>
      </w:tr>
      <w:tr w:rsidR="000E38E6" w:rsidRPr="00A0656A" w14:paraId="14E8D265" w14:textId="77777777" w:rsidTr="000E38E6">
        <w:tc>
          <w:tcPr>
            <w:tcW w:w="9758" w:type="dxa"/>
            <w:gridSpan w:val="3"/>
          </w:tcPr>
          <w:p w14:paraId="13A0A50E" w14:textId="77777777" w:rsidR="000E38E6" w:rsidRPr="00171698" w:rsidRDefault="000E38E6" w:rsidP="000E38E6">
            <w:pPr>
              <w:rPr>
                <w:b/>
                <w:i/>
                <w:sz w:val="16"/>
                <w:szCs w:val="16"/>
              </w:rPr>
            </w:pPr>
            <w:r w:rsidRPr="00171698">
              <w:rPr>
                <w:b/>
                <w:i/>
                <w:sz w:val="16"/>
                <w:szCs w:val="16"/>
              </w:rPr>
              <w:t>Religious</w:t>
            </w:r>
          </w:p>
        </w:tc>
      </w:tr>
      <w:tr w:rsidR="000E38E6" w:rsidRPr="00A0656A" w14:paraId="0345E1D8" w14:textId="77777777" w:rsidTr="000E38E6">
        <w:tc>
          <w:tcPr>
            <w:tcW w:w="275" w:type="dxa"/>
          </w:tcPr>
          <w:p w14:paraId="42DC2B08" w14:textId="77777777" w:rsidR="000E38E6" w:rsidRPr="00A0656A" w:rsidRDefault="000E38E6" w:rsidP="000E38E6">
            <w:pPr>
              <w:rPr>
                <w:sz w:val="16"/>
                <w:szCs w:val="16"/>
              </w:rPr>
            </w:pPr>
          </w:p>
        </w:tc>
        <w:tc>
          <w:tcPr>
            <w:tcW w:w="5439" w:type="dxa"/>
          </w:tcPr>
          <w:p w14:paraId="136BB08B" w14:textId="77777777" w:rsidR="000E38E6" w:rsidRPr="00A0656A" w:rsidRDefault="000E38E6" w:rsidP="000E38E6">
            <w:pPr>
              <w:rPr>
                <w:sz w:val="16"/>
                <w:szCs w:val="16"/>
              </w:rPr>
            </w:pPr>
            <w:r w:rsidRPr="00A0656A">
              <w:rPr>
                <w:sz w:val="16"/>
                <w:szCs w:val="16"/>
              </w:rPr>
              <w:t>Sacred</w:t>
            </w:r>
          </w:p>
        </w:tc>
        <w:tc>
          <w:tcPr>
            <w:tcW w:w="4049" w:type="dxa"/>
          </w:tcPr>
          <w:p w14:paraId="256087C9" w14:textId="77777777" w:rsidR="000E38E6" w:rsidRPr="00A0656A" w:rsidRDefault="000E38E6" w:rsidP="000E38E6">
            <w:pPr>
              <w:rPr>
                <w:sz w:val="16"/>
                <w:szCs w:val="16"/>
              </w:rPr>
            </w:pPr>
            <w:proofErr w:type="spellStart"/>
            <w:r w:rsidRPr="00A0656A">
              <w:rPr>
                <w:sz w:val="16"/>
                <w:szCs w:val="16"/>
              </w:rPr>
              <w:t>Agbovi</w:t>
            </w:r>
            <w:proofErr w:type="spellEnd"/>
            <w:r w:rsidRPr="00A0656A">
              <w:rPr>
                <w:sz w:val="16"/>
                <w:szCs w:val="16"/>
              </w:rPr>
              <w:t xml:space="preserve"> et al 2006; </w:t>
            </w:r>
            <w:proofErr w:type="spellStart"/>
            <w:r w:rsidRPr="00A0656A">
              <w:rPr>
                <w:sz w:val="16"/>
                <w:szCs w:val="16"/>
              </w:rPr>
              <w:t>Kabinda</w:t>
            </w:r>
            <w:proofErr w:type="spellEnd"/>
            <w:r w:rsidRPr="00A0656A">
              <w:rPr>
                <w:sz w:val="16"/>
                <w:szCs w:val="16"/>
              </w:rPr>
              <w:t xml:space="preserve"> et al 2014; Asamoah-Akuoko et al 2016</w:t>
            </w:r>
          </w:p>
        </w:tc>
      </w:tr>
      <w:tr w:rsidR="000E38E6" w:rsidRPr="00A0656A" w14:paraId="43BF8015" w14:textId="77777777" w:rsidTr="000E38E6">
        <w:tc>
          <w:tcPr>
            <w:tcW w:w="275" w:type="dxa"/>
          </w:tcPr>
          <w:p w14:paraId="2AF5DB4F" w14:textId="77777777" w:rsidR="000E38E6" w:rsidRPr="00A0656A" w:rsidRDefault="000E38E6" w:rsidP="000E38E6">
            <w:pPr>
              <w:rPr>
                <w:sz w:val="16"/>
                <w:szCs w:val="16"/>
              </w:rPr>
            </w:pPr>
          </w:p>
        </w:tc>
        <w:tc>
          <w:tcPr>
            <w:tcW w:w="5439" w:type="dxa"/>
          </w:tcPr>
          <w:p w14:paraId="34EB3640" w14:textId="4A66661E" w:rsidR="000E38E6" w:rsidRPr="00A0656A" w:rsidRDefault="000E38E6" w:rsidP="000E38E6">
            <w:pPr>
              <w:rPr>
                <w:sz w:val="16"/>
                <w:szCs w:val="16"/>
              </w:rPr>
            </w:pPr>
            <w:r w:rsidRPr="00A0656A">
              <w:rPr>
                <w:sz w:val="16"/>
                <w:szCs w:val="16"/>
              </w:rPr>
              <w:t xml:space="preserve">Source of salvation for </w:t>
            </w:r>
            <w:r w:rsidR="00672AB6">
              <w:rPr>
                <w:sz w:val="16"/>
                <w:szCs w:val="16"/>
              </w:rPr>
              <w:t>Christians</w:t>
            </w:r>
            <w:r>
              <w:rPr>
                <w:sz w:val="16"/>
                <w:szCs w:val="16"/>
              </w:rPr>
              <w:t xml:space="preserve">; </w:t>
            </w:r>
            <w:r w:rsidR="00672AB6">
              <w:rPr>
                <w:sz w:val="16"/>
                <w:szCs w:val="16"/>
              </w:rPr>
              <w:t>s</w:t>
            </w:r>
            <w:r w:rsidRPr="00A0656A">
              <w:rPr>
                <w:sz w:val="16"/>
                <w:szCs w:val="16"/>
              </w:rPr>
              <w:t>ignifies impurity for Muslims.</w:t>
            </w:r>
          </w:p>
        </w:tc>
        <w:tc>
          <w:tcPr>
            <w:tcW w:w="4049" w:type="dxa"/>
          </w:tcPr>
          <w:p w14:paraId="3E8D09D8" w14:textId="77777777" w:rsidR="000E38E6" w:rsidRPr="00A0656A" w:rsidRDefault="000E38E6" w:rsidP="000E38E6">
            <w:pPr>
              <w:rPr>
                <w:sz w:val="16"/>
                <w:szCs w:val="16"/>
              </w:rPr>
            </w:pPr>
            <w:proofErr w:type="spellStart"/>
            <w:r>
              <w:rPr>
                <w:sz w:val="16"/>
                <w:szCs w:val="16"/>
              </w:rPr>
              <w:t>Agbovi</w:t>
            </w:r>
            <w:proofErr w:type="spellEnd"/>
            <w:r>
              <w:rPr>
                <w:sz w:val="16"/>
                <w:szCs w:val="16"/>
              </w:rPr>
              <w:t xml:space="preserve"> et al 2006</w:t>
            </w:r>
          </w:p>
        </w:tc>
      </w:tr>
      <w:tr w:rsidR="000E38E6" w:rsidRPr="00A0656A" w14:paraId="29B385D9" w14:textId="77777777" w:rsidTr="000E38E6">
        <w:tc>
          <w:tcPr>
            <w:tcW w:w="275" w:type="dxa"/>
          </w:tcPr>
          <w:p w14:paraId="24A16C97" w14:textId="77777777" w:rsidR="000E38E6" w:rsidRPr="00A0656A" w:rsidRDefault="000E38E6" w:rsidP="000E38E6">
            <w:pPr>
              <w:rPr>
                <w:sz w:val="16"/>
                <w:szCs w:val="16"/>
              </w:rPr>
            </w:pPr>
          </w:p>
        </w:tc>
        <w:tc>
          <w:tcPr>
            <w:tcW w:w="5439" w:type="dxa"/>
          </w:tcPr>
          <w:p w14:paraId="5FCF90DB" w14:textId="77777777" w:rsidR="000E38E6" w:rsidRPr="00A0656A" w:rsidRDefault="000E38E6" w:rsidP="000E38E6">
            <w:pPr>
              <w:rPr>
                <w:sz w:val="16"/>
                <w:szCs w:val="16"/>
              </w:rPr>
            </w:pPr>
            <w:r>
              <w:rPr>
                <w:sz w:val="16"/>
                <w:szCs w:val="16"/>
              </w:rPr>
              <w:t>Gift from God; C</w:t>
            </w:r>
            <w:r w:rsidRPr="00A0656A">
              <w:rPr>
                <w:sz w:val="16"/>
                <w:szCs w:val="16"/>
              </w:rPr>
              <w:t>reated by God</w:t>
            </w:r>
          </w:p>
        </w:tc>
        <w:tc>
          <w:tcPr>
            <w:tcW w:w="4049" w:type="dxa"/>
          </w:tcPr>
          <w:p w14:paraId="38F4FDA5" w14:textId="77777777" w:rsidR="000E38E6" w:rsidRPr="00A0656A" w:rsidRDefault="000E38E6" w:rsidP="000E38E6">
            <w:pPr>
              <w:rPr>
                <w:sz w:val="16"/>
                <w:szCs w:val="16"/>
              </w:rPr>
            </w:pPr>
            <w:proofErr w:type="spellStart"/>
            <w:r w:rsidRPr="00A0656A">
              <w:rPr>
                <w:sz w:val="16"/>
                <w:szCs w:val="16"/>
              </w:rPr>
              <w:t>Koster</w:t>
            </w:r>
            <w:proofErr w:type="spellEnd"/>
            <w:r w:rsidRPr="00A0656A">
              <w:rPr>
                <w:sz w:val="16"/>
                <w:szCs w:val="16"/>
              </w:rPr>
              <w:t xml:space="preserve"> and H</w:t>
            </w:r>
            <w:r>
              <w:rPr>
                <w:sz w:val="16"/>
                <w:szCs w:val="16"/>
              </w:rPr>
              <w:t xml:space="preserve">assall 2011; </w:t>
            </w:r>
            <w:proofErr w:type="spellStart"/>
            <w:r>
              <w:rPr>
                <w:sz w:val="16"/>
                <w:szCs w:val="16"/>
              </w:rPr>
              <w:t>Rolseth</w:t>
            </w:r>
            <w:proofErr w:type="spellEnd"/>
            <w:r>
              <w:rPr>
                <w:sz w:val="16"/>
                <w:szCs w:val="16"/>
              </w:rPr>
              <w:t xml:space="preserve"> at al 2014</w:t>
            </w:r>
          </w:p>
        </w:tc>
      </w:tr>
      <w:tr w:rsidR="000E38E6" w:rsidRPr="00A0656A" w14:paraId="37613AAD" w14:textId="77777777" w:rsidTr="000E38E6">
        <w:tc>
          <w:tcPr>
            <w:tcW w:w="9758" w:type="dxa"/>
            <w:gridSpan w:val="3"/>
          </w:tcPr>
          <w:p w14:paraId="6722A6AD" w14:textId="77777777" w:rsidR="000E38E6" w:rsidRPr="00171698" w:rsidRDefault="000E38E6" w:rsidP="000E38E6">
            <w:pPr>
              <w:rPr>
                <w:b/>
                <w:i/>
                <w:sz w:val="16"/>
                <w:szCs w:val="16"/>
              </w:rPr>
            </w:pPr>
            <w:r w:rsidRPr="00171698">
              <w:rPr>
                <w:b/>
                <w:i/>
                <w:sz w:val="16"/>
                <w:szCs w:val="16"/>
              </w:rPr>
              <w:t>Private or common to family and kin</w:t>
            </w:r>
          </w:p>
        </w:tc>
      </w:tr>
      <w:tr w:rsidR="000E38E6" w:rsidRPr="00A0656A" w14:paraId="74738A77" w14:textId="77777777" w:rsidTr="000E38E6">
        <w:tc>
          <w:tcPr>
            <w:tcW w:w="275" w:type="dxa"/>
          </w:tcPr>
          <w:p w14:paraId="2814D40B" w14:textId="77777777" w:rsidR="000E38E6" w:rsidRPr="00A0656A" w:rsidRDefault="000E38E6" w:rsidP="000E38E6">
            <w:pPr>
              <w:rPr>
                <w:sz w:val="16"/>
                <w:szCs w:val="16"/>
              </w:rPr>
            </w:pPr>
          </w:p>
        </w:tc>
        <w:tc>
          <w:tcPr>
            <w:tcW w:w="5439" w:type="dxa"/>
          </w:tcPr>
          <w:p w14:paraId="421771A1" w14:textId="77777777" w:rsidR="000E38E6" w:rsidRPr="00A0656A" w:rsidRDefault="000E38E6" w:rsidP="000E38E6">
            <w:pPr>
              <w:rPr>
                <w:sz w:val="16"/>
                <w:szCs w:val="16"/>
              </w:rPr>
            </w:pPr>
            <w:r w:rsidRPr="00A0656A">
              <w:rPr>
                <w:sz w:val="16"/>
                <w:szCs w:val="16"/>
              </w:rPr>
              <w:t xml:space="preserve">Common to family and kin </w:t>
            </w:r>
          </w:p>
        </w:tc>
        <w:tc>
          <w:tcPr>
            <w:tcW w:w="4049" w:type="dxa"/>
          </w:tcPr>
          <w:p w14:paraId="186EF9D8" w14:textId="77777777" w:rsidR="000E38E6" w:rsidRPr="00A0656A" w:rsidRDefault="000E38E6" w:rsidP="000E38E6">
            <w:pPr>
              <w:rPr>
                <w:sz w:val="16"/>
                <w:szCs w:val="16"/>
              </w:rPr>
            </w:pPr>
            <w:proofErr w:type="spellStart"/>
            <w:r w:rsidRPr="00A0656A">
              <w:rPr>
                <w:sz w:val="16"/>
                <w:szCs w:val="16"/>
              </w:rPr>
              <w:t>Koster</w:t>
            </w:r>
            <w:proofErr w:type="spellEnd"/>
            <w:r w:rsidRPr="00A0656A">
              <w:rPr>
                <w:sz w:val="16"/>
                <w:szCs w:val="16"/>
              </w:rPr>
              <w:t xml:space="preserve"> and H</w:t>
            </w:r>
            <w:r>
              <w:rPr>
                <w:sz w:val="16"/>
                <w:szCs w:val="16"/>
              </w:rPr>
              <w:t xml:space="preserve">assall 2011; </w:t>
            </w:r>
            <w:proofErr w:type="spellStart"/>
            <w:r>
              <w:rPr>
                <w:sz w:val="16"/>
                <w:szCs w:val="16"/>
              </w:rPr>
              <w:t>Rolseth</w:t>
            </w:r>
            <w:proofErr w:type="spellEnd"/>
            <w:r>
              <w:rPr>
                <w:sz w:val="16"/>
                <w:szCs w:val="16"/>
              </w:rPr>
              <w:t xml:space="preserve"> at al 2014</w:t>
            </w:r>
          </w:p>
        </w:tc>
      </w:tr>
      <w:tr w:rsidR="000E38E6" w:rsidRPr="00A0656A" w14:paraId="5AFECC80" w14:textId="77777777" w:rsidTr="000E38E6">
        <w:tc>
          <w:tcPr>
            <w:tcW w:w="275" w:type="dxa"/>
          </w:tcPr>
          <w:p w14:paraId="0F93DD83" w14:textId="77777777" w:rsidR="000E38E6" w:rsidRPr="00A0656A" w:rsidRDefault="000E38E6" w:rsidP="000E38E6">
            <w:pPr>
              <w:rPr>
                <w:sz w:val="16"/>
                <w:szCs w:val="16"/>
                <w:highlight w:val="green"/>
              </w:rPr>
            </w:pPr>
          </w:p>
        </w:tc>
        <w:tc>
          <w:tcPr>
            <w:tcW w:w="5439" w:type="dxa"/>
          </w:tcPr>
          <w:p w14:paraId="36A59BD2" w14:textId="4D6EBAA2" w:rsidR="000E38E6" w:rsidRPr="00A0656A" w:rsidRDefault="000E38E6" w:rsidP="000E38E6">
            <w:pPr>
              <w:rPr>
                <w:sz w:val="16"/>
                <w:szCs w:val="16"/>
              </w:rPr>
            </w:pPr>
            <w:r w:rsidRPr="00A0656A">
              <w:rPr>
                <w:sz w:val="16"/>
                <w:szCs w:val="16"/>
              </w:rPr>
              <w:t>Private, precious, not</w:t>
            </w:r>
            <w:r w:rsidR="00672AB6">
              <w:rPr>
                <w:sz w:val="16"/>
                <w:szCs w:val="16"/>
              </w:rPr>
              <w:t xml:space="preserve"> to be taken outside the body; c</w:t>
            </w:r>
            <w:r w:rsidRPr="00A0656A">
              <w:rPr>
                <w:sz w:val="16"/>
                <w:szCs w:val="16"/>
              </w:rPr>
              <w:t>an only be shared in extreme circumstances, for good reasons</w:t>
            </w:r>
          </w:p>
        </w:tc>
        <w:tc>
          <w:tcPr>
            <w:tcW w:w="4049" w:type="dxa"/>
          </w:tcPr>
          <w:p w14:paraId="0A5787BB" w14:textId="77777777" w:rsidR="000E38E6" w:rsidRPr="00A0656A" w:rsidRDefault="000E38E6" w:rsidP="000E38E6">
            <w:pPr>
              <w:rPr>
                <w:sz w:val="16"/>
                <w:szCs w:val="16"/>
              </w:rPr>
            </w:pPr>
            <w:proofErr w:type="spellStart"/>
            <w:r>
              <w:rPr>
                <w:sz w:val="16"/>
                <w:szCs w:val="16"/>
              </w:rPr>
              <w:t>Koster</w:t>
            </w:r>
            <w:proofErr w:type="spellEnd"/>
            <w:r>
              <w:rPr>
                <w:sz w:val="16"/>
                <w:szCs w:val="16"/>
              </w:rPr>
              <w:t xml:space="preserve"> and Hassall 2011;</w:t>
            </w:r>
            <w:r w:rsidRPr="00A0656A">
              <w:rPr>
                <w:sz w:val="16"/>
                <w:szCs w:val="16"/>
              </w:rPr>
              <w:t xml:space="preserve"> </w:t>
            </w:r>
            <w:proofErr w:type="spellStart"/>
            <w:r w:rsidRPr="00A0656A">
              <w:rPr>
                <w:sz w:val="16"/>
                <w:szCs w:val="16"/>
              </w:rPr>
              <w:t>Gobatto</w:t>
            </w:r>
            <w:proofErr w:type="spellEnd"/>
            <w:r w:rsidRPr="00A0656A">
              <w:rPr>
                <w:sz w:val="16"/>
                <w:szCs w:val="16"/>
              </w:rPr>
              <w:t xml:space="preserve"> 1996</w:t>
            </w:r>
          </w:p>
        </w:tc>
      </w:tr>
      <w:tr w:rsidR="000E38E6" w:rsidRPr="00A0656A" w14:paraId="5955EFA0" w14:textId="77777777" w:rsidTr="00CD6513">
        <w:tc>
          <w:tcPr>
            <w:tcW w:w="5714" w:type="dxa"/>
            <w:gridSpan w:val="2"/>
            <w:shd w:val="clear" w:color="auto" w:fill="E7E6E6" w:themeFill="background2"/>
          </w:tcPr>
          <w:p w14:paraId="7BF833D9" w14:textId="77777777" w:rsidR="000E38E6" w:rsidRPr="00A0656A" w:rsidRDefault="000E38E6" w:rsidP="000E38E6">
            <w:pPr>
              <w:rPr>
                <w:sz w:val="16"/>
                <w:szCs w:val="16"/>
              </w:rPr>
            </w:pPr>
            <w:r w:rsidRPr="00A0656A">
              <w:rPr>
                <w:b/>
                <w:sz w:val="16"/>
                <w:szCs w:val="16"/>
              </w:rPr>
              <w:t>Of Blood Donation</w:t>
            </w:r>
          </w:p>
        </w:tc>
        <w:tc>
          <w:tcPr>
            <w:tcW w:w="4049" w:type="dxa"/>
            <w:shd w:val="clear" w:color="auto" w:fill="E7E6E6" w:themeFill="background2"/>
          </w:tcPr>
          <w:p w14:paraId="7BE9F481" w14:textId="77777777" w:rsidR="000E38E6" w:rsidRPr="00A0656A" w:rsidRDefault="000E38E6" w:rsidP="000E38E6">
            <w:pPr>
              <w:rPr>
                <w:sz w:val="16"/>
                <w:szCs w:val="16"/>
              </w:rPr>
            </w:pPr>
          </w:p>
        </w:tc>
      </w:tr>
      <w:tr w:rsidR="000E38E6" w:rsidRPr="00A0656A" w14:paraId="554069DE" w14:textId="77777777" w:rsidTr="000E38E6">
        <w:trPr>
          <w:tblHeader/>
        </w:trPr>
        <w:tc>
          <w:tcPr>
            <w:tcW w:w="9758" w:type="dxa"/>
            <w:gridSpan w:val="3"/>
          </w:tcPr>
          <w:p w14:paraId="50D6A338" w14:textId="77777777" w:rsidR="000E38E6" w:rsidRPr="00171698" w:rsidRDefault="000E38E6" w:rsidP="000E38E6">
            <w:pPr>
              <w:rPr>
                <w:b/>
                <w:i/>
                <w:sz w:val="16"/>
                <w:szCs w:val="16"/>
              </w:rPr>
            </w:pPr>
            <w:r w:rsidRPr="00171698">
              <w:rPr>
                <w:b/>
                <w:i/>
                <w:sz w:val="16"/>
                <w:szCs w:val="16"/>
              </w:rPr>
              <w:t>Physical or Medical</w:t>
            </w:r>
          </w:p>
        </w:tc>
      </w:tr>
      <w:tr w:rsidR="000E38E6" w:rsidRPr="00A0656A" w14:paraId="659ADA59" w14:textId="77777777" w:rsidTr="000E38E6">
        <w:trPr>
          <w:tblHeader/>
        </w:trPr>
        <w:tc>
          <w:tcPr>
            <w:tcW w:w="275" w:type="dxa"/>
          </w:tcPr>
          <w:p w14:paraId="232A5147" w14:textId="77777777" w:rsidR="000E38E6" w:rsidRPr="00A0656A" w:rsidRDefault="000E38E6" w:rsidP="000E38E6">
            <w:pPr>
              <w:rPr>
                <w:b/>
                <w:sz w:val="16"/>
                <w:szCs w:val="16"/>
              </w:rPr>
            </w:pPr>
          </w:p>
        </w:tc>
        <w:tc>
          <w:tcPr>
            <w:tcW w:w="5439" w:type="dxa"/>
          </w:tcPr>
          <w:p w14:paraId="297CCC4A" w14:textId="77777777" w:rsidR="000E38E6" w:rsidRPr="00A0656A" w:rsidRDefault="000E38E6" w:rsidP="000E38E6">
            <w:pPr>
              <w:rPr>
                <w:sz w:val="16"/>
                <w:szCs w:val="16"/>
              </w:rPr>
            </w:pPr>
            <w:r>
              <w:rPr>
                <w:sz w:val="16"/>
                <w:szCs w:val="16"/>
              </w:rPr>
              <w:t xml:space="preserve">Can transmit diseases, </w:t>
            </w:r>
            <w:r w:rsidRPr="00A0656A">
              <w:rPr>
                <w:sz w:val="16"/>
                <w:szCs w:val="16"/>
              </w:rPr>
              <w:t>infection</w:t>
            </w:r>
          </w:p>
        </w:tc>
        <w:tc>
          <w:tcPr>
            <w:tcW w:w="4049" w:type="dxa"/>
          </w:tcPr>
          <w:p w14:paraId="33B5EEE7" w14:textId="77777777" w:rsidR="000E38E6" w:rsidRPr="00A0656A" w:rsidRDefault="000E38E6" w:rsidP="000E38E6">
            <w:pPr>
              <w:rPr>
                <w:sz w:val="16"/>
                <w:szCs w:val="16"/>
              </w:rPr>
            </w:pPr>
            <w:proofErr w:type="spellStart"/>
            <w:r w:rsidRPr="00A0656A">
              <w:rPr>
                <w:sz w:val="16"/>
                <w:szCs w:val="16"/>
              </w:rPr>
              <w:t>Mwaba</w:t>
            </w:r>
            <w:proofErr w:type="spellEnd"/>
            <w:r w:rsidRPr="00A0656A">
              <w:rPr>
                <w:sz w:val="16"/>
                <w:szCs w:val="16"/>
              </w:rPr>
              <w:t xml:space="preserve"> and </w:t>
            </w:r>
            <w:proofErr w:type="spellStart"/>
            <w:r w:rsidRPr="00A0656A">
              <w:rPr>
                <w:sz w:val="16"/>
                <w:szCs w:val="16"/>
              </w:rPr>
              <w:t>Keikelame</w:t>
            </w:r>
            <w:proofErr w:type="spellEnd"/>
            <w:r w:rsidRPr="00A0656A">
              <w:rPr>
                <w:sz w:val="16"/>
                <w:szCs w:val="16"/>
              </w:rPr>
              <w:t xml:space="preserve"> 1995; </w:t>
            </w:r>
            <w:proofErr w:type="spellStart"/>
            <w:r w:rsidRPr="00A0656A">
              <w:rPr>
                <w:sz w:val="16"/>
                <w:szCs w:val="16"/>
              </w:rPr>
              <w:t>Salaudeen</w:t>
            </w:r>
            <w:proofErr w:type="spellEnd"/>
            <w:r w:rsidRPr="00A0656A">
              <w:rPr>
                <w:sz w:val="16"/>
                <w:szCs w:val="16"/>
              </w:rPr>
              <w:t xml:space="preserve"> et al 2011; </w:t>
            </w:r>
            <w:proofErr w:type="spellStart"/>
            <w:r w:rsidRPr="00A0656A">
              <w:rPr>
                <w:sz w:val="16"/>
                <w:szCs w:val="16"/>
              </w:rPr>
              <w:t>Sekoni</w:t>
            </w:r>
            <w:proofErr w:type="spellEnd"/>
            <w:r w:rsidRPr="00A0656A">
              <w:rPr>
                <w:sz w:val="16"/>
                <w:szCs w:val="16"/>
              </w:rPr>
              <w:t xml:space="preserve"> et al 2014; Obi 2007; Jacobs et al 1995; Harrington 2012; von </w:t>
            </w:r>
            <w:proofErr w:type="spellStart"/>
            <w:r w:rsidRPr="00A0656A">
              <w:rPr>
                <w:sz w:val="16"/>
                <w:szCs w:val="16"/>
              </w:rPr>
              <w:t>Zahran</w:t>
            </w:r>
            <w:proofErr w:type="spellEnd"/>
            <w:r w:rsidRPr="00A0656A">
              <w:rPr>
                <w:sz w:val="16"/>
                <w:szCs w:val="16"/>
              </w:rPr>
              <w:t xml:space="preserve"> and von Ali 2013</w:t>
            </w:r>
          </w:p>
        </w:tc>
      </w:tr>
      <w:tr w:rsidR="000E38E6" w:rsidRPr="00A0656A" w14:paraId="7DFF9F02" w14:textId="77777777" w:rsidTr="000E38E6">
        <w:trPr>
          <w:tblHeader/>
        </w:trPr>
        <w:tc>
          <w:tcPr>
            <w:tcW w:w="275" w:type="dxa"/>
          </w:tcPr>
          <w:p w14:paraId="00B77EA6" w14:textId="77777777" w:rsidR="000E38E6" w:rsidRPr="00A0656A" w:rsidRDefault="000E38E6" w:rsidP="000E38E6">
            <w:pPr>
              <w:rPr>
                <w:b/>
                <w:sz w:val="16"/>
                <w:szCs w:val="16"/>
              </w:rPr>
            </w:pPr>
          </w:p>
        </w:tc>
        <w:tc>
          <w:tcPr>
            <w:tcW w:w="5439" w:type="dxa"/>
          </w:tcPr>
          <w:p w14:paraId="1A825284" w14:textId="719B1021" w:rsidR="000E38E6" w:rsidRPr="00A0656A" w:rsidRDefault="00672AB6" w:rsidP="000E38E6">
            <w:pPr>
              <w:rPr>
                <w:sz w:val="16"/>
                <w:szCs w:val="16"/>
              </w:rPr>
            </w:pPr>
            <w:r>
              <w:rPr>
                <w:sz w:val="16"/>
                <w:szCs w:val="16"/>
              </w:rPr>
              <w:t>Can cause health problems; h</w:t>
            </w:r>
            <w:r w:rsidR="000E38E6" w:rsidRPr="00A0656A">
              <w:rPr>
                <w:sz w:val="16"/>
                <w:szCs w:val="16"/>
              </w:rPr>
              <w:t>armful</w:t>
            </w:r>
          </w:p>
        </w:tc>
        <w:tc>
          <w:tcPr>
            <w:tcW w:w="4049" w:type="dxa"/>
          </w:tcPr>
          <w:p w14:paraId="14A44BE0" w14:textId="77777777" w:rsidR="000E38E6" w:rsidRPr="00A0656A" w:rsidRDefault="000E38E6" w:rsidP="000E38E6">
            <w:pPr>
              <w:rPr>
                <w:sz w:val="16"/>
                <w:szCs w:val="16"/>
              </w:rPr>
            </w:pPr>
            <w:proofErr w:type="spellStart"/>
            <w:r w:rsidRPr="00A0656A">
              <w:rPr>
                <w:sz w:val="16"/>
                <w:szCs w:val="16"/>
              </w:rPr>
              <w:t>Mwaba</w:t>
            </w:r>
            <w:proofErr w:type="spellEnd"/>
            <w:r w:rsidRPr="00A0656A">
              <w:rPr>
                <w:sz w:val="16"/>
                <w:szCs w:val="16"/>
              </w:rPr>
              <w:t xml:space="preserve"> and </w:t>
            </w:r>
            <w:proofErr w:type="spellStart"/>
            <w:r w:rsidRPr="00A0656A">
              <w:rPr>
                <w:sz w:val="16"/>
                <w:szCs w:val="16"/>
              </w:rPr>
              <w:t>Keikelame</w:t>
            </w:r>
            <w:proofErr w:type="spellEnd"/>
            <w:r w:rsidRPr="00A0656A">
              <w:rPr>
                <w:sz w:val="16"/>
                <w:szCs w:val="16"/>
              </w:rPr>
              <w:t xml:space="preserve"> 1995; </w:t>
            </w:r>
            <w:proofErr w:type="spellStart"/>
            <w:r w:rsidRPr="00A0656A">
              <w:rPr>
                <w:sz w:val="16"/>
                <w:szCs w:val="16"/>
              </w:rPr>
              <w:t>Sekoni</w:t>
            </w:r>
            <w:proofErr w:type="spellEnd"/>
            <w:r w:rsidRPr="00A0656A">
              <w:rPr>
                <w:sz w:val="16"/>
                <w:szCs w:val="16"/>
              </w:rPr>
              <w:t xml:space="preserve"> et al 2014; Obi 2007; </w:t>
            </w:r>
            <w:proofErr w:type="spellStart"/>
            <w:r w:rsidRPr="00A0656A">
              <w:rPr>
                <w:sz w:val="16"/>
                <w:szCs w:val="16"/>
              </w:rPr>
              <w:t>Gobatto</w:t>
            </w:r>
            <w:proofErr w:type="spellEnd"/>
            <w:r w:rsidRPr="00A0656A">
              <w:rPr>
                <w:sz w:val="16"/>
                <w:szCs w:val="16"/>
              </w:rPr>
              <w:t xml:space="preserve"> 1996; Jacobs et al 1995; von </w:t>
            </w:r>
            <w:proofErr w:type="spellStart"/>
            <w:r w:rsidRPr="00A0656A">
              <w:rPr>
                <w:sz w:val="16"/>
                <w:szCs w:val="16"/>
              </w:rPr>
              <w:t>Zahran</w:t>
            </w:r>
            <w:proofErr w:type="spellEnd"/>
            <w:r w:rsidRPr="00A0656A">
              <w:rPr>
                <w:sz w:val="16"/>
                <w:szCs w:val="16"/>
              </w:rPr>
              <w:t xml:space="preserve"> and von Ali 2013</w:t>
            </w:r>
          </w:p>
        </w:tc>
      </w:tr>
      <w:tr w:rsidR="000E38E6" w:rsidRPr="00A0656A" w14:paraId="2C663FC6" w14:textId="77777777" w:rsidTr="000E38E6">
        <w:trPr>
          <w:tblHeader/>
        </w:trPr>
        <w:tc>
          <w:tcPr>
            <w:tcW w:w="275" w:type="dxa"/>
          </w:tcPr>
          <w:p w14:paraId="528414FC" w14:textId="77777777" w:rsidR="000E38E6" w:rsidRPr="00A0656A" w:rsidRDefault="000E38E6" w:rsidP="000E38E6">
            <w:pPr>
              <w:rPr>
                <w:b/>
                <w:sz w:val="16"/>
                <w:szCs w:val="16"/>
              </w:rPr>
            </w:pPr>
          </w:p>
        </w:tc>
        <w:tc>
          <w:tcPr>
            <w:tcW w:w="5439" w:type="dxa"/>
          </w:tcPr>
          <w:p w14:paraId="3025F684" w14:textId="77777777" w:rsidR="000E38E6" w:rsidRPr="00A0656A" w:rsidRDefault="000E38E6" w:rsidP="000E38E6">
            <w:pPr>
              <w:rPr>
                <w:sz w:val="16"/>
                <w:szCs w:val="16"/>
              </w:rPr>
            </w:pPr>
            <w:r w:rsidRPr="00A0656A">
              <w:rPr>
                <w:sz w:val="16"/>
                <w:szCs w:val="16"/>
              </w:rPr>
              <w:t xml:space="preserve">Cause </w:t>
            </w:r>
            <w:r>
              <w:rPr>
                <w:sz w:val="16"/>
                <w:szCs w:val="16"/>
              </w:rPr>
              <w:t>w</w:t>
            </w:r>
            <w:r w:rsidRPr="00A0656A">
              <w:rPr>
                <w:sz w:val="16"/>
                <w:szCs w:val="16"/>
              </w:rPr>
              <w:t>eakness</w:t>
            </w:r>
          </w:p>
        </w:tc>
        <w:tc>
          <w:tcPr>
            <w:tcW w:w="4049" w:type="dxa"/>
          </w:tcPr>
          <w:p w14:paraId="3B6F002B" w14:textId="77777777" w:rsidR="000E38E6" w:rsidRPr="00A0656A" w:rsidRDefault="000E38E6" w:rsidP="000E38E6">
            <w:pPr>
              <w:rPr>
                <w:sz w:val="16"/>
                <w:szCs w:val="16"/>
              </w:rPr>
            </w:pPr>
            <w:r w:rsidRPr="00A0656A">
              <w:rPr>
                <w:sz w:val="16"/>
                <w:szCs w:val="16"/>
              </w:rPr>
              <w:t>Harrington 2012</w:t>
            </w:r>
          </w:p>
        </w:tc>
      </w:tr>
      <w:tr w:rsidR="000E38E6" w:rsidRPr="00A0656A" w14:paraId="37F12679" w14:textId="77777777" w:rsidTr="000E38E6">
        <w:trPr>
          <w:tblHeader/>
        </w:trPr>
        <w:tc>
          <w:tcPr>
            <w:tcW w:w="275" w:type="dxa"/>
          </w:tcPr>
          <w:p w14:paraId="69A953B6" w14:textId="77777777" w:rsidR="000E38E6" w:rsidRPr="00A0656A" w:rsidRDefault="000E38E6" w:rsidP="000E38E6">
            <w:pPr>
              <w:rPr>
                <w:b/>
                <w:sz w:val="16"/>
                <w:szCs w:val="16"/>
              </w:rPr>
            </w:pPr>
          </w:p>
        </w:tc>
        <w:tc>
          <w:tcPr>
            <w:tcW w:w="5439" w:type="dxa"/>
          </w:tcPr>
          <w:p w14:paraId="1FFD6395" w14:textId="77777777" w:rsidR="000E38E6" w:rsidRPr="00A0656A" w:rsidRDefault="000E38E6" w:rsidP="000E38E6">
            <w:pPr>
              <w:rPr>
                <w:sz w:val="16"/>
                <w:szCs w:val="16"/>
              </w:rPr>
            </w:pPr>
            <w:r>
              <w:rPr>
                <w:sz w:val="16"/>
                <w:szCs w:val="16"/>
              </w:rPr>
              <w:t xml:space="preserve">Is </w:t>
            </w:r>
            <w:r w:rsidRPr="00A0656A">
              <w:rPr>
                <w:sz w:val="16"/>
                <w:szCs w:val="16"/>
              </w:rPr>
              <w:t>painful</w:t>
            </w:r>
          </w:p>
        </w:tc>
        <w:tc>
          <w:tcPr>
            <w:tcW w:w="4049" w:type="dxa"/>
          </w:tcPr>
          <w:p w14:paraId="56E20546" w14:textId="77777777" w:rsidR="000E38E6" w:rsidRPr="00A0656A" w:rsidRDefault="000E38E6" w:rsidP="000E38E6">
            <w:pPr>
              <w:rPr>
                <w:sz w:val="16"/>
                <w:szCs w:val="16"/>
              </w:rPr>
            </w:pP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w:t>
            </w:r>
          </w:p>
        </w:tc>
      </w:tr>
      <w:tr w:rsidR="000E38E6" w:rsidRPr="00A0656A" w14:paraId="5775C12C" w14:textId="77777777" w:rsidTr="000E38E6">
        <w:trPr>
          <w:tblHeader/>
        </w:trPr>
        <w:tc>
          <w:tcPr>
            <w:tcW w:w="275" w:type="dxa"/>
          </w:tcPr>
          <w:p w14:paraId="395DB3D8" w14:textId="77777777" w:rsidR="000E38E6" w:rsidRPr="00A0656A" w:rsidRDefault="000E38E6" w:rsidP="000E38E6">
            <w:pPr>
              <w:rPr>
                <w:b/>
                <w:sz w:val="16"/>
                <w:szCs w:val="16"/>
              </w:rPr>
            </w:pPr>
          </w:p>
        </w:tc>
        <w:tc>
          <w:tcPr>
            <w:tcW w:w="5439" w:type="dxa"/>
          </w:tcPr>
          <w:p w14:paraId="5AC92EAC" w14:textId="77777777" w:rsidR="000E38E6" w:rsidRPr="00A0656A" w:rsidRDefault="000E38E6" w:rsidP="000E38E6">
            <w:pPr>
              <w:rPr>
                <w:sz w:val="16"/>
                <w:szCs w:val="16"/>
              </w:rPr>
            </w:pPr>
            <w:r w:rsidRPr="00A0656A">
              <w:rPr>
                <w:sz w:val="16"/>
                <w:szCs w:val="16"/>
              </w:rPr>
              <w:t xml:space="preserve">Can </w:t>
            </w:r>
            <w:r>
              <w:rPr>
                <w:sz w:val="16"/>
                <w:szCs w:val="16"/>
              </w:rPr>
              <w:t>s</w:t>
            </w:r>
            <w:r w:rsidRPr="00A0656A">
              <w:rPr>
                <w:sz w:val="16"/>
                <w:szCs w:val="16"/>
              </w:rPr>
              <w:t>horten life due to psychological effect of knowing HIV status</w:t>
            </w:r>
          </w:p>
        </w:tc>
        <w:tc>
          <w:tcPr>
            <w:tcW w:w="4049" w:type="dxa"/>
          </w:tcPr>
          <w:p w14:paraId="73106814" w14:textId="77777777" w:rsidR="000E38E6" w:rsidRPr="00A0656A" w:rsidRDefault="000E38E6" w:rsidP="000E38E6">
            <w:pPr>
              <w:rPr>
                <w:sz w:val="16"/>
                <w:szCs w:val="16"/>
              </w:rPr>
            </w:pPr>
            <w:proofErr w:type="spellStart"/>
            <w:r>
              <w:rPr>
                <w:sz w:val="16"/>
                <w:szCs w:val="16"/>
              </w:rPr>
              <w:t>Koster</w:t>
            </w:r>
            <w:proofErr w:type="spellEnd"/>
            <w:r>
              <w:rPr>
                <w:sz w:val="16"/>
                <w:szCs w:val="16"/>
              </w:rPr>
              <w:t xml:space="preserve"> and Hassall 2011</w:t>
            </w:r>
          </w:p>
        </w:tc>
      </w:tr>
      <w:tr w:rsidR="000E38E6" w:rsidRPr="00A0656A" w14:paraId="2C4314F3" w14:textId="77777777" w:rsidTr="000E38E6">
        <w:trPr>
          <w:tblHeader/>
        </w:trPr>
        <w:tc>
          <w:tcPr>
            <w:tcW w:w="275" w:type="dxa"/>
          </w:tcPr>
          <w:p w14:paraId="5B80A334" w14:textId="77777777" w:rsidR="000E38E6" w:rsidRPr="00A0656A" w:rsidRDefault="000E38E6" w:rsidP="000E38E6">
            <w:pPr>
              <w:rPr>
                <w:b/>
                <w:sz w:val="16"/>
                <w:szCs w:val="16"/>
              </w:rPr>
            </w:pPr>
          </w:p>
        </w:tc>
        <w:tc>
          <w:tcPr>
            <w:tcW w:w="5439" w:type="dxa"/>
          </w:tcPr>
          <w:p w14:paraId="7101E325" w14:textId="4C26BB71" w:rsidR="000E38E6" w:rsidRPr="00A0656A" w:rsidRDefault="000E38E6" w:rsidP="000E38E6">
            <w:pPr>
              <w:rPr>
                <w:sz w:val="16"/>
                <w:szCs w:val="16"/>
              </w:rPr>
            </w:pPr>
            <w:r w:rsidRPr="00A0656A">
              <w:rPr>
                <w:sz w:val="16"/>
                <w:szCs w:val="16"/>
                <w:lang w:val="en-US"/>
              </w:rPr>
              <w:t>Dizziness, fainting attacks</w:t>
            </w:r>
            <w:r>
              <w:rPr>
                <w:sz w:val="16"/>
                <w:szCs w:val="16"/>
                <w:lang w:val="en-US"/>
              </w:rPr>
              <w:t xml:space="preserve">; </w:t>
            </w:r>
            <w:r w:rsidR="00672AB6">
              <w:rPr>
                <w:sz w:val="16"/>
                <w:szCs w:val="16"/>
                <w:lang w:val="en-US"/>
              </w:rPr>
              <w:t>h</w:t>
            </w:r>
            <w:r w:rsidRPr="00A0656A">
              <w:rPr>
                <w:sz w:val="16"/>
                <w:szCs w:val="16"/>
                <w:lang w:val="en-US"/>
              </w:rPr>
              <w:t xml:space="preserve">elps know </w:t>
            </w:r>
            <w:r>
              <w:rPr>
                <w:sz w:val="16"/>
                <w:szCs w:val="16"/>
                <w:lang w:val="en-US"/>
              </w:rPr>
              <w:t xml:space="preserve">blood group, </w:t>
            </w:r>
            <w:proofErr w:type="spellStart"/>
            <w:r>
              <w:rPr>
                <w:sz w:val="16"/>
                <w:szCs w:val="16"/>
                <w:lang w:val="en-US"/>
              </w:rPr>
              <w:t>Hb</w:t>
            </w:r>
            <w:proofErr w:type="spellEnd"/>
            <w:r>
              <w:rPr>
                <w:sz w:val="16"/>
                <w:szCs w:val="16"/>
                <w:lang w:val="en-US"/>
              </w:rPr>
              <w:t xml:space="preserve"> </w:t>
            </w:r>
            <w:proofErr w:type="spellStart"/>
            <w:r>
              <w:rPr>
                <w:sz w:val="16"/>
                <w:szCs w:val="16"/>
                <w:lang w:val="en-US"/>
              </w:rPr>
              <w:t>genotye</w:t>
            </w:r>
            <w:proofErr w:type="spellEnd"/>
            <w:r>
              <w:rPr>
                <w:sz w:val="16"/>
                <w:szCs w:val="16"/>
                <w:lang w:val="en-US"/>
              </w:rPr>
              <w:t xml:space="preserve">, HIV and </w:t>
            </w:r>
            <w:r w:rsidRPr="00A0656A">
              <w:rPr>
                <w:sz w:val="16"/>
                <w:szCs w:val="16"/>
                <w:lang w:val="en-US"/>
              </w:rPr>
              <w:t>other TTI status</w:t>
            </w:r>
          </w:p>
        </w:tc>
        <w:tc>
          <w:tcPr>
            <w:tcW w:w="4049" w:type="dxa"/>
          </w:tcPr>
          <w:p w14:paraId="7073F9CD" w14:textId="77777777" w:rsidR="000E38E6" w:rsidRPr="00A0656A" w:rsidRDefault="000E38E6" w:rsidP="000E38E6">
            <w:pPr>
              <w:rPr>
                <w:sz w:val="16"/>
                <w:szCs w:val="16"/>
              </w:rPr>
            </w:pPr>
            <w:proofErr w:type="spellStart"/>
            <w:r>
              <w:rPr>
                <w:sz w:val="16"/>
                <w:szCs w:val="16"/>
              </w:rPr>
              <w:t>Salaudeen</w:t>
            </w:r>
            <w:proofErr w:type="spellEnd"/>
            <w:r>
              <w:rPr>
                <w:sz w:val="16"/>
                <w:szCs w:val="16"/>
              </w:rPr>
              <w:t xml:space="preserve"> et al 2011</w:t>
            </w:r>
          </w:p>
        </w:tc>
      </w:tr>
      <w:tr w:rsidR="000E38E6" w:rsidRPr="00A0656A" w14:paraId="06A3E473" w14:textId="77777777" w:rsidTr="000E38E6">
        <w:trPr>
          <w:tblHeader/>
        </w:trPr>
        <w:tc>
          <w:tcPr>
            <w:tcW w:w="275" w:type="dxa"/>
          </w:tcPr>
          <w:p w14:paraId="24878246" w14:textId="77777777" w:rsidR="000E38E6" w:rsidRPr="00A0656A" w:rsidRDefault="000E38E6" w:rsidP="000E38E6">
            <w:pPr>
              <w:rPr>
                <w:b/>
                <w:sz w:val="16"/>
                <w:szCs w:val="16"/>
              </w:rPr>
            </w:pPr>
          </w:p>
        </w:tc>
        <w:tc>
          <w:tcPr>
            <w:tcW w:w="5439" w:type="dxa"/>
          </w:tcPr>
          <w:p w14:paraId="7D9D82A7" w14:textId="0CD524AB" w:rsidR="000E38E6" w:rsidRPr="00A0656A" w:rsidRDefault="000E38E6" w:rsidP="000E38E6">
            <w:pPr>
              <w:rPr>
                <w:sz w:val="16"/>
                <w:szCs w:val="16"/>
              </w:rPr>
            </w:pPr>
            <w:r w:rsidRPr="00A0656A">
              <w:rPr>
                <w:sz w:val="16"/>
                <w:szCs w:val="16"/>
              </w:rPr>
              <w:t xml:space="preserve">Can result in </w:t>
            </w:r>
            <w:r>
              <w:rPr>
                <w:sz w:val="16"/>
                <w:szCs w:val="16"/>
                <w:lang w:val="en-US"/>
              </w:rPr>
              <w:t>sudden deaths, d</w:t>
            </w:r>
            <w:r w:rsidRPr="00A0656A">
              <w:rPr>
                <w:sz w:val="16"/>
                <w:szCs w:val="16"/>
                <w:lang w:val="en-US"/>
              </w:rPr>
              <w:t>eath of donor</w:t>
            </w:r>
            <w:r>
              <w:rPr>
                <w:sz w:val="16"/>
                <w:szCs w:val="16"/>
                <w:lang w:val="en-US"/>
              </w:rPr>
              <w:t xml:space="preserve">; </w:t>
            </w:r>
            <w:r w:rsidR="00672AB6">
              <w:rPr>
                <w:sz w:val="16"/>
                <w:szCs w:val="16"/>
                <w:lang w:val="en-US"/>
              </w:rPr>
              <w:t>a</w:t>
            </w:r>
            <w:r w:rsidRPr="00A0656A">
              <w:rPr>
                <w:sz w:val="16"/>
                <w:szCs w:val="16"/>
                <w:lang w:val="en-US"/>
              </w:rPr>
              <w:t>naemia</w:t>
            </w:r>
          </w:p>
        </w:tc>
        <w:tc>
          <w:tcPr>
            <w:tcW w:w="4049" w:type="dxa"/>
          </w:tcPr>
          <w:p w14:paraId="1EAA4EF6" w14:textId="77777777" w:rsidR="000E38E6" w:rsidRPr="00A0656A" w:rsidRDefault="000E38E6" w:rsidP="000E38E6">
            <w:pPr>
              <w:rPr>
                <w:sz w:val="16"/>
                <w:szCs w:val="16"/>
              </w:rPr>
            </w:pPr>
            <w:proofErr w:type="spellStart"/>
            <w:r w:rsidRPr="00A0656A">
              <w:rPr>
                <w:sz w:val="16"/>
                <w:szCs w:val="16"/>
              </w:rPr>
              <w:t>Salaudeen</w:t>
            </w:r>
            <w:proofErr w:type="spellEnd"/>
            <w:r w:rsidRPr="00A0656A">
              <w:rPr>
                <w:sz w:val="16"/>
                <w:szCs w:val="16"/>
              </w:rPr>
              <w:t xml:space="preserve"> et al 2011; </w:t>
            </w:r>
            <w:proofErr w:type="spellStart"/>
            <w:r w:rsidRPr="00A0656A">
              <w:rPr>
                <w:sz w:val="16"/>
                <w:szCs w:val="16"/>
              </w:rPr>
              <w:t>Sekoni</w:t>
            </w:r>
            <w:proofErr w:type="spellEnd"/>
            <w:r w:rsidRPr="00A0656A">
              <w:rPr>
                <w:sz w:val="16"/>
                <w:szCs w:val="16"/>
              </w:rPr>
              <w:t xml:space="preserve"> et al 2014; Harrington 2012</w:t>
            </w:r>
          </w:p>
        </w:tc>
      </w:tr>
      <w:tr w:rsidR="000E38E6" w:rsidRPr="00A0656A" w14:paraId="30E9C13C" w14:textId="77777777" w:rsidTr="000E38E6">
        <w:trPr>
          <w:tblHeader/>
        </w:trPr>
        <w:tc>
          <w:tcPr>
            <w:tcW w:w="275" w:type="dxa"/>
          </w:tcPr>
          <w:p w14:paraId="587FC247" w14:textId="77777777" w:rsidR="000E38E6" w:rsidRPr="00A0656A" w:rsidRDefault="000E38E6" w:rsidP="000E38E6">
            <w:pPr>
              <w:rPr>
                <w:b/>
                <w:sz w:val="16"/>
                <w:szCs w:val="16"/>
              </w:rPr>
            </w:pPr>
          </w:p>
        </w:tc>
        <w:tc>
          <w:tcPr>
            <w:tcW w:w="5439" w:type="dxa"/>
          </w:tcPr>
          <w:p w14:paraId="384D07F8" w14:textId="09C2B04B" w:rsidR="000E38E6" w:rsidRPr="00A0656A" w:rsidRDefault="00672AB6" w:rsidP="000E38E6">
            <w:pPr>
              <w:rPr>
                <w:sz w:val="16"/>
                <w:szCs w:val="16"/>
              </w:rPr>
            </w:pPr>
            <w:r>
              <w:rPr>
                <w:sz w:val="16"/>
                <w:szCs w:val="16"/>
                <w:lang w:val="en-US"/>
              </w:rPr>
              <w:t>Invokes fear; m</w:t>
            </w:r>
            <w:r w:rsidR="000E38E6" w:rsidRPr="00A0656A">
              <w:rPr>
                <w:sz w:val="16"/>
                <w:szCs w:val="16"/>
                <w:lang w:val="en-US"/>
              </w:rPr>
              <w:t>eans something is wrong</w:t>
            </w:r>
            <w:r w:rsidR="000E38E6">
              <w:rPr>
                <w:sz w:val="16"/>
                <w:szCs w:val="16"/>
                <w:lang w:val="en-US"/>
              </w:rPr>
              <w:t xml:space="preserve">; </w:t>
            </w:r>
            <w:r>
              <w:rPr>
                <w:sz w:val="16"/>
                <w:szCs w:val="16"/>
                <w:lang w:val="en-US"/>
              </w:rPr>
              <w:t>h</w:t>
            </w:r>
            <w:r w:rsidR="000E38E6" w:rsidRPr="00A0656A">
              <w:rPr>
                <w:sz w:val="16"/>
                <w:szCs w:val="16"/>
                <w:lang w:val="en-US"/>
              </w:rPr>
              <w:t>elp get rid of excess blood</w:t>
            </w:r>
          </w:p>
        </w:tc>
        <w:tc>
          <w:tcPr>
            <w:tcW w:w="4049" w:type="dxa"/>
          </w:tcPr>
          <w:p w14:paraId="7E377754" w14:textId="77777777" w:rsidR="000E38E6" w:rsidRPr="00A0656A" w:rsidRDefault="000E38E6" w:rsidP="000E38E6">
            <w:pPr>
              <w:rPr>
                <w:sz w:val="16"/>
                <w:szCs w:val="16"/>
              </w:rPr>
            </w:pPr>
            <w:proofErr w:type="spellStart"/>
            <w:r w:rsidRPr="00A0656A">
              <w:rPr>
                <w:sz w:val="16"/>
                <w:szCs w:val="16"/>
              </w:rPr>
              <w:t>S</w:t>
            </w:r>
            <w:r>
              <w:rPr>
                <w:sz w:val="16"/>
                <w:szCs w:val="16"/>
              </w:rPr>
              <w:t>ekoni</w:t>
            </w:r>
            <w:proofErr w:type="spellEnd"/>
            <w:r>
              <w:rPr>
                <w:sz w:val="16"/>
                <w:szCs w:val="16"/>
              </w:rPr>
              <w:t xml:space="preserve"> et al 2014</w:t>
            </w:r>
          </w:p>
        </w:tc>
      </w:tr>
      <w:tr w:rsidR="000E38E6" w:rsidRPr="00A0656A" w14:paraId="46ACC8F1" w14:textId="77777777" w:rsidTr="000E38E6">
        <w:trPr>
          <w:tblHeader/>
        </w:trPr>
        <w:tc>
          <w:tcPr>
            <w:tcW w:w="275" w:type="dxa"/>
          </w:tcPr>
          <w:p w14:paraId="12A6EE0C" w14:textId="77777777" w:rsidR="000E38E6" w:rsidRPr="00A0656A" w:rsidRDefault="000E38E6" w:rsidP="000E38E6">
            <w:pPr>
              <w:rPr>
                <w:b/>
                <w:sz w:val="16"/>
                <w:szCs w:val="16"/>
              </w:rPr>
            </w:pPr>
          </w:p>
        </w:tc>
        <w:tc>
          <w:tcPr>
            <w:tcW w:w="5439" w:type="dxa"/>
          </w:tcPr>
          <w:p w14:paraId="2906EE45" w14:textId="0B0C8D55" w:rsidR="000E38E6" w:rsidRPr="00A0656A" w:rsidRDefault="000E38E6" w:rsidP="000E38E6">
            <w:pPr>
              <w:rPr>
                <w:sz w:val="16"/>
                <w:szCs w:val="16"/>
              </w:rPr>
            </w:pPr>
            <w:r>
              <w:rPr>
                <w:sz w:val="16"/>
                <w:szCs w:val="16"/>
              </w:rPr>
              <w:t xml:space="preserve">Help reduce obesity; </w:t>
            </w:r>
            <w:r w:rsidR="00672AB6">
              <w:rPr>
                <w:sz w:val="16"/>
                <w:szCs w:val="16"/>
              </w:rPr>
              <w:t>w</w:t>
            </w:r>
            <w:r w:rsidRPr="00A0656A">
              <w:rPr>
                <w:sz w:val="16"/>
                <w:szCs w:val="16"/>
              </w:rPr>
              <w:t>eight loss</w:t>
            </w:r>
          </w:p>
        </w:tc>
        <w:tc>
          <w:tcPr>
            <w:tcW w:w="4049" w:type="dxa"/>
          </w:tcPr>
          <w:p w14:paraId="09EF917B" w14:textId="77777777" w:rsidR="000E38E6" w:rsidRPr="00A0656A" w:rsidRDefault="000E38E6" w:rsidP="000E38E6">
            <w:pPr>
              <w:rPr>
                <w:sz w:val="16"/>
                <w:szCs w:val="16"/>
              </w:rPr>
            </w:pPr>
            <w:proofErr w:type="spellStart"/>
            <w:r w:rsidRPr="00A0656A">
              <w:rPr>
                <w:sz w:val="16"/>
                <w:szCs w:val="16"/>
              </w:rPr>
              <w:t>Salaudeen</w:t>
            </w:r>
            <w:proofErr w:type="spellEnd"/>
            <w:r w:rsidRPr="00A0656A">
              <w:rPr>
                <w:sz w:val="16"/>
                <w:szCs w:val="16"/>
              </w:rPr>
              <w:t xml:space="preserve"> et al 2011; Harrington 2012</w:t>
            </w:r>
          </w:p>
        </w:tc>
      </w:tr>
      <w:tr w:rsidR="000E38E6" w:rsidRPr="00A0656A" w14:paraId="0642DA4A" w14:textId="77777777" w:rsidTr="000E38E6">
        <w:trPr>
          <w:tblHeader/>
        </w:trPr>
        <w:tc>
          <w:tcPr>
            <w:tcW w:w="275" w:type="dxa"/>
          </w:tcPr>
          <w:p w14:paraId="6DA5944C" w14:textId="77777777" w:rsidR="000E38E6" w:rsidRPr="00A0656A" w:rsidRDefault="000E38E6" w:rsidP="000E38E6">
            <w:pPr>
              <w:rPr>
                <w:b/>
                <w:sz w:val="16"/>
                <w:szCs w:val="16"/>
              </w:rPr>
            </w:pPr>
          </w:p>
        </w:tc>
        <w:tc>
          <w:tcPr>
            <w:tcW w:w="5439" w:type="dxa"/>
          </w:tcPr>
          <w:p w14:paraId="04372425" w14:textId="77777777" w:rsidR="000E38E6" w:rsidRPr="00A0656A" w:rsidRDefault="000E38E6" w:rsidP="000E38E6">
            <w:pPr>
              <w:rPr>
                <w:sz w:val="16"/>
                <w:szCs w:val="16"/>
              </w:rPr>
            </w:pPr>
            <w:r w:rsidRPr="00A0656A">
              <w:rPr>
                <w:sz w:val="16"/>
                <w:szCs w:val="16"/>
                <w:lang w:val="en-US"/>
              </w:rPr>
              <w:t>Saves the life of recipients</w:t>
            </w:r>
          </w:p>
        </w:tc>
        <w:tc>
          <w:tcPr>
            <w:tcW w:w="4049" w:type="dxa"/>
          </w:tcPr>
          <w:p w14:paraId="52724EB8" w14:textId="77777777" w:rsidR="000E38E6" w:rsidRPr="00A0656A" w:rsidRDefault="000E38E6" w:rsidP="000E38E6">
            <w:pPr>
              <w:rPr>
                <w:sz w:val="16"/>
                <w:szCs w:val="16"/>
              </w:rPr>
            </w:pPr>
            <w:proofErr w:type="spellStart"/>
            <w:r w:rsidRPr="00A0656A">
              <w:rPr>
                <w:sz w:val="16"/>
                <w:szCs w:val="16"/>
              </w:rPr>
              <w:t>Salaudeen</w:t>
            </w:r>
            <w:proofErr w:type="spellEnd"/>
            <w:r w:rsidRPr="00A0656A">
              <w:rPr>
                <w:sz w:val="16"/>
                <w:szCs w:val="16"/>
              </w:rPr>
              <w:t xml:space="preserve"> et al 2011; </w:t>
            </w:r>
            <w:proofErr w:type="spellStart"/>
            <w:r w:rsidRPr="00A0656A">
              <w:rPr>
                <w:sz w:val="16"/>
                <w:szCs w:val="16"/>
              </w:rPr>
              <w:t>Sekoni</w:t>
            </w:r>
            <w:proofErr w:type="spellEnd"/>
            <w:r w:rsidRPr="00A0656A">
              <w:rPr>
                <w:sz w:val="16"/>
                <w:szCs w:val="16"/>
              </w:rPr>
              <w:t xml:space="preserve"> et al 2014; </w:t>
            </w:r>
            <w:proofErr w:type="spellStart"/>
            <w:r w:rsidRPr="00A0656A">
              <w:rPr>
                <w:sz w:val="16"/>
                <w:szCs w:val="16"/>
              </w:rPr>
              <w:t>Salaudeen</w:t>
            </w:r>
            <w:proofErr w:type="spellEnd"/>
            <w:r w:rsidRPr="00A0656A">
              <w:rPr>
                <w:sz w:val="16"/>
                <w:szCs w:val="16"/>
              </w:rPr>
              <w:t xml:space="preserve"> and </w:t>
            </w:r>
            <w:proofErr w:type="spellStart"/>
            <w:r w:rsidRPr="00A0656A">
              <w:rPr>
                <w:sz w:val="16"/>
                <w:szCs w:val="16"/>
              </w:rPr>
              <w:t>Odeh</w:t>
            </w:r>
            <w:proofErr w:type="spellEnd"/>
            <w:r w:rsidRPr="00A0656A">
              <w:rPr>
                <w:sz w:val="16"/>
                <w:szCs w:val="16"/>
              </w:rPr>
              <w:t xml:space="preserve"> 2011;  Harrington 2012; </w:t>
            </w:r>
            <w:proofErr w:type="spellStart"/>
            <w:r w:rsidRPr="00A0656A">
              <w:rPr>
                <w:sz w:val="16"/>
                <w:szCs w:val="16"/>
              </w:rPr>
              <w:t>Haoses-Gorases</w:t>
            </w:r>
            <w:proofErr w:type="spellEnd"/>
            <w:r w:rsidRPr="00A0656A">
              <w:rPr>
                <w:sz w:val="16"/>
                <w:szCs w:val="16"/>
              </w:rPr>
              <w:t xml:space="preserve"> and </w:t>
            </w:r>
            <w:proofErr w:type="spellStart"/>
            <w:r w:rsidRPr="00A0656A">
              <w:rPr>
                <w:sz w:val="16"/>
                <w:szCs w:val="16"/>
              </w:rPr>
              <w:t>Katjire</w:t>
            </w:r>
            <w:proofErr w:type="spellEnd"/>
            <w:r w:rsidRPr="00A0656A">
              <w:rPr>
                <w:sz w:val="16"/>
                <w:szCs w:val="16"/>
              </w:rPr>
              <w:t xml:space="preserve"> 2013</w:t>
            </w:r>
          </w:p>
        </w:tc>
      </w:tr>
      <w:tr w:rsidR="000E38E6" w:rsidRPr="00A0656A" w14:paraId="5672A9CD" w14:textId="77777777" w:rsidTr="000E38E6">
        <w:trPr>
          <w:tblHeader/>
        </w:trPr>
        <w:tc>
          <w:tcPr>
            <w:tcW w:w="275" w:type="dxa"/>
          </w:tcPr>
          <w:p w14:paraId="4DBCFC82" w14:textId="77777777" w:rsidR="000E38E6" w:rsidRPr="00A0656A" w:rsidRDefault="000E38E6" w:rsidP="000E38E6">
            <w:pPr>
              <w:rPr>
                <w:b/>
                <w:sz w:val="16"/>
                <w:szCs w:val="16"/>
              </w:rPr>
            </w:pPr>
          </w:p>
        </w:tc>
        <w:tc>
          <w:tcPr>
            <w:tcW w:w="5439" w:type="dxa"/>
          </w:tcPr>
          <w:p w14:paraId="662FE6D5" w14:textId="77777777" w:rsidR="000E38E6" w:rsidRPr="00A0656A" w:rsidRDefault="000E38E6" w:rsidP="000E38E6">
            <w:pPr>
              <w:rPr>
                <w:sz w:val="16"/>
                <w:szCs w:val="16"/>
              </w:rPr>
            </w:pPr>
            <w:r w:rsidRPr="00A0656A">
              <w:rPr>
                <w:sz w:val="16"/>
                <w:szCs w:val="16"/>
              </w:rPr>
              <w:t xml:space="preserve">Help a person in </w:t>
            </w:r>
            <w:r>
              <w:rPr>
                <w:sz w:val="16"/>
                <w:szCs w:val="16"/>
              </w:rPr>
              <w:t xml:space="preserve">need, </w:t>
            </w:r>
            <w:r w:rsidRPr="00A0656A">
              <w:rPr>
                <w:sz w:val="16"/>
                <w:szCs w:val="16"/>
              </w:rPr>
              <w:t>distress</w:t>
            </w:r>
          </w:p>
        </w:tc>
        <w:tc>
          <w:tcPr>
            <w:tcW w:w="4049" w:type="dxa"/>
          </w:tcPr>
          <w:p w14:paraId="56B770E3" w14:textId="77777777" w:rsidR="000E38E6" w:rsidRPr="00A0656A" w:rsidRDefault="000E38E6" w:rsidP="000E38E6">
            <w:pPr>
              <w:rPr>
                <w:sz w:val="16"/>
                <w:szCs w:val="16"/>
              </w:rPr>
            </w:pPr>
            <w:proofErr w:type="spellStart"/>
            <w:r w:rsidRPr="00A0656A">
              <w:rPr>
                <w:sz w:val="16"/>
                <w:szCs w:val="16"/>
              </w:rPr>
              <w:t>Koster</w:t>
            </w:r>
            <w:proofErr w:type="spellEnd"/>
            <w:r w:rsidRPr="00A0656A">
              <w:rPr>
                <w:sz w:val="16"/>
                <w:szCs w:val="16"/>
              </w:rPr>
              <w:t xml:space="preserve"> and </w:t>
            </w:r>
            <w:r>
              <w:rPr>
                <w:sz w:val="16"/>
                <w:szCs w:val="16"/>
              </w:rPr>
              <w:t xml:space="preserve">Hassall 2011; </w:t>
            </w:r>
            <w:proofErr w:type="spellStart"/>
            <w:r>
              <w:rPr>
                <w:sz w:val="16"/>
                <w:szCs w:val="16"/>
              </w:rPr>
              <w:t>Sekoni</w:t>
            </w:r>
            <w:proofErr w:type="spellEnd"/>
            <w:r>
              <w:rPr>
                <w:sz w:val="16"/>
                <w:szCs w:val="16"/>
              </w:rPr>
              <w:t xml:space="preserve"> et al 2014</w:t>
            </w:r>
          </w:p>
        </w:tc>
      </w:tr>
      <w:tr w:rsidR="000E38E6" w:rsidRPr="00A0656A" w14:paraId="11F9ABFE" w14:textId="77777777" w:rsidTr="000E38E6">
        <w:tc>
          <w:tcPr>
            <w:tcW w:w="9758" w:type="dxa"/>
            <w:gridSpan w:val="3"/>
          </w:tcPr>
          <w:p w14:paraId="07E9088D" w14:textId="77777777" w:rsidR="000E38E6" w:rsidRPr="00171698" w:rsidRDefault="000E38E6" w:rsidP="000E38E6">
            <w:pPr>
              <w:rPr>
                <w:b/>
                <w:i/>
                <w:sz w:val="16"/>
                <w:szCs w:val="16"/>
              </w:rPr>
            </w:pPr>
            <w:r w:rsidRPr="00171698">
              <w:rPr>
                <w:b/>
                <w:i/>
                <w:sz w:val="16"/>
                <w:szCs w:val="16"/>
              </w:rPr>
              <w:t>Spiritual</w:t>
            </w:r>
          </w:p>
        </w:tc>
      </w:tr>
      <w:tr w:rsidR="000E38E6" w:rsidRPr="00A0656A" w14:paraId="39E7C68D" w14:textId="77777777" w:rsidTr="000E38E6">
        <w:tc>
          <w:tcPr>
            <w:tcW w:w="275" w:type="dxa"/>
          </w:tcPr>
          <w:p w14:paraId="3247ED8A" w14:textId="77777777" w:rsidR="000E38E6" w:rsidRPr="00A0656A" w:rsidRDefault="000E38E6" w:rsidP="000E38E6">
            <w:pPr>
              <w:rPr>
                <w:sz w:val="16"/>
                <w:szCs w:val="16"/>
              </w:rPr>
            </w:pPr>
          </w:p>
        </w:tc>
        <w:tc>
          <w:tcPr>
            <w:tcW w:w="5439" w:type="dxa"/>
          </w:tcPr>
          <w:p w14:paraId="0C709ECD" w14:textId="77777777" w:rsidR="000E38E6" w:rsidRPr="00A0656A" w:rsidRDefault="000E38E6" w:rsidP="000E38E6">
            <w:pPr>
              <w:rPr>
                <w:sz w:val="16"/>
                <w:szCs w:val="16"/>
              </w:rPr>
            </w:pPr>
            <w:r w:rsidRPr="00A0656A">
              <w:rPr>
                <w:sz w:val="16"/>
                <w:szCs w:val="16"/>
              </w:rPr>
              <w:t>Reduce ability to protect oneself spiritually</w:t>
            </w:r>
          </w:p>
        </w:tc>
        <w:tc>
          <w:tcPr>
            <w:tcW w:w="4049" w:type="dxa"/>
          </w:tcPr>
          <w:p w14:paraId="5788E5E1" w14:textId="77777777" w:rsidR="000E38E6" w:rsidRPr="00A0656A" w:rsidRDefault="000E38E6" w:rsidP="000E38E6">
            <w:pPr>
              <w:rPr>
                <w:sz w:val="16"/>
                <w:szCs w:val="16"/>
              </w:rPr>
            </w:pPr>
            <w:proofErr w:type="spellStart"/>
            <w:r w:rsidRPr="00A0656A">
              <w:rPr>
                <w:sz w:val="16"/>
                <w:szCs w:val="16"/>
              </w:rPr>
              <w:t>Gobatto</w:t>
            </w:r>
            <w:proofErr w:type="spellEnd"/>
            <w:r w:rsidRPr="00A0656A">
              <w:rPr>
                <w:sz w:val="16"/>
                <w:szCs w:val="16"/>
              </w:rPr>
              <w:t xml:space="preserve"> 1996</w:t>
            </w:r>
          </w:p>
        </w:tc>
      </w:tr>
      <w:tr w:rsidR="000E38E6" w:rsidRPr="00A0656A" w14:paraId="01A04C16" w14:textId="77777777" w:rsidTr="000E38E6">
        <w:tc>
          <w:tcPr>
            <w:tcW w:w="275" w:type="dxa"/>
          </w:tcPr>
          <w:p w14:paraId="0BB8D296" w14:textId="77777777" w:rsidR="000E38E6" w:rsidRPr="00A0656A" w:rsidRDefault="000E38E6" w:rsidP="000E38E6">
            <w:pPr>
              <w:rPr>
                <w:sz w:val="16"/>
                <w:szCs w:val="16"/>
              </w:rPr>
            </w:pPr>
          </w:p>
        </w:tc>
        <w:tc>
          <w:tcPr>
            <w:tcW w:w="5439" w:type="dxa"/>
          </w:tcPr>
          <w:p w14:paraId="4C738348" w14:textId="77777777" w:rsidR="000E38E6" w:rsidRPr="00A0656A" w:rsidRDefault="000E38E6" w:rsidP="000E38E6">
            <w:pPr>
              <w:rPr>
                <w:sz w:val="16"/>
                <w:szCs w:val="16"/>
              </w:rPr>
            </w:pPr>
            <w:r>
              <w:rPr>
                <w:sz w:val="16"/>
                <w:szCs w:val="16"/>
                <w:lang w:val="en-US"/>
              </w:rPr>
              <w:t>G</w:t>
            </w:r>
            <w:r w:rsidRPr="00A0656A">
              <w:rPr>
                <w:sz w:val="16"/>
                <w:szCs w:val="16"/>
                <w:lang w:val="en-US"/>
              </w:rPr>
              <w:t xml:space="preserve">ives </w:t>
            </w:r>
            <w:r>
              <w:rPr>
                <w:sz w:val="16"/>
                <w:szCs w:val="16"/>
                <w:lang w:val="en-US"/>
              </w:rPr>
              <w:t>s</w:t>
            </w:r>
            <w:r w:rsidRPr="00A0656A">
              <w:rPr>
                <w:sz w:val="16"/>
                <w:szCs w:val="16"/>
                <w:lang w:val="en-US"/>
              </w:rPr>
              <w:t>piritual satisfaction</w:t>
            </w:r>
          </w:p>
        </w:tc>
        <w:tc>
          <w:tcPr>
            <w:tcW w:w="4049" w:type="dxa"/>
          </w:tcPr>
          <w:p w14:paraId="0680433E" w14:textId="77777777" w:rsidR="000E38E6" w:rsidRPr="00A0656A" w:rsidRDefault="000E38E6" w:rsidP="000E38E6">
            <w:pPr>
              <w:rPr>
                <w:sz w:val="16"/>
                <w:szCs w:val="16"/>
              </w:rPr>
            </w:pPr>
            <w:proofErr w:type="spellStart"/>
            <w:r>
              <w:rPr>
                <w:sz w:val="16"/>
                <w:szCs w:val="16"/>
              </w:rPr>
              <w:t>Salaudeen</w:t>
            </w:r>
            <w:proofErr w:type="spellEnd"/>
            <w:r>
              <w:rPr>
                <w:sz w:val="16"/>
                <w:szCs w:val="16"/>
              </w:rPr>
              <w:t xml:space="preserve"> et al 2011</w:t>
            </w:r>
          </w:p>
        </w:tc>
      </w:tr>
      <w:tr w:rsidR="000E38E6" w:rsidRPr="00A0656A" w14:paraId="036342E0" w14:textId="77777777" w:rsidTr="000E38E6">
        <w:tc>
          <w:tcPr>
            <w:tcW w:w="275" w:type="dxa"/>
          </w:tcPr>
          <w:p w14:paraId="7D93A20F" w14:textId="77777777" w:rsidR="000E38E6" w:rsidRPr="00A0656A" w:rsidRDefault="000E38E6" w:rsidP="000E38E6">
            <w:pPr>
              <w:rPr>
                <w:sz w:val="16"/>
                <w:szCs w:val="16"/>
              </w:rPr>
            </w:pPr>
          </w:p>
        </w:tc>
        <w:tc>
          <w:tcPr>
            <w:tcW w:w="5439" w:type="dxa"/>
          </w:tcPr>
          <w:p w14:paraId="23BD10E3" w14:textId="77777777" w:rsidR="000E38E6" w:rsidRPr="00A0656A" w:rsidRDefault="000E38E6" w:rsidP="000E38E6">
            <w:pPr>
              <w:rPr>
                <w:sz w:val="16"/>
                <w:szCs w:val="16"/>
                <w:lang w:val="en-US"/>
              </w:rPr>
            </w:pPr>
            <w:r w:rsidRPr="00A0656A">
              <w:rPr>
                <w:sz w:val="16"/>
                <w:szCs w:val="16"/>
              </w:rPr>
              <w:t>Donated blood can be used for occultism</w:t>
            </w:r>
          </w:p>
        </w:tc>
        <w:tc>
          <w:tcPr>
            <w:tcW w:w="4049" w:type="dxa"/>
          </w:tcPr>
          <w:p w14:paraId="273DA803" w14:textId="77777777" w:rsidR="000E38E6" w:rsidRPr="00A0656A" w:rsidRDefault="000E38E6" w:rsidP="000E38E6">
            <w:pPr>
              <w:rPr>
                <w:sz w:val="16"/>
                <w:szCs w:val="16"/>
              </w:rPr>
            </w:pPr>
            <w:proofErr w:type="spellStart"/>
            <w:r w:rsidRPr="00A0656A">
              <w:rPr>
                <w:sz w:val="16"/>
                <w:szCs w:val="16"/>
              </w:rPr>
              <w:t>Koster</w:t>
            </w:r>
            <w:proofErr w:type="spellEnd"/>
            <w:r w:rsidRPr="00A0656A">
              <w:rPr>
                <w:sz w:val="16"/>
                <w:szCs w:val="16"/>
              </w:rPr>
              <w:t xml:space="preserve"> and Hassall 2011; Asamoah-Akuoko et al 2016</w:t>
            </w:r>
          </w:p>
        </w:tc>
      </w:tr>
      <w:tr w:rsidR="000E38E6" w:rsidRPr="00A0656A" w14:paraId="07CE4218" w14:textId="77777777" w:rsidTr="000E38E6">
        <w:tc>
          <w:tcPr>
            <w:tcW w:w="9758" w:type="dxa"/>
            <w:gridSpan w:val="3"/>
          </w:tcPr>
          <w:p w14:paraId="12093F4E" w14:textId="77777777" w:rsidR="000E38E6" w:rsidRPr="00171698" w:rsidRDefault="000E38E6" w:rsidP="000E38E6">
            <w:pPr>
              <w:rPr>
                <w:b/>
                <w:i/>
                <w:sz w:val="16"/>
                <w:szCs w:val="16"/>
              </w:rPr>
            </w:pPr>
            <w:r w:rsidRPr="00171698">
              <w:rPr>
                <w:b/>
                <w:i/>
                <w:sz w:val="16"/>
                <w:szCs w:val="16"/>
              </w:rPr>
              <w:t>Religious</w:t>
            </w:r>
          </w:p>
        </w:tc>
      </w:tr>
      <w:tr w:rsidR="000E38E6" w:rsidRPr="00A0656A" w14:paraId="1EA4CE45" w14:textId="77777777" w:rsidTr="000E38E6">
        <w:tc>
          <w:tcPr>
            <w:tcW w:w="275" w:type="dxa"/>
          </w:tcPr>
          <w:p w14:paraId="0ECA5363" w14:textId="77777777" w:rsidR="000E38E6" w:rsidRPr="00A0656A" w:rsidRDefault="000E38E6" w:rsidP="000E38E6">
            <w:pPr>
              <w:rPr>
                <w:sz w:val="16"/>
                <w:szCs w:val="16"/>
              </w:rPr>
            </w:pPr>
          </w:p>
        </w:tc>
        <w:tc>
          <w:tcPr>
            <w:tcW w:w="5439" w:type="dxa"/>
          </w:tcPr>
          <w:p w14:paraId="02EDA714" w14:textId="77777777" w:rsidR="000E38E6" w:rsidRPr="00A0656A" w:rsidRDefault="000E38E6" w:rsidP="000E38E6">
            <w:pPr>
              <w:rPr>
                <w:sz w:val="16"/>
                <w:szCs w:val="16"/>
              </w:rPr>
            </w:pPr>
            <w:r w:rsidRPr="00A0656A">
              <w:rPr>
                <w:sz w:val="16"/>
                <w:szCs w:val="16"/>
                <w:lang w:val="en-US"/>
              </w:rPr>
              <w:t>Against religious belief</w:t>
            </w:r>
          </w:p>
        </w:tc>
        <w:tc>
          <w:tcPr>
            <w:tcW w:w="4049" w:type="dxa"/>
          </w:tcPr>
          <w:p w14:paraId="722F60E3" w14:textId="77777777" w:rsidR="000E38E6" w:rsidRPr="00A0656A" w:rsidRDefault="000E38E6" w:rsidP="000E38E6">
            <w:pPr>
              <w:rPr>
                <w:sz w:val="16"/>
                <w:szCs w:val="16"/>
              </w:rPr>
            </w:pPr>
            <w:r w:rsidRPr="00A0656A">
              <w:rPr>
                <w:sz w:val="16"/>
                <w:szCs w:val="16"/>
              </w:rPr>
              <w:t>Harrington 2012</w:t>
            </w:r>
          </w:p>
        </w:tc>
      </w:tr>
      <w:tr w:rsidR="000E38E6" w:rsidRPr="00A0656A" w14:paraId="4BEB00FF" w14:textId="77777777" w:rsidTr="000E38E6">
        <w:tc>
          <w:tcPr>
            <w:tcW w:w="9758" w:type="dxa"/>
            <w:gridSpan w:val="3"/>
          </w:tcPr>
          <w:p w14:paraId="3389E38A" w14:textId="77777777" w:rsidR="000E38E6" w:rsidRPr="00171698" w:rsidRDefault="000E38E6" w:rsidP="000E38E6">
            <w:pPr>
              <w:rPr>
                <w:b/>
                <w:i/>
                <w:sz w:val="16"/>
                <w:szCs w:val="16"/>
              </w:rPr>
            </w:pPr>
            <w:r w:rsidRPr="00171698">
              <w:rPr>
                <w:b/>
                <w:i/>
                <w:sz w:val="16"/>
                <w:szCs w:val="16"/>
              </w:rPr>
              <w:t>Selective</w:t>
            </w:r>
          </w:p>
        </w:tc>
      </w:tr>
      <w:tr w:rsidR="000E38E6" w:rsidRPr="00A0656A" w14:paraId="0E5B5DF3" w14:textId="77777777" w:rsidTr="000E38E6">
        <w:tc>
          <w:tcPr>
            <w:tcW w:w="275" w:type="dxa"/>
          </w:tcPr>
          <w:p w14:paraId="119204A4" w14:textId="77777777" w:rsidR="000E38E6" w:rsidRPr="00A0656A" w:rsidRDefault="000E38E6" w:rsidP="000E38E6">
            <w:pPr>
              <w:rPr>
                <w:sz w:val="16"/>
                <w:szCs w:val="16"/>
              </w:rPr>
            </w:pPr>
          </w:p>
        </w:tc>
        <w:tc>
          <w:tcPr>
            <w:tcW w:w="5439" w:type="dxa"/>
          </w:tcPr>
          <w:p w14:paraId="29C8BE6D" w14:textId="77777777" w:rsidR="000E38E6" w:rsidRPr="00A0656A" w:rsidRDefault="000E38E6" w:rsidP="000E38E6">
            <w:pPr>
              <w:rPr>
                <w:sz w:val="16"/>
                <w:szCs w:val="16"/>
              </w:rPr>
            </w:pPr>
            <w:r w:rsidRPr="00A0656A">
              <w:rPr>
                <w:sz w:val="16"/>
                <w:szCs w:val="16"/>
              </w:rPr>
              <w:t>Racial discrimination</w:t>
            </w:r>
          </w:p>
        </w:tc>
        <w:tc>
          <w:tcPr>
            <w:tcW w:w="4049" w:type="dxa"/>
          </w:tcPr>
          <w:p w14:paraId="153E33F1" w14:textId="77777777" w:rsidR="000E38E6" w:rsidRPr="00A0656A" w:rsidRDefault="000E38E6" w:rsidP="000E38E6">
            <w:pPr>
              <w:rPr>
                <w:sz w:val="16"/>
                <w:szCs w:val="16"/>
              </w:rPr>
            </w:pPr>
            <w:proofErr w:type="spellStart"/>
            <w:r w:rsidRPr="00A0656A">
              <w:rPr>
                <w:sz w:val="16"/>
                <w:szCs w:val="16"/>
              </w:rPr>
              <w:t>Muthivhi</w:t>
            </w:r>
            <w:proofErr w:type="spellEnd"/>
            <w:r w:rsidRPr="00A0656A">
              <w:rPr>
                <w:sz w:val="16"/>
                <w:szCs w:val="16"/>
              </w:rPr>
              <w:t xml:space="preserve"> et al  2015</w:t>
            </w:r>
          </w:p>
        </w:tc>
      </w:tr>
      <w:tr w:rsidR="000E38E6" w:rsidRPr="00A0656A" w14:paraId="51547390" w14:textId="77777777" w:rsidTr="000E38E6">
        <w:tc>
          <w:tcPr>
            <w:tcW w:w="275" w:type="dxa"/>
          </w:tcPr>
          <w:p w14:paraId="622FEBFF" w14:textId="77777777" w:rsidR="000E38E6" w:rsidRPr="00A0656A" w:rsidRDefault="000E38E6" w:rsidP="000E38E6">
            <w:pPr>
              <w:rPr>
                <w:sz w:val="16"/>
                <w:szCs w:val="16"/>
              </w:rPr>
            </w:pPr>
          </w:p>
        </w:tc>
        <w:tc>
          <w:tcPr>
            <w:tcW w:w="5439" w:type="dxa"/>
          </w:tcPr>
          <w:p w14:paraId="637D82BB" w14:textId="77777777" w:rsidR="000E38E6" w:rsidRPr="00A0656A" w:rsidRDefault="000E38E6" w:rsidP="000E38E6">
            <w:pPr>
              <w:rPr>
                <w:sz w:val="16"/>
                <w:szCs w:val="16"/>
                <w:lang w:val="en-US"/>
              </w:rPr>
            </w:pPr>
            <w:r>
              <w:rPr>
                <w:sz w:val="16"/>
                <w:szCs w:val="16"/>
                <w:lang w:val="en-US"/>
              </w:rPr>
              <w:t>F</w:t>
            </w:r>
            <w:r w:rsidRPr="00A0656A">
              <w:rPr>
                <w:sz w:val="16"/>
                <w:szCs w:val="16"/>
                <w:lang w:val="en-US"/>
              </w:rPr>
              <w:t>emales cannot donate blood</w:t>
            </w:r>
          </w:p>
        </w:tc>
        <w:tc>
          <w:tcPr>
            <w:tcW w:w="4049" w:type="dxa"/>
          </w:tcPr>
          <w:p w14:paraId="610D2BC1" w14:textId="77777777" w:rsidR="000E38E6" w:rsidRPr="00A0656A" w:rsidRDefault="000E38E6" w:rsidP="000E38E6">
            <w:pPr>
              <w:rPr>
                <w:sz w:val="16"/>
                <w:szCs w:val="16"/>
              </w:rPr>
            </w:pPr>
            <w:proofErr w:type="spellStart"/>
            <w:r w:rsidRPr="00A0656A">
              <w:rPr>
                <w:sz w:val="16"/>
                <w:szCs w:val="16"/>
              </w:rPr>
              <w:t>Salaudeen</w:t>
            </w:r>
            <w:proofErr w:type="spellEnd"/>
            <w:r w:rsidRPr="00A0656A">
              <w:rPr>
                <w:sz w:val="16"/>
                <w:szCs w:val="16"/>
              </w:rPr>
              <w:t xml:space="preserve"> et al 2011; </w:t>
            </w:r>
            <w:proofErr w:type="spellStart"/>
            <w:r w:rsidRPr="00A0656A">
              <w:rPr>
                <w:sz w:val="16"/>
                <w:szCs w:val="16"/>
              </w:rPr>
              <w:t>Sekoni</w:t>
            </w:r>
            <w:proofErr w:type="spellEnd"/>
            <w:r w:rsidRPr="00A0656A">
              <w:rPr>
                <w:sz w:val="16"/>
                <w:szCs w:val="16"/>
              </w:rPr>
              <w:t xml:space="preserve"> et al 2014; </w:t>
            </w:r>
            <w:proofErr w:type="spellStart"/>
            <w:r w:rsidRPr="00A0656A">
              <w:rPr>
                <w:sz w:val="16"/>
                <w:szCs w:val="16"/>
              </w:rPr>
              <w:t>Olaiya</w:t>
            </w:r>
            <w:proofErr w:type="spellEnd"/>
            <w:r w:rsidRPr="00A0656A">
              <w:rPr>
                <w:sz w:val="16"/>
                <w:szCs w:val="16"/>
              </w:rPr>
              <w:t xml:space="preserve"> et al 2004; Ahmed et al 2006 </w:t>
            </w:r>
          </w:p>
        </w:tc>
      </w:tr>
      <w:tr w:rsidR="000E38E6" w:rsidRPr="00A0656A" w14:paraId="7FDCF2DA" w14:textId="77777777" w:rsidTr="000E38E6">
        <w:tc>
          <w:tcPr>
            <w:tcW w:w="275" w:type="dxa"/>
          </w:tcPr>
          <w:p w14:paraId="2FE23D18" w14:textId="77777777" w:rsidR="000E38E6" w:rsidRPr="00A0656A" w:rsidRDefault="000E38E6" w:rsidP="000E38E6">
            <w:pPr>
              <w:rPr>
                <w:sz w:val="16"/>
                <w:szCs w:val="16"/>
              </w:rPr>
            </w:pPr>
          </w:p>
        </w:tc>
        <w:tc>
          <w:tcPr>
            <w:tcW w:w="5439" w:type="dxa"/>
          </w:tcPr>
          <w:p w14:paraId="154E9D22" w14:textId="77777777" w:rsidR="000E38E6" w:rsidRPr="00A0656A" w:rsidRDefault="000E38E6" w:rsidP="000E38E6">
            <w:pPr>
              <w:rPr>
                <w:sz w:val="16"/>
                <w:szCs w:val="16"/>
                <w:lang w:val="en-US"/>
              </w:rPr>
            </w:pPr>
            <w:r w:rsidRPr="00A0656A">
              <w:rPr>
                <w:sz w:val="16"/>
                <w:szCs w:val="16"/>
                <w:lang w:val="en-US"/>
              </w:rPr>
              <w:t>Males cannot donate blood</w:t>
            </w:r>
          </w:p>
        </w:tc>
        <w:tc>
          <w:tcPr>
            <w:tcW w:w="4049" w:type="dxa"/>
          </w:tcPr>
          <w:p w14:paraId="03EEEBE9" w14:textId="77777777" w:rsidR="000E38E6" w:rsidRPr="00A0656A" w:rsidRDefault="000E38E6" w:rsidP="000E38E6">
            <w:pPr>
              <w:rPr>
                <w:sz w:val="16"/>
                <w:szCs w:val="16"/>
              </w:rPr>
            </w:pPr>
            <w:proofErr w:type="spellStart"/>
            <w:r>
              <w:rPr>
                <w:sz w:val="16"/>
                <w:szCs w:val="16"/>
              </w:rPr>
              <w:t>Sekoni</w:t>
            </w:r>
            <w:proofErr w:type="spellEnd"/>
            <w:r>
              <w:rPr>
                <w:sz w:val="16"/>
                <w:szCs w:val="16"/>
              </w:rPr>
              <w:t xml:space="preserve"> et al 2014</w:t>
            </w:r>
          </w:p>
        </w:tc>
      </w:tr>
      <w:tr w:rsidR="000E38E6" w:rsidRPr="00A0656A" w14:paraId="6B299658" w14:textId="77777777" w:rsidTr="000E38E6">
        <w:tc>
          <w:tcPr>
            <w:tcW w:w="275" w:type="dxa"/>
          </w:tcPr>
          <w:p w14:paraId="5A5D91A6" w14:textId="77777777" w:rsidR="000E38E6" w:rsidRPr="00A0656A" w:rsidRDefault="000E38E6" w:rsidP="000E38E6">
            <w:pPr>
              <w:rPr>
                <w:sz w:val="16"/>
                <w:szCs w:val="16"/>
              </w:rPr>
            </w:pPr>
          </w:p>
        </w:tc>
        <w:tc>
          <w:tcPr>
            <w:tcW w:w="5439" w:type="dxa"/>
          </w:tcPr>
          <w:p w14:paraId="52A98244" w14:textId="77777777" w:rsidR="000E38E6" w:rsidRPr="00A0656A" w:rsidRDefault="000E38E6" w:rsidP="000E38E6">
            <w:pPr>
              <w:rPr>
                <w:sz w:val="16"/>
                <w:szCs w:val="16"/>
                <w:lang w:val="en-US"/>
              </w:rPr>
            </w:pPr>
            <w:r w:rsidRPr="00A0656A">
              <w:rPr>
                <w:sz w:val="16"/>
                <w:szCs w:val="16"/>
                <w:lang w:val="en-US"/>
              </w:rPr>
              <w:t>Is reserved for the military</w:t>
            </w:r>
          </w:p>
        </w:tc>
        <w:tc>
          <w:tcPr>
            <w:tcW w:w="4049" w:type="dxa"/>
          </w:tcPr>
          <w:p w14:paraId="4BF7594C" w14:textId="77777777" w:rsidR="000E38E6" w:rsidRPr="00A0656A" w:rsidRDefault="000E38E6" w:rsidP="000E38E6">
            <w:pPr>
              <w:rPr>
                <w:sz w:val="16"/>
                <w:szCs w:val="16"/>
              </w:rPr>
            </w:pPr>
            <w:r>
              <w:rPr>
                <w:sz w:val="16"/>
                <w:szCs w:val="16"/>
              </w:rPr>
              <w:t>Obi 2007</w:t>
            </w:r>
          </w:p>
        </w:tc>
      </w:tr>
      <w:tr w:rsidR="000E38E6" w:rsidRPr="00A0656A" w14:paraId="13B1F2A2" w14:textId="77777777" w:rsidTr="000E38E6">
        <w:tc>
          <w:tcPr>
            <w:tcW w:w="9758" w:type="dxa"/>
            <w:gridSpan w:val="3"/>
          </w:tcPr>
          <w:p w14:paraId="357990BA" w14:textId="77777777" w:rsidR="000E38E6" w:rsidRPr="00171698" w:rsidRDefault="000E38E6" w:rsidP="000E38E6">
            <w:pPr>
              <w:rPr>
                <w:b/>
                <w:i/>
                <w:sz w:val="16"/>
                <w:szCs w:val="16"/>
              </w:rPr>
            </w:pPr>
            <w:r w:rsidRPr="00171698">
              <w:rPr>
                <w:b/>
                <w:i/>
                <w:sz w:val="16"/>
                <w:szCs w:val="16"/>
              </w:rPr>
              <w:t>Family or kin</w:t>
            </w:r>
          </w:p>
        </w:tc>
      </w:tr>
      <w:tr w:rsidR="000E38E6" w:rsidRPr="00A0656A" w14:paraId="31177C3F" w14:textId="77777777" w:rsidTr="000E38E6">
        <w:tc>
          <w:tcPr>
            <w:tcW w:w="275" w:type="dxa"/>
          </w:tcPr>
          <w:p w14:paraId="2CB5FA22" w14:textId="77777777" w:rsidR="000E38E6" w:rsidRPr="00A0656A" w:rsidRDefault="000E38E6" w:rsidP="000E38E6">
            <w:pPr>
              <w:rPr>
                <w:sz w:val="16"/>
                <w:szCs w:val="16"/>
              </w:rPr>
            </w:pPr>
          </w:p>
        </w:tc>
        <w:tc>
          <w:tcPr>
            <w:tcW w:w="5439" w:type="dxa"/>
          </w:tcPr>
          <w:p w14:paraId="5C49B68D" w14:textId="77777777" w:rsidR="000E38E6" w:rsidRPr="00A0656A" w:rsidRDefault="000E38E6" w:rsidP="000E38E6">
            <w:pPr>
              <w:rPr>
                <w:sz w:val="16"/>
                <w:szCs w:val="16"/>
              </w:rPr>
            </w:pPr>
            <w:r w:rsidRPr="00A0656A">
              <w:rPr>
                <w:sz w:val="16"/>
                <w:szCs w:val="16"/>
              </w:rPr>
              <w:t>Better to donate for family member than stranger or institution</w:t>
            </w:r>
          </w:p>
        </w:tc>
        <w:tc>
          <w:tcPr>
            <w:tcW w:w="4049" w:type="dxa"/>
          </w:tcPr>
          <w:p w14:paraId="12ED3503" w14:textId="77777777" w:rsidR="000E38E6" w:rsidRPr="00A0656A" w:rsidRDefault="000E38E6" w:rsidP="000E38E6">
            <w:pPr>
              <w:rPr>
                <w:sz w:val="16"/>
                <w:szCs w:val="16"/>
              </w:rPr>
            </w:pPr>
            <w:proofErr w:type="spellStart"/>
            <w:r>
              <w:rPr>
                <w:sz w:val="16"/>
                <w:szCs w:val="16"/>
              </w:rPr>
              <w:t>Koster</w:t>
            </w:r>
            <w:proofErr w:type="spellEnd"/>
            <w:r>
              <w:rPr>
                <w:sz w:val="16"/>
                <w:szCs w:val="16"/>
              </w:rPr>
              <w:t xml:space="preserve"> and Hassall 2011</w:t>
            </w:r>
          </w:p>
        </w:tc>
      </w:tr>
      <w:tr w:rsidR="000E38E6" w:rsidRPr="00A0656A" w14:paraId="26C4148C" w14:textId="77777777" w:rsidTr="000E38E6">
        <w:tc>
          <w:tcPr>
            <w:tcW w:w="9758" w:type="dxa"/>
            <w:gridSpan w:val="3"/>
          </w:tcPr>
          <w:p w14:paraId="6D0653A7" w14:textId="77777777" w:rsidR="000E38E6" w:rsidRPr="00171698" w:rsidRDefault="000E38E6" w:rsidP="000E38E6">
            <w:pPr>
              <w:rPr>
                <w:b/>
                <w:i/>
                <w:sz w:val="16"/>
                <w:szCs w:val="16"/>
              </w:rPr>
            </w:pPr>
            <w:r w:rsidRPr="00171698">
              <w:rPr>
                <w:b/>
                <w:i/>
                <w:sz w:val="16"/>
                <w:szCs w:val="16"/>
              </w:rPr>
              <w:t>Trust Issues</w:t>
            </w:r>
          </w:p>
        </w:tc>
      </w:tr>
      <w:tr w:rsidR="000E38E6" w:rsidRPr="00A0656A" w14:paraId="0B42703E" w14:textId="77777777" w:rsidTr="000E38E6">
        <w:tc>
          <w:tcPr>
            <w:tcW w:w="275" w:type="dxa"/>
          </w:tcPr>
          <w:p w14:paraId="4B550178" w14:textId="77777777" w:rsidR="000E38E6" w:rsidRPr="00A0656A" w:rsidRDefault="000E38E6" w:rsidP="000E38E6">
            <w:pPr>
              <w:rPr>
                <w:sz w:val="16"/>
                <w:szCs w:val="16"/>
                <w:lang w:val="en-US"/>
              </w:rPr>
            </w:pPr>
          </w:p>
        </w:tc>
        <w:tc>
          <w:tcPr>
            <w:tcW w:w="5439" w:type="dxa"/>
          </w:tcPr>
          <w:p w14:paraId="172644CB" w14:textId="77777777" w:rsidR="000E38E6" w:rsidRPr="00A0656A" w:rsidRDefault="000E38E6" w:rsidP="000E38E6">
            <w:pPr>
              <w:rPr>
                <w:sz w:val="16"/>
                <w:szCs w:val="16"/>
                <w:lang w:val="en-US"/>
              </w:rPr>
            </w:pPr>
            <w:r w:rsidRPr="00A0656A">
              <w:rPr>
                <w:sz w:val="16"/>
                <w:szCs w:val="16"/>
                <w:lang w:val="en-US"/>
              </w:rPr>
              <w:t>Fear that blood may not be used for what is intended for</w:t>
            </w:r>
          </w:p>
        </w:tc>
        <w:tc>
          <w:tcPr>
            <w:tcW w:w="4049" w:type="dxa"/>
          </w:tcPr>
          <w:p w14:paraId="3229DE50" w14:textId="77777777" w:rsidR="000E38E6" w:rsidRPr="00A0656A" w:rsidRDefault="000E38E6" w:rsidP="000E38E6">
            <w:pPr>
              <w:rPr>
                <w:sz w:val="16"/>
                <w:szCs w:val="16"/>
              </w:rPr>
            </w:pPr>
            <w:proofErr w:type="spellStart"/>
            <w:r w:rsidRPr="00A0656A">
              <w:rPr>
                <w:sz w:val="16"/>
                <w:szCs w:val="16"/>
              </w:rPr>
              <w:t>Gobatto</w:t>
            </w:r>
            <w:proofErr w:type="spellEnd"/>
            <w:r w:rsidRPr="00A0656A">
              <w:rPr>
                <w:sz w:val="16"/>
                <w:szCs w:val="16"/>
              </w:rPr>
              <w:t xml:space="preserve"> 1996</w:t>
            </w:r>
          </w:p>
        </w:tc>
      </w:tr>
      <w:tr w:rsidR="000E38E6" w:rsidRPr="00A0656A" w14:paraId="191231D9" w14:textId="77777777" w:rsidTr="000E38E6">
        <w:tc>
          <w:tcPr>
            <w:tcW w:w="5714" w:type="dxa"/>
            <w:gridSpan w:val="2"/>
          </w:tcPr>
          <w:p w14:paraId="0ED8B173" w14:textId="77777777" w:rsidR="000E38E6" w:rsidRPr="00A0656A" w:rsidRDefault="000E38E6" w:rsidP="000E38E6">
            <w:pPr>
              <w:rPr>
                <w:sz w:val="16"/>
                <w:szCs w:val="16"/>
                <w:lang w:val="en-US"/>
              </w:rPr>
            </w:pPr>
            <w:r>
              <w:rPr>
                <w:sz w:val="16"/>
                <w:szCs w:val="16"/>
              </w:rPr>
              <w:t xml:space="preserve">Blood donation is good, </w:t>
            </w:r>
            <w:r w:rsidRPr="00A0656A">
              <w:rPr>
                <w:sz w:val="16"/>
                <w:szCs w:val="16"/>
              </w:rPr>
              <w:t>important</w:t>
            </w:r>
          </w:p>
        </w:tc>
        <w:tc>
          <w:tcPr>
            <w:tcW w:w="4049" w:type="dxa"/>
          </w:tcPr>
          <w:p w14:paraId="2A1C41B9" w14:textId="77777777" w:rsidR="000E38E6" w:rsidRPr="00A0656A" w:rsidRDefault="000E38E6" w:rsidP="000E38E6">
            <w:pPr>
              <w:rPr>
                <w:sz w:val="16"/>
                <w:szCs w:val="16"/>
              </w:rPr>
            </w:pPr>
            <w:proofErr w:type="spellStart"/>
            <w:r w:rsidRPr="00A0656A">
              <w:rPr>
                <w:sz w:val="16"/>
                <w:szCs w:val="16"/>
              </w:rPr>
              <w:t>Agbovi</w:t>
            </w:r>
            <w:proofErr w:type="spellEnd"/>
            <w:r w:rsidRPr="00A0656A">
              <w:rPr>
                <w:sz w:val="16"/>
                <w:szCs w:val="16"/>
              </w:rPr>
              <w:t xml:space="preserve"> et al 2006; </w:t>
            </w:r>
            <w:proofErr w:type="spellStart"/>
            <w:r w:rsidRPr="00A0656A">
              <w:rPr>
                <w:sz w:val="16"/>
                <w:szCs w:val="16"/>
              </w:rPr>
              <w:t>Sekoni</w:t>
            </w:r>
            <w:proofErr w:type="spellEnd"/>
            <w:r w:rsidRPr="00A0656A">
              <w:rPr>
                <w:sz w:val="16"/>
                <w:szCs w:val="16"/>
              </w:rPr>
              <w:t xml:space="preserve"> et al 2014; </w:t>
            </w:r>
            <w:proofErr w:type="spellStart"/>
            <w:r w:rsidRPr="00A0656A">
              <w:rPr>
                <w:sz w:val="16"/>
                <w:szCs w:val="16"/>
              </w:rPr>
              <w:t>Koster</w:t>
            </w:r>
            <w:proofErr w:type="spellEnd"/>
            <w:r w:rsidRPr="00A0656A">
              <w:rPr>
                <w:sz w:val="16"/>
                <w:szCs w:val="16"/>
              </w:rPr>
              <w:t xml:space="preserve"> and Hassall 2011; Jacobs et al 1995; </w:t>
            </w:r>
            <w:proofErr w:type="spellStart"/>
            <w:r w:rsidRPr="00A0656A">
              <w:rPr>
                <w:sz w:val="16"/>
                <w:szCs w:val="16"/>
              </w:rPr>
              <w:t>Melku</w:t>
            </w:r>
            <w:proofErr w:type="spellEnd"/>
            <w:r w:rsidRPr="00A0656A">
              <w:rPr>
                <w:sz w:val="16"/>
                <w:szCs w:val="16"/>
              </w:rPr>
              <w:t xml:space="preserve"> et al 2016</w:t>
            </w:r>
          </w:p>
        </w:tc>
      </w:tr>
      <w:tr w:rsidR="000E38E6" w:rsidRPr="00A0656A" w14:paraId="021D10B4" w14:textId="77777777" w:rsidTr="000E38E6">
        <w:tc>
          <w:tcPr>
            <w:tcW w:w="5714" w:type="dxa"/>
            <w:gridSpan w:val="2"/>
          </w:tcPr>
          <w:p w14:paraId="6A0F0AED" w14:textId="77777777" w:rsidR="000E38E6" w:rsidRPr="00A0656A" w:rsidRDefault="000E38E6" w:rsidP="000E38E6">
            <w:pPr>
              <w:rPr>
                <w:sz w:val="16"/>
                <w:szCs w:val="16"/>
              </w:rPr>
            </w:pPr>
            <w:r w:rsidRPr="00A0656A">
              <w:rPr>
                <w:sz w:val="16"/>
                <w:szCs w:val="16"/>
                <w:lang w:val="en-US"/>
              </w:rPr>
              <w:t>Should be given for free</w:t>
            </w:r>
          </w:p>
        </w:tc>
        <w:tc>
          <w:tcPr>
            <w:tcW w:w="4049" w:type="dxa"/>
          </w:tcPr>
          <w:p w14:paraId="5E230FAC" w14:textId="77777777" w:rsidR="000E38E6" w:rsidRPr="00A0656A" w:rsidRDefault="000E38E6" w:rsidP="000E38E6">
            <w:pPr>
              <w:rPr>
                <w:sz w:val="16"/>
                <w:szCs w:val="16"/>
              </w:rPr>
            </w:pP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p>
        </w:tc>
      </w:tr>
      <w:tr w:rsidR="000E38E6" w:rsidRPr="00A0656A" w14:paraId="75D19420" w14:textId="77777777" w:rsidTr="000E38E6">
        <w:tc>
          <w:tcPr>
            <w:tcW w:w="5714" w:type="dxa"/>
            <w:gridSpan w:val="2"/>
          </w:tcPr>
          <w:p w14:paraId="30168D5A" w14:textId="77777777" w:rsidR="000E38E6" w:rsidRPr="00A0656A" w:rsidRDefault="000E38E6" w:rsidP="000E38E6">
            <w:pPr>
              <w:rPr>
                <w:sz w:val="16"/>
                <w:szCs w:val="16"/>
                <w:highlight w:val="yellow"/>
              </w:rPr>
            </w:pPr>
            <w:r w:rsidRPr="00A0656A">
              <w:rPr>
                <w:sz w:val="16"/>
                <w:szCs w:val="16"/>
                <w:lang w:val="en-US"/>
              </w:rPr>
              <w:t>Sacrificial, sacrificing oneself</w:t>
            </w:r>
          </w:p>
        </w:tc>
        <w:tc>
          <w:tcPr>
            <w:tcW w:w="4049" w:type="dxa"/>
          </w:tcPr>
          <w:p w14:paraId="6C3985DE" w14:textId="77777777" w:rsidR="000E38E6" w:rsidRPr="00A0656A" w:rsidRDefault="000E38E6" w:rsidP="000E38E6">
            <w:pPr>
              <w:rPr>
                <w:sz w:val="16"/>
                <w:szCs w:val="16"/>
              </w:rPr>
            </w:pPr>
            <w:proofErr w:type="spellStart"/>
            <w:r w:rsidRPr="00A0656A">
              <w:rPr>
                <w:sz w:val="16"/>
                <w:szCs w:val="16"/>
              </w:rPr>
              <w:t>Gobatto</w:t>
            </w:r>
            <w:proofErr w:type="spellEnd"/>
            <w:r w:rsidRPr="00A0656A">
              <w:rPr>
                <w:sz w:val="16"/>
                <w:szCs w:val="16"/>
              </w:rPr>
              <w:t xml:space="preserve"> 1996</w:t>
            </w:r>
          </w:p>
        </w:tc>
      </w:tr>
    </w:tbl>
    <w:p w14:paraId="133C9259" w14:textId="169C499D" w:rsidR="00030845" w:rsidRDefault="000E38E6" w:rsidP="000E38E6">
      <w:pPr>
        <w:rPr>
          <w:b/>
          <w:lang w:val="en-US"/>
        </w:rPr>
      </w:pPr>
      <w:r>
        <w:rPr>
          <w:b/>
          <w:lang w:val="en-US"/>
        </w:rPr>
        <w:lastRenderedPageBreak/>
        <w:t>Table 3.</w:t>
      </w:r>
      <w:r w:rsidRPr="00221951">
        <w:rPr>
          <w:b/>
          <w:lang w:val="en-US"/>
        </w:rPr>
        <w:t xml:space="preserve"> </w:t>
      </w:r>
      <w:r>
        <w:rPr>
          <w:b/>
          <w:lang w:val="en-US"/>
        </w:rPr>
        <w:t>Motivators for</w:t>
      </w:r>
      <w:r w:rsidRPr="00221951">
        <w:rPr>
          <w:b/>
          <w:lang w:val="en-US"/>
        </w:rPr>
        <w:t xml:space="preserve"> blood donation</w:t>
      </w:r>
    </w:p>
    <w:tbl>
      <w:tblPr>
        <w:tblStyle w:val="TableGrid"/>
        <w:tblW w:w="9630"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4595"/>
        <w:gridCol w:w="4675"/>
      </w:tblGrid>
      <w:tr w:rsidR="000E38E6" w:rsidRPr="000B106F" w14:paraId="075FFD2C" w14:textId="77777777" w:rsidTr="000E38E6">
        <w:trPr>
          <w:tblHeader/>
        </w:trPr>
        <w:tc>
          <w:tcPr>
            <w:tcW w:w="4955" w:type="dxa"/>
            <w:gridSpan w:val="2"/>
            <w:tcBorders>
              <w:top w:val="single" w:sz="4" w:space="0" w:color="auto"/>
              <w:bottom w:val="single" w:sz="4" w:space="0" w:color="auto"/>
            </w:tcBorders>
          </w:tcPr>
          <w:p w14:paraId="3EDFF883" w14:textId="77777777" w:rsidR="000E38E6" w:rsidRPr="000B106F" w:rsidRDefault="000E38E6" w:rsidP="000E38E6">
            <w:pPr>
              <w:rPr>
                <w:b/>
                <w:sz w:val="18"/>
                <w:szCs w:val="18"/>
              </w:rPr>
            </w:pPr>
            <w:r w:rsidRPr="000B106F">
              <w:rPr>
                <w:b/>
                <w:sz w:val="18"/>
                <w:szCs w:val="18"/>
              </w:rPr>
              <w:t>Motivator</w:t>
            </w:r>
          </w:p>
        </w:tc>
        <w:tc>
          <w:tcPr>
            <w:tcW w:w="4675" w:type="dxa"/>
            <w:tcBorders>
              <w:top w:val="single" w:sz="4" w:space="0" w:color="auto"/>
              <w:bottom w:val="single" w:sz="4" w:space="0" w:color="auto"/>
            </w:tcBorders>
          </w:tcPr>
          <w:p w14:paraId="314D8E7C" w14:textId="77777777" w:rsidR="000E38E6" w:rsidRPr="000B106F" w:rsidRDefault="000E38E6" w:rsidP="000E38E6">
            <w:pPr>
              <w:rPr>
                <w:b/>
                <w:sz w:val="18"/>
                <w:szCs w:val="18"/>
              </w:rPr>
            </w:pPr>
            <w:r w:rsidRPr="000B106F">
              <w:rPr>
                <w:b/>
                <w:sz w:val="18"/>
                <w:szCs w:val="18"/>
              </w:rPr>
              <w:t>References</w:t>
            </w:r>
          </w:p>
        </w:tc>
      </w:tr>
      <w:tr w:rsidR="000E38E6" w:rsidRPr="00C81096" w14:paraId="39DC5F5E" w14:textId="77777777" w:rsidTr="00CD6513">
        <w:tc>
          <w:tcPr>
            <w:tcW w:w="9630" w:type="dxa"/>
            <w:gridSpan w:val="3"/>
            <w:tcBorders>
              <w:top w:val="single" w:sz="4" w:space="0" w:color="auto"/>
            </w:tcBorders>
            <w:shd w:val="clear" w:color="auto" w:fill="E7E6E6" w:themeFill="background2"/>
          </w:tcPr>
          <w:p w14:paraId="08803776" w14:textId="77777777" w:rsidR="000E38E6" w:rsidRPr="000B106F" w:rsidRDefault="000E38E6" w:rsidP="000E38E6">
            <w:pPr>
              <w:rPr>
                <w:b/>
                <w:i/>
                <w:sz w:val="16"/>
                <w:szCs w:val="16"/>
              </w:rPr>
            </w:pPr>
            <w:r w:rsidRPr="000B106F">
              <w:rPr>
                <w:b/>
                <w:i/>
                <w:sz w:val="16"/>
                <w:szCs w:val="16"/>
              </w:rPr>
              <w:t>Convenience</w:t>
            </w:r>
          </w:p>
        </w:tc>
      </w:tr>
      <w:tr w:rsidR="000E38E6" w:rsidRPr="00C81096" w14:paraId="50C1A294" w14:textId="77777777" w:rsidTr="000E38E6">
        <w:tc>
          <w:tcPr>
            <w:tcW w:w="360" w:type="dxa"/>
          </w:tcPr>
          <w:p w14:paraId="56436726" w14:textId="77777777" w:rsidR="000E38E6" w:rsidRPr="000B106F" w:rsidRDefault="000E38E6" w:rsidP="000E38E6">
            <w:pPr>
              <w:rPr>
                <w:sz w:val="16"/>
                <w:szCs w:val="16"/>
              </w:rPr>
            </w:pPr>
          </w:p>
        </w:tc>
        <w:tc>
          <w:tcPr>
            <w:tcW w:w="4595" w:type="dxa"/>
          </w:tcPr>
          <w:p w14:paraId="72D8FA03" w14:textId="77777777" w:rsidR="000E38E6" w:rsidRPr="000B106F" w:rsidRDefault="000E38E6" w:rsidP="000E38E6">
            <w:pPr>
              <w:rPr>
                <w:sz w:val="16"/>
                <w:szCs w:val="16"/>
              </w:rPr>
            </w:pPr>
            <w:r w:rsidRPr="000B106F">
              <w:rPr>
                <w:sz w:val="16"/>
                <w:szCs w:val="16"/>
              </w:rPr>
              <w:t xml:space="preserve">Convenience </w:t>
            </w:r>
          </w:p>
        </w:tc>
        <w:tc>
          <w:tcPr>
            <w:tcW w:w="4675" w:type="dxa"/>
          </w:tcPr>
          <w:p w14:paraId="08FC43CC" w14:textId="77777777" w:rsidR="000E38E6" w:rsidRPr="000B106F" w:rsidRDefault="000E38E6" w:rsidP="000E38E6">
            <w:pPr>
              <w:rPr>
                <w:sz w:val="16"/>
                <w:szCs w:val="16"/>
              </w:rPr>
            </w:pPr>
            <w:proofErr w:type="spellStart"/>
            <w:r>
              <w:rPr>
                <w:sz w:val="16"/>
                <w:szCs w:val="16"/>
              </w:rPr>
              <w:t>Chandrasekar</w:t>
            </w:r>
            <w:proofErr w:type="spellEnd"/>
            <w:r>
              <w:rPr>
                <w:sz w:val="16"/>
                <w:szCs w:val="16"/>
              </w:rPr>
              <w:t xml:space="preserve">  et al 2015</w:t>
            </w:r>
          </w:p>
        </w:tc>
      </w:tr>
      <w:tr w:rsidR="000E38E6" w:rsidRPr="00C81096" w14:paraId="7468CCAD" w14:textId="77777777" w:rsidTr="000E38E6">
        <w:tc>
          <w:tcPr>
            <w:tcW w:w="360" w:type="dxa"/>
          </w:tcPr>
          <w:p w14:paraId="2F86EDD2" w14:textId="77777777" w:rsidR="000E38E6" w:rsidRPr="000B106F" w:rsidRDefault="000E38E6" w:rsidP="000E38E6">
            <w:pPr>
              <w:rPr>
                <w:sz w:val="16"/>
                <w:szCs w:val="16"/>
              </w:rPr>
            </w:pPr>
          </w:p>
        </w:tc>
        <w:tc>
          <w:tcPr>
            <w:tcW w:w="4595" w:type="dxa"/>
          </w:tcPr>
          <w:p w14:paraId="665E53E6" w14:textId="77777777" w:rsidR="000E38E6" w:rsidRPr="000B106F" w:rsidRDefault="000E38E6" w:rsidP="000E38E6">
            <w:pPr>
              <w:rPr>
                <w:sz w:val="16"/>
                <w:szCs w:val="16"/>
              </w:rPr>
            </w:pPr>
            <w:r w:rsidRPr="000B106F">
              <w:rPr>
                <w:sz w:val="16"/>
                <w:szCs w:val="16"/>
              </w:rPr>
              <w:t>of collection site</w:t>
            </w:r>
          </w:p>
        </w:tc>
        <w:tc>
          <w:tcPr>
            <w:tcW w:w="4675" w:type="dxa"/>
          </w:tcPr>
          <w:p w14:paraId="4BC58AC0" w14:textId="77777777" w:rsidR="000E38E6" w:rsidRPr="000B106F" w:rsidRDefault="000E38E6" w:rsidP="000E38E6">
            <w:pPr>
              <w:rPr>
                <w:sz w:val="16"/>
                <w:szCs w:val="16"/>
              </w:rPr>
            </w:pPr>
            <w:proofErr w:type="spellStart"/>
            <w:r>
              <w:rPr>
                <w:sz w:val="16"/>
                <w:szCs w:val="16"/>
              </w:rPr>
              <w:t>Asenso</w:t>
            </w:r>
            <w:proofErr w:type="spellEnd"/>
            <w:r>
              <w:rPr>
                <w:sz w:val="16"/>
                <w:szCs w:val="16"/>
              </w:rPr>
              <w:t>-Mensah et al 2014</w:t>
            </w:r>
            <w:r w:rsidRPr="000B106F">
              <w:rPr>
                <w:sz w:val="16"/>
                <w:szCs w:val="16"/>
              </w:rPr>
              <w:t xml:space="preserve">; </w:t>
            </w:r>
            <w:proofErr w:type="spellStart"/>
            <w:r>
              <w:rPr>
                <w:sz w:val="16"/>
                <w:szCs w:val="16"/>
              </w:rPr>
              <w:t>Muthivhi</w:t>
            </w:r>
            <w:proofErr w:type="spellEnd"/>
            <w:r>
              <w:rPr>
                <w:sz w:val="16"/>
                <w:szCs w:val="16"/>
              </w:rPr>
              <w:t xml:space="preserve"> et al 2015</w:t>
            </w:r>
          </w:p>
        </w:tc>
      </w:tr>
      <w:tr w:rsidR="000E38E6" w:rsidRPr="00C81096" w14:paraId="365F3F67" w14:textId="77777777" w:rsidTr="00CD6513">
        <w:tc>
          <w:tcPr>
            <w:tcW w:w="9630" w:type="dxa"/>
            <w:gridSpan w:val="3"/>
            <w:shd w:val="clear" w:color="auto" w:fill="E7E6E6" w:themeFill="background2"/>
          </w:tcPr>
          <w:p w14:paraId="7380FC62" w14:textId="77777777" w:rsidR="000E38E6" w:rsidRPr="000B106F" w:rsidRDefault="000E38E6" w:rsidP="000E38E6">
            <w:pPr>
              <w:rPr>
                <w:b/>
                <w:i/>
                <w:sz w:val="16"/>
                <w:szCs w:val="16"/>
              </w:rPr>
            </w:pPr>
            <w:r w:rsidRPr="000B106F">
              <w:rPr>
                <w:b/>
                <w:i/>
                <w:sz w:val="16"/>
                <w:szCs w:val="16"/>
              </w:rPr>
              <w:t>Prosocial Motivation</w:t>
            </w:r>
          </w:p>
        </w:tc>
      </w:tr>
      <w:tr w:rsidR="000E38E6" w:rsidRPr="00C81096" w14:paraId="475E7589" w14:textId="77777777" w:rsidTr="000E38E6">
        <w:tc>
          <w:tcPr>
            <w:tcW w:w="360" w:type="dxa"/>
          </w:tcPr>
          <w:p w14:paraId="7F10195F" w14:textId="77777777" w:rsidR="000E38E6" w:rsidRPr="000B106F" w:rsidRDefault="000E38E6" w:rsidP="000E38E6">
            <w:pPr>
              <w:rPr>
                <w:sz w:val="16"/>
                <w:szCs w:val="16"/>
              </w:rPr>
            </w:pPr>
          </w:p>
        </w:tc>
        <w:tc>
          <w:tcPr>
            <w:tcW w:w="4595" w:type="dxa"/>
          </w:tcPr>
          <w:p w14:paraId="27AA523E" w14:textId="77777777" w:rsidR="000E38E6" w:rsidRPr="000B106F" w:rsidRDefault="000E38E6" w:rsidP="000E38E6">
            <w:pPr>
              <w:rPr>
                <w:sz w:val="16"/>
                <w:szCs w:val="16"/>
              </w:rPr>
            </w:pPr>
            <w:r w:rsidRPr="000B106F">
              <w:rPr>
                <w:sz w:val="16"/>
                <w:szCs w:val="16"/>
              </w:rPr>
              <w:t>Altruism</w:t>
            </w:r>
          </w:p>
        </w:tc>
        <w:tc>
          <w:tcPr>
            <w:tcW w:w="4675" w:type="dxa"/>
          </w:tcPr>
          <w:p w14:paraId="4C21CA65" w14:textId="2A4AFB81" w:rsidR="000E38E6" w:rsidRPr="000B106F" w:rsidRDefault="000E38E6" w:rsidP="000E38E6">
            <w:pPr>
              <w:rPr>
                <w:sz w:val="16"/>
                <w:szCs w:val="16"/>
              </w:rPr>
            </w:pPr>
            <w:proofErr w:type="spellStart"/>
            <w:r>
              <w:rPr>
                <w:sz w:val="16"/>
                <w:szCs w:val="16"/>
              </w:rPr>
              <w:t>Nébié</w:t>
            </w:r>
            <w:proofErr w:type="spellEnd"/>
            <w:r>
              <w:rPr>
                <w:sz w:val="16"/>
                <w:szCs w:val="16"/>
              </w:rPr>
              <w:t xml:space="preserve"> et al 2007</w:t>
            </w:r>
            <w:r w:rsidRPr="000B106F">
              <w:rPr>
                <w:sz w:val="16"/>
                <w:szCs w:val="16"/>
              </w:rPr>
              <w:t xml:space="preserve">; </w:t>
            </w:r>
            <w:proofErr w:type="spellStart"/>
            <w:r>
              <w:rPr>
                <w:sz w:val="16"/>
                <w:szCs w:val="16"/>
              </w:rPr>
              <w:t>Koster</w:t>
            </w:r>
            <w:proofErr w:type="spellEnd"/>
            <w:r>
              <w:rPr>
                <w:sz w:val="16"/>
                <w:szCs w:val="16"/>
              </w:rPr>
              <w:t xml:space="preserve"> and Hassall 2011</w:t>
            </w:r>
            <w:r w:rsidRPr="000B106F">
              <w:rPr>
                <w:sz w:val="16"/>
                <w:szCs w:val="16"/>
              </w:rPr>
              <w:t xml:space="preserve">; </w:t>
            </w:r>
            <w:proofErr w:type="spellStart"/>
            <w:r>
              <w:rPr>
                <w:sz w:val="16"/>
                <w:szCs w:val="16"/>
              </w:rPr>
              <w:t>Rolseth</w:t>
            </w:r>
            <w:proofErr w:type="spellEnd"/>
            <w:r>
              <w:rPr>
                <w:sz w:val="16"/>
                <w:szCs w:val="16"/>
              </w:rPr>
              <w:t xml:space="preserve"> et al 2014</w:t>
            </w:r>
            <w:r w:rsidRPr="000B106F">
              <w:rPr>
                <w:sz w:val="16"/>
                <w:szCs w:val="16"/>
              </w:rPr>
              <w:t xml:space="preserve">; </w:t>
            </w:r>
            <w:proofErr w:type="spellStart"/>
            <w:r>
              <w:rPr>
                <w:sz w:val="16"/>
                <w:szCs w:val="16"/>
              </w:rPr>
              <w:t>Kabinda</w:t>
            </w:r>
            <w:proofErr w:type="spellEnd"/>
            <w:r>
              <w:rPr>
                <w:sz w:val="16"/>
                <w:szCs w:val="16"/>
              </w:rPr>
              <w:t xml:space="preserve"> 2014</w:t>
            </w:r>
            <w:r w:rsidRPr="000B106F">
              <w:rPr>
                <w:sz w:val="16"/>
                <w:szCs w:val="16"/>
              </w:rPr>
              <w:t xml:space="preserve">; </w:t>
            </w:r>
            <w:proofErr w:type="spellStart"/>
            <w:r>
              <w:rPr>
                <w:sz w:val="16"/>
                <w:szCs w:val="16"/>
              </w:rPr>
              <w:t>Asenso</w:t>
            </w:r>
            <w:proofErr w:type="spellEnd"/>
            <w:r>
              <w:rPr>
                <w:sz w:val="16"/>
                <w:szCs w:val="16"/>
              </w:rPr>
              <w:t>-Mensah et al 2014</w:t>
            </w:r>
            <w:r w:rsidRPr="000B106F">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0B106F">
              <w:rPr>
                <w:sz w:val="16"/>
                <w:szCs w:val="16"/>
              </w:rPr>
              <w:t xml:space="preserve">; </w:t>
            </w:r>
            <w:proofErr w:type="spellStart"/>
            <w:r>
              <w:rPr>
                <w:sz w:val="16"/>
                <w:szCs w:val="16"/>
              </w:rPr>
              <w:t>Salaudeen</w:t>
            </w:r>
            <w:proofErr w:type="spellEnd"/>
            <w:r>
              <w:rPr>
                <w:sz w:val="16"/>
                <w:szCs w:val="16"/>
              </w:rPr>
              <w:t xml:space="preserve"> et al 2011</w:t>
            </w:r>
            <w:r w:rsidRPr="000B106F">
              <w:rPr>
                <w:sz w:val="16"/>
                <w:szCs w:val="16"/>
              </w:rPr>
              <w:t xml:space="preserve">; </w:t>
            </w:r>
            <w:proofErr w:type="spellStart"/>
            <w:r>
              <w:rPr>
                <w:sz w:val="16"/>
                <w:szCs w:val="16"/>
              </w:rPr>
              <w:t>Sekoni</w:t>
            </w:r>
            <w:proofErr w:type="spellEnd"/>
            <w:r>
              <w:rPr>
                <w:sz w:val="16"/>
                <w:szCs w:val="16"/>
              </w:rPr>
              <w:t xml:space="preserve"> et al 2014</w:t>
            </w:r>
            <w:r w:rsidRPr="000B106F">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0B106F">
              <w:rPr>
                <w:sz w:val="16"/>
                <w:szCs w:val="16"/>
              </w:rPr>
              <w:t xml:space="preserve">; </w:t>
            </w:r>
            <w:proofErr w:type="spellStart"/>
            <w:r>
              <w:rPr>
                <w:sz w:val="16"/>
                <w:szCs w:val="16"/>
              </w:rPr>
              <w:t>Olaiya</w:t>
            </w:r>
            <w:proofErr w:type="spellEnd"/>
            <w:r>
              <w:rPr>
                <w:sz w:val="16"/>
                <w:szCs w:val="16"/>
              </w:rPr>
              <w:t xml:space="preserve"> et al 2004</w:t>
            </w:r>
            <w:r w:rsidRPr="000B106F">
              <w:rPr>
                <w:sz w:val="16"/>
                <w:szCs w:val="16"/>
              </w:rPr>
              <w:t xml:space="preserve">; </w:t>
            </w:r>
            <w:proofErr w:type="spellStart"/>
            <w:r>
              <w:rPr>
                <w:sz w:val="16"/>
                <w:szCs w:val="16"/>
              </w:rPr>
              <w:t>Okpara</w:t>
            </w:r>
            <w:proofErr w:type="spellEnd"/>
            <w:r>
              <w:rPr>
                <w:sz w:val="16"/>
                <w:szCs w:val="16"/>
              </w:rPr>
              <w:t xml:space="preserve"> 1989</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Jacobs et al 1995</w:t>
            </w:r>
            <w:r w:rsidRPr="000B106F">
              <w:rPr>
                <w:sz w:val="16"/>
                <w:szCs w:val="16"/>
              </w:rPr>
              <w:t xml:space="preserve">; </w:t>
            </w:r>
            <w:proofErr w:type="spellStart"/>
            <w:r>
              <w:rPr>
                <w:sz w:val="16"/>
                <w:szCs w:val="16"/>
              </w:rPr>
              <w:t>Natukunda</w:t>
            </w:r>
            <w:proofErr w:type="spellEnd"/>
            <w:r>
              <w:rPr>
                <w:sz w:val="16"/>
                <w:szCs w:val="16"/>
              </w:rPr>
              <w:t xml:space="preserve"> et al 2015</w:t>
            </w:r>
            <w:r w:rsidRPr="000B106F">
              <w:rPr>
                <w:sz w:val="16"/>
                <w:szCs w:val="16"/>
              </w:rPr>
              <w:t xml:space="preserve">; </w:t>
            </w:r>
            <w:r>
              <w:rPr>
                <w:sz w:val="16"/>
                <w:szCs w:val="16"/>
              </w:rPr>
              <w:t>Asamoah-Akuoko et al 2016</w:t>
            </w:r>
            <w:r w:rsidRPr="000B106F">
              <w:rPr>
                <w:sz w:val="16"/>
                <w:szCs w:val="16"/>
              </w:rPr>
              <w:t xml:space="preserve">; </w:t>
            </w:r>
            <w:proofErr w:type="spellStart"/>
            <w:r>
              <w:rPr>
                <w:sz w:val="16"/>
                <w:szCs w:val="16"/>
              </w:rPr>
              <w:t>Chandrasekar</w:t>
            </w:r>
            <w:proofErr w:type="spellEnd"/>
            <w:r>
              <w:rPr>
                <w:sz w:val="16"/>
                <w:szCs w:val="16"/>
              </w:rPr>
              <w:t xml:space="preserve">  et al 2015</w:t>
            </w:r>
            <w:r w:rsidRPr="000B106F">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C81096" w14:paraId="244A7A16" w14:textId="77777777" w:rsidTr="000E38E6">
        <w:tc>
          <w:tcPr>
            <w:tcW w:w="360" w:type="dxa"/>
          </w:tcPr>
          <w:p w14:paraId="0DCFD161" w14:textId="77777777" w:rsidR="000E38E6" w:rsidRPr="000B106F" w:rsidRDefault="000E38E6" w:rsidP="000E38E6">
            <w:pPr>
              <w:rPr>
                <w:sz w:val="16"/>
                <w:szCs w:val="16"/>
              </w:rPr>
            </w:pPr>
          </w:p>
        </w:tc>
        <w:tc>
          <w:tcPr>
            <w:tcW w:w="4595" w:type="dxa"/>
          </w:tcPr>
          <w:p w14:paraId="78A02A16" w14:textId="77777777" w:rsidR="000E38E6" w:rsidRPr="000B106F" w:rsidRDefault="000E38E6" w:rsidP="000E38E6">
            <w:pPr>
              <w:rPr>
                <w:sz w:val="16"/>
                <w:szCs w:val="16"/>
              </w:rPr>
            </w:pPr>
            <w:r w:rsidRPr="000B106F">
              <w:rPr>
                <w:sz w:val="16"/>
                <w:szCs w:val="16"/>
              </w:rPr>
              <w:t>Passion for donating</w:t>
            </w:r>
          </w:p>
        </w:tc>
        <w:tc>
          <w:tcPr>
            <w:tcW w:w="4675" w:type="dxa"/>
          </w:tcPr>
          <w:p w14:paraId="337B8282" w14:textId="77777777" w:rsidR="000E38E6" w:rsidRPr="000B106F" w:rsidRDefault="000E38E6" w:rsidP="000E38E6">
            <w:pPr>
              <w:rPr>
                <w:sz w:val="16"/>
                <w:szCs w:val="16"/>
              </w:rPr>
            </w:pPr>
            <w:proofErr w:type="spellStart"/>
            <w:r>
              <w:rPr>
                <w:sz w:val="16"/>
                <w:szCs w:val="16"/>
              </w:rPr>
              <w:t>Asenso</w:t>
            </w:r>
            <w:proofErr w:type="spellEnd"/>
            <w:r>
              <w:rPr>
                <w:sz w:val="16"/>
                <w:szCs w:val="16"/>
              </w:rPr>
              <w:t>-Mensah et al 2014</w:t>
            </w:r>
          </w:p>
        </w:tc>
      </w:tr>
      <w:tr w:rsidR="000E38E6" w:rsidRPr="00C81096" w14:paraId="03776343" w14:textId="77777777" w:rsidTr="000E38E6">
        <w:tc>
          <w:tcPr>
            <w:tcW w:w="360" w:type="dxa"/>
          </w:tcPr>
          <w:p w14:paraId="583A750F" w14:textId="77777777" w:rsidR="000E38E6" w:rsidRPr="000B106F" w:rsidRDefault="000E38E6" w:rsidP="000E38E6">
            <w:pPr>
              <w:rPr>
                <w:sz w:val="16"/>
                <w:szCs w:val="16"/>
              </w:rPr>
            </w:pPr>
          </w:p>
        </w:tc>
        <w:tc>
          <w:tcPr>
            <w:tcW w:w="4595" w:type="dxa"/>
          </w:tcPr>
          <w:p w14:paraId="55A99CD6" w14:textId="77777777" w:rsidR="000E38E6" w:rsidRPr="000B106F" w:rsidRDefault="000E38E6" w:rsidP="000E38E6">
            <w:pPr>
              <w:rPr>
                <w:sz w:val="16"/>
                <w:szCs w:val="16"/>
              </w:rPr>
            </w:pPr>
            <w:r w:rsidRPr="000B106F">
              <w:rPr>
                <w:sz w:val="16"/>
                <w:szCs w:val="16"/>
              </w:rPr>
              <w:t xml:space="preserve">Collectivism – help community </w:t>
            </w:r>
          </w:p>
        </w:tc>
        <w:tc>
          <w:tcPr>
            <w:tcW w:w="4675" w:type="dxa"/>
          </w:tcPr>
          <w:p w14:paraId="66F29628" w14:textId="7B676507" w:rsidR="000E38E6" w:rsidRPr="000B106F" w:rsidRDefault="000E38E6" w:rsidP="000E38E6">
            <w:pPr>
              <w:rPr>
                <w:sz w:val="16"/>
                <w:szCs w:val="16"/>
              </w:rPr>
            </w:pPr>
            <w:proofErr w:type="spellStart"/>
            <w:r>
              <w:rPr>
                <w:sz w:val="16"/>
                <w:szCs w:val="16"/>
              </w:rPr>
              <w:t>Rolseth</w:t>
            </w:r>
            <w:proofErr w:type="spellEnd"/>
            <w:r>
              <w:rPr>
                <w:sz w:val="16"/>
                <w:szCs w:val="16"/>
              </w:rPr>
              <w:t xml:space="preserve"> et al 2014</w:t>
            </w:r>
            <w:r w:rsidRPr="000B106F">
              <w:rPr>
                <w:sz w:val="16"/>
                <w:szCs w:val="16"/>
              </w:rPr>
              <w:t xml:space="preserve">; </w:t>
            </w:r>
            <w:proofErr w:type="spellStart"/>
            <w:r>
              <w:rPr>
                <w:sz w:val="16"/>
                <w:szCs w:val="16"/>
              </w:rPr>
              <w:t>Gobatto</w:t>
            </w:r>
            <w:proofErr w:type="spellEnd"/>
            <w:r>
              <w:rPr>
                <w:sz w:val="16"/>
                <w:szCs w:val="16"/>
              </w:rPr>
              <w:t xml:space="preserve"> 1996 </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p>
        </w:tc>
      </w:tr>
      <w:tr w:rsidR="000E38E6" w:rsidRPr="00C81096" w14:paraId="4FF2BEB9" w14:textId="77777777" w:rsidTr="000E38E6">
        <w:tc>
          <w:tcPr>
            <w:tcW w:w="360" w:type="dxa"/>
          </w:tcPr>
          <w:p w14:paraId="1627B5F1" w14:textId="77777777" w:rsidR="000E38E6" w:rsidRPr="000B106F" w:rsidRDefault="000E38E6" w:rsidP="000E38E6">
            <w:pPr>
              <w:rPr>
                <w:sz w:val="16"/>
                <w:szCs w:val="16"/>
              </w:rPr>
            </w:pPr>
          </w:p>
        </w:tc>
        <w:tc>
          <w:tcPr>
            <w:tcW w:w="4595" w:type="dxa"/>
          </w:tcPr>
          <w:p w14:paraId="0C7BA5A9" w14:textId="77777777" w:rsidR="000E38E6" w:rsidRPr="000B106F" w:rsidRDefault="000E38E6" w:rsidP="000E38E6">
            <w:pPr>
              <w:rPr>
                <w:sz w:val="16"/>
                <w:szCs w:val="16"/>
              </w:rPr>
            </w:pPr>
            <w:r w:rsidRPr="000B106F">
              <w:rPr>
                <w:sz w:val="16"/>
                <w:szCs w:val="16"/>
              </w:rPr>
              <w:t xml:space="preserve">Collectivism – donate for or help friends and family </w:t>
            </w:r>
          </w:p>
        </w:tc>
        <w:tc>
          <w:tcPr>
            <w:tcW w:w="4675" w:type="dxa"/>
          </w:tcPr>
          <w:p w14:paraId="7E8F0654" w14:textId="17D130E6" w:rsidR="000E38E6" w:rsidRPr="000B106F" w:rsidRDefault="000E38E6" w:rsidP="000E38E6">
            <w:pPr>
              <w:rPr>
                <w:sz w:val="16"/>
                <w:szCs w:val="16"/>
              </w:rPr>
            </w:pPr>
            <w:proofErr w:type="spellStart"/>
            <w:r>
              <w:rPr>
                <w:sz w:val="16"/>
                <w:szCs w:val="16"/>
              </w:rPr>
              <w:t>Nébié</w:t>
            </w:r>
            <w:proofErr w:type="spellEnd"/>
            <w:r>
              <w:rPr>
                <w:sz w:val="16"/>
                <w:szCs w:val="16"/>
              </w:rPr>
              <w:t xml:space="preserve"> et al 2007</w:t>
            </w:r>
            <w:r w:rsidRPr="000B106F">
              <w:rPr>
                <w:sz w:val="16"/>
                <w:szCs w:val="16"/>
              </w:rPr>
              <w:t xml:space="preserve">; </w:t>
            </w:r>
            <w:proofErr w:type="spellStart"/>
            <w:r>
              <w:rPr>
                <w:sz w:val="16"/>
                <w:szCs w:val="16"/>
              </w:rPr>
              <w:t>Rolseth</w:t>
            </w:r>
            <w:proofErr w:type="spellEnd"/>
            <w:r>
              <w:rPr>
                <w:sz w:val="16"/>
                <w:szCs w:val="16"/>
              </w:rPr>
              <w:t xml:space="preserve"> et al 2014</w:t>
            </w:r>
            <w:r w:rsidRPr="000B106F">
              <w:rPr>
                <w:sz w:val="16"/>
                <w:szCs w:val="16"/>
              </w:rPr>
              <w:t xml:space="preserve">; </w:t>
            </w:r>
            <w:proofErr w:type="spellStart"/>
            <w:r>
              <w:rPr>
                <w:sz w:val="16"/>
                <w:szCs w:val="16"/>
              </w:rPr>
              <w:t>Gobatto</w:t>
            </w:r>
            <w:proofErr w:type="spellEnd"/>
            <w:r>
              <w:rPr>
                <w:sz w:val="16"/>
                <w:szCs w:val="16"/>
              </w:rPr>
              <w:t xml:space="preserve"> 1996 </w:t>
            </w:r>
            <w:r w:rsidRPr="000B106F">
              <w:rPr>
                <w:sz w:val="16"/>
                <w:szCs w:val="16"/>
              </w:rPr>
              <w:t xml:space="preserve">; </w:t>
            </w:r>
            <w:proofErr w:type="spellStart"/>
            <w:r>
              <w:rPr>
                <w:sz w:val="16"/>
                <w:szCs w:val="16"/>
              </w:rPr>
              <w:t>Kabinda</w:t>
            </w:r>
            <w:proofErr w:type="spellEnd"/>
            <w:r>
              <w:rPr>
                <w:sz w:val="16"/>
                <w:szCs w:val="16"/>
              </w:rPr>
              <w:t xml:space="preserve"> 2014</w:t>
            </w:r>
            <w:r w:rsidRPr="000B106F">
              <w:rPr>
                <w:sz w:val="16"/>
                <w:szCs w:val="16"/>
              </w:rPr>
              <w:t xml:space="preserve">; </w:t>
            </w:r>
            <w:proofErr w:type="spellStart"/>
            <w:r>
              <w:rPr>
                <w:sz w:val="16"/>
                <w:szCs w:val="16"/>
              </w:rPr>
              <w:t>Salaudeen</w:t>
            </w:r>
            <w:proofErr w:type="spellEnd"/>
            <w:r>
              <w:rPr>
                <w:sz w:val="16"/>
                <w:szCs w:val="16"/>
              </w:rPr>
              <w:t xml:space="preserve"> et al 2011</w:t>
            </w:r>
            <w:r w:rsidRPr="000B106F">
              <w:rPr>
                <w:sz w:val="16"/>
                <w:szCs w:val="16"/>
              </w:rPr>
              <w:t xml:space="preserve">; </w:t>
            </w:r>
            <w:proofErr w:type="spellStart"/>
            <w:r>
              <w:rPr>
                <w:sz w:val="16"/>
                <w:szCs w:val="16"/>
              </w:rPr>
              <w:t>Sekoni</w:t>
            </w:r>
            <w:proofErr w:type="spellEnd"/>
            <w:r>
              <w:rPr>
                <w:sz w:val="16"/>
                <w:szCs w:val="16"/>
              </w:rPr>
              <w:t xml:space="preserve"> et al 2014</w:t>
            </w:r>
            <w:r w:rsidRPr="000B106F">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Jacobs et al 1995</w:t>
            </w:r>
            <w:r w:rsidRPr="000B106F">
              <w:rPr>
                <w:sz w:val="16"/>
                <w:szCs w:val="16"/>
              </w:rPr>
              <w:t xml:space="preserve">; </w:t>
            </w:r>
            <w:r>
              <w:rPr>
                <w:sz w:val="16"/>
                <w:szCs w:val="16"/>
              </w:rPr>
              <w:t>Asamoah-Akuoko et al 2016</w:t>
            </w:r>
            <w:r w:rsidRPr="000B106F">
              <w:rPr>
                <w:sz w:val="16"/>
                <w:szCs w:val="16"/>
              </w:rPr>
              <w:t xml:space="preserve">; </w:t>
            </w:r>
            <w:proofErr w:type="spellStart"/>
            <w:r>
              <w:rPr>
                <w:sz w:val="16"/>
                <w:szCs w:val="16"/>
              </w:rPr>
              <w:t>Adegoke</w:t>
            </w:r>
            <w:proofErr w:type="spellEnd"/>
            <w:r>
              <w:rPr>
                <w:sz w:val="16"/>
                <w:szCs w:val="16"/>
              </w:rPr>
              <w:t xml:space="preserve"> 2016</w:t>
            </w:r>
            <w:r w:rsidRPr="000B106F">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C81096" w14:paraId="3DF6A1F6" w14:textId="77777777" w:rsidTr="00CD6513">
        <w:tc>
          <w:tcPr>
            <w:tcW w:w="9630" w:type="dxa"/>
            <w:gridSpan w:val="3"/>
            <w:shd w:val="clear" w:color="auto" w:fill="E7E6E6" w:themeFill="background2"/>
          </w:tcPr>
          <w:p w14:paraId="2E8BA2F0" w14:textId="77777777" w:rsidR="000E38E6" w:rsidRPr="000B106F" w:rsidRDefault="000E38E6" w:rsidP="000E38E6">
            <w:pPr>
              <w:rPr>
                <w:b/>
                <w:i/>
                <w:sz w:val="16"/>
                <w:szCs w:val="16"/>
              </w:rPr>
            </w:pPr>
            <w:r w:rsidRPr="000B106F">
              <w:rPr>
                <w:b/>
                <w:i/>
                <w:sz w:val="16"/>
                <w:szCs w:val="16"/>
              </w:rPr>
              <w:t>Personal Values</w:t>
            </w:r>
          </w:p>
        </w:tc>
      </w:tr>
      <w:tr w:rsidR="000E38E6" w:rsidRPr="00C81096" w14:paraId="5FDFF4C3" w14:textId="77777777" w:rsidTr="000E38E6">
        <w:tc>
          <w:tcPr>
            <w:tcW w:w="360" w:type="dxa"/>
          </w:tcPr>
          <w:p w14:paraId="39B02CDD" w14:textId="77777777" w:rsidR="000E38E6" w:rsidRPr="000B106F" w:rsidRDefault="000E38E6" w:rsidP="000E38E6">
            <w:pPr>
              <w:rPr>
                <w:sz w:val="16"/>
                <w:szCs w:val="16"/>
              </w:rPr>
            </w:pPr>
          </w:p>
        </w:tc>
        <w:tc>
          <w:tcPr>
            <w:tcW w:w="4595" w:type="dxa"/>
          </w:tcPr>
          <w:p w14:paraId="36B5F39A" w14:textId="0BE49DAE" w:rsidR="000E38E6" w:rsidRPr="000B106F" w:rsidRDefault="00672AB6" w:rsidP="000E38E6">
            <w:pPr>
              <w:rPr>
                <w:sz w:val="16"/>
                <w:szCs w:val="16"/>
              </w:rPr>
            </w:pPr>
            <w:r>
              <w:rPr>
                <w:sz w:val="16"/>
                <w:szCs w:val="16"/>
              </w:rPr>
              <w:t>Personal moral n</w:t>
            </w:r>
            <w:r w:rsidR="000E38E6" w:rsidRPr="000B106F">
              <w:rPr>
                <w:sz w:val="16"/>
                <w:szCs w:val="16"/>
              </w:rPr>
              <w:t>orms</w:t>
            </w:r>
          </w:p>
        </w:tc>
        <w:tc>
          <w:tcPr>
            <w:tcW w:w="4675" w:type="dxa"/>
          </w:tcPr>
          <w:p w14:paraId="7D4F2233" w14:textId="77777777" w:rsidR="000E38E6" w:rsidRPr="000B106F"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C81096" w14:paraId="57993EB2" w14:textId="77777777" w:rsidTr="000E38E6">
        <w:tc>
          <w:tcPr>
            <w:tcW w:w="360" w:type="dxa"/>
          </w:tcPr>
          <w:p w14:paraId="2DBDCEF5" w14:textId="77777777" w:rsidR="000E38E6" w:rsidRPr="000B106F" w:rsidRDefault="000E38E6" w:rsidP="000E38E6">
            <w:pPr>
              <w:rPr>
                <w:sz w:val="16"/>
                <w:szCs w:val="16"/>
              </w:rPr>
            </w:pPr>
          </w:p>
        </w:tc>
        <w:tc>
          <w:tcPr>
            <w:tcW w:w="4595" w:type="dxa"/>
          </w:tcPr>
          <w:p w14:paraId="65B958FB" w14:textId="77777777" w:rsidR="000E38E6" w:rsidRPr="000B106F" w:rsidRDefault="000E38E6" w:rsidP="000E38E6">
            <w:pPr>
              <w:rPr>
                <w:sz w:val="16"/>
                <w:szCs w:val="16"/>
              </w:rPr>
            </w:pPr>
            <w:r w:rsidRPr="000B106F">
              <w:rPr>
                <w:sz w:val="16"/>
                <w:szCs w:val="16"/>
              </w:rPr>
              <w:t>Religiosity</w:t>
            </w:r>
          </w:p>
        </w:tc>
        <w:tc>
          <w:tcPr>
            <w:tcW w:w="4675" w:type="dxa"/>
          </w:tcPr>
          <w:p w14:paraId="12977612" w14:textId="77777777" w:rsidR="000E38E6" w:rsidRPr="000B106F" w:rsidRDefault="000E38E6" w:rsidP="000E38E6">
            <w:pPr>
              <w:rPr>
                <w:sz w:val="16"/>
                <w:szCs w:val="16"/>
              </w:rPr>
            </w:pPr>
            <w:proofErr w:type="spellStart"/>
            <w:r>
              <w:rPr>
                <w:sz w:val="16"/>
                <w:szCs w:val="16"/>
              </w:rPr>
              <w:t>Sekoni</w:t>
            </w:r>
            <w:proofErr w:type="spellEnd"/>
            <w:r>
              <w:rPr>
                <w:sz w:val="16"/>
                <w:szCs w:val="16"/>
              </w:rPr>
              <w:t xml:space="preserve"> et al 2014</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 xml:space="preserve">von </w:t>
            </w:r>
            <w:proofErr w:type="spellStart"/>
            <w:r>
              <w:rPr>
                <w:sz w:val="16"/>
                <w:szCs w:val="16"/>
              </w:rPr>
              <w:t>Zahran</w:t>
            </w:r>
            <w:proofErr w:type="spellEnd"/>
            <w:r>
              <w:rPr>
                <w:sz w:val="16"/>
                <w:szCs w:val="16"/>
              </w:rPr>
              <w:t xml:space="preserve"> and von Ali 2013</w:t>
            </w:r>
          </w:p>
        </w:tc>
      </w:tr>
      <w:tr w:rsidR="000E38E6" w:rsidRPr="00C81096" w14:paraId="01D689C8" w14:textId="77777777" w:rsidTr="00CD6513">
        <w:tc>
          <w:tcPr>
            <w:tcW w:w="9630" w:type="dxa"/>
            <w:gridSpan w:val="3"/>
            <w:shd w:val="clear" w:color="auto" w:fill="E7E6E6" w:themeFill="background2"/>
          </w:tcPr>
          <w:p w14:paraId="2D07084F" w14:textId="77777777" w:rsidR="000E38E6" w:rsidRPr="000B106F" w:rsidRDefault="000E38E6" w:rsidP="000E38E6">
            <w:pPr>
              <w:rPr>
                <w:b/>
                <w:i/>
                <w:sz w:val="16"/>
                <w:szCs w:val="16"/>
              </w:rPr>
            </w:pPr>
            <w:r w:rsidRPr="000B106F">
              <w:rPr>
                <w:b/>
                <w:i/>
                <w:sz w:val="16"/>
                <w:szCs w:val="16"/>
              </w:rPr>
              <w:t>Reputation of collection agency</w:t>
            </w:r>
          </w:p>
        </w:tc>
      </w:tr>
      <w:tr w:rsidR="000E38E6" w:rsidRPr="00C81096" w14:paraId="27D319F8" w14:textId="77777777" w:rsidTr="000E38E6">
        <w:tc>
          <w:tcPr>
            <w:tcW w:w="360" w:type="dxa"/>
          </w:tcPr>
          <w:p w14:paraId="1E707149" w14:textId="77777777" w:rsidR="000E38E6" w:rsidRPr="000B106F" w:rsidRDefault="000E38E6" w:rsidP="000E38E6">
            <w:pPr>
              <w:rPr>
                <w:sz w:val="16"/>
                <w:szCs w:val="16"/>
              </w:rPr>
            </w:pPr>
          </w:p>
        </w:tc>
        <w:tc>
          <w:tcPr>
            <w:tcW w:w="4595" w:type="dxa"/>
          </w:tcPr>
          <w:p w14:paraId="5AB6B6C4" w14:textId="77777777" w:rsidR="000E38E6" w:rsidRPr="000B106F" w:rsidRDefault="000E38E6" w:rsidP="000E38E6">
            <w:pPr>
              <w:rPr>
                <w:sz w:val="16"/>
                <w:szCs w:val="16"/>
              </w:rPr>
            </w:pPr>
            <w:r w:rsidRPr="000B106F">
              <w:rPr>
                <w:sz w:val="16"/>
                <w:szCs w:val="16"/>
              </w:rPr>
              <w:t>To help or support blood bank</w:t>
            </w:r>
          </w:p>
        </w:tc>
        <w:tc>
          <w:tcPr>
            <w:tcW w:w="4675" w:type="dxa"/>
          </w:tcPr>
          <w:p w14:paraId="2E8E655B" w14:textId="77777777" w:rsidR="000E38E6" w:rsidRPr="000B106F" w:rsidRDefault="000E38E6" w:rsidP="000E38E6">
            <w:pPr>
              <w:rPr>
                <w:sz w:val="16"/>
                <w:szCs w:val="16"/>
              </w:rPr>
            </w:pPr>
            <w:proofErr w:type="spellStart"/>
            <w:r>
              <w:rPr>
                <w:sz w:val="16"/>
                <w:szCs w:val="16"/>
              </w:rPr>
              <w:t>Rolseth</w:t>
            </w:r>
            <w:proofErr w:type="spellEnd"/>
            <w:r>
              <w:rPr>
                <w:sz w:val="16"/>
                <w:szCs w:val="16"/>
              </w:rPr>
              <w:t xml:space="preserve"> et al 2014</w:t>
            </w:r>
          </w:p>
        </w:tc>
      </w:tr>
      <w:tr w:rsidR="000E38E6" w:rsidRPr="00C81096" w14:paraId="2AF65D8C" w14:textId="77777777" w:rsidTr="00CD6513">
        <w:tc>
          <w:tcPr>
            <w:tcW w:w="9630" w:type="dxa"/>
            <w:gridSpan w:val="3"/>
            <w:shd w:val="clear" w:color="auto" w:fill="E7E6E6" w:themeFill="background2"/>
          </w:tcPr>
          <w:p w14:paraId="689804A0" w14:textId="77777777" w:rsidR="000E38E6" w:rsidRPr="000B106F" w:rsidRDefault="000E38E6" w:rsidP="000E38E6">
            <w:pPr>
              <w:rPr>
                <w:b/>
                <w:i/>
                <w:sz w:val="16"/>
                <w:szCs w:val="16"/>
              </w:rPr>
            </w:pPr>
            <w:r w:rsidRPr="000B106F">
              <w:rPr>
                <w:b/>
                <w:i/>
                <w:sz w:val="16"/>
                <w:szCs w:val="16"/>
              </w:rPr>
              <w:t>Perceived need for blood donation</w:t>
            </w:r>
          </w:p>
        </w:tc>
      </w:tr>
      <w:tr w:rsidR="000E38E6" w:rsidRPr="00C81096" w14:paraId="61ABBA9F" w14:textId="77777777" w:rsidTr="00CD6513">
        <w:tc>
          <w:tcPr>
            <w:tcW w:w="360" w:type="dxa"/>
            <w:shd w:val="clear" w:color="auto" w:fill="FFFFFF" w:themeFill="background1"/>
          </w:tcPr>
          <w:p w14:paraId="486F7B28" w14:textId="77777777" w:rsidR="000E38E6" w:rsidRPr="000B106F" w:rsidRDefault="000E38E6" w:rsidP="000E38E6">
            <w:pPr>
              <w:rPr>
                <w:sz w:val="16"/>
                <w:szCs w:val="16"/>
              </w:rPr>
            </w:pPr>
          </w:p>
        </w:tc>
        <w:tc>
          <w:tcPr>
            <w:tcW w:w="4595" w:type="dxa"/>
            <w:shd w:val="clear" w:color="auto" w:fill="FFFFFF" w:themeFill="background1"/>
          </w:tcPr>
          <w:p w14:paraId="77D48951" w14:textId="77777777" w:rsidR="000E38E6" w:rsidRPr="002871A8" w:rsidRDefault="000E38E6" w:rsidP="000E38E6">
            <w:pPr>
              <w:rPr>
                <w:sz w:val="16"/>
                <w:szCs w:val="16"/>
              </w:rPr>
            </w:pPr>
            <w:r w:rsidRPr="002871A8">
              <w:rPr>
                <w:sz w:val="16"/>
                <w:szCs w:val="16"/>
              </w:rPr>
              <w:t>Everyday</w:t>
            </w:r>
          </w:p>
        </w:tc>
        <w:tc>
          <w:tcPr>
            <w:tcW w:w="4675" w:type="dxa"/>
            <w:shd w:val="clear" w:color="auto" w:fill="FFFFFF" w:themeFill="background1"/>
          </w:tcPr>
          <w:p w14:paraId="2FA4D5D3" w14:textId="77777777" w:rsidR="000E38E6" w:rsidRPr="002871A8"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C81096" w14:paraId="1607F48B" w14:textId="77777777" w:rsidTr="000E38E6">
        <w:tc>
          <w:tcPr>
            <w:tcW w:w="360" w:type="dxa"/>
          </w:tcPr>
          <w:p w14:paraId="14233DBB" w14:textId="77777777" w:rsidR="000E38E6" w:rsidRPr="000B106F" w:rsidRDefault="000E38E6" w:rsidP="000E38E6">
            <w:pPr>
              <w:rPr>
                <w:sz w:val="16"/>
                <w:szCs w:val="16"/>
              </w:rPr>
            </w:pPr>
          </w:p>
        </w:tc>
        <w:tc>
          <w:tcPr>
            <w:tcW w:w="4595" w:type="dxa"/>
          </w:tcPr>
          <w:p w14:paraId="2703EBDA" w14:textId="77777777" w:rsidR="000E38E6" w:rsidRPr="000B106F" w:rsidRDefault="000E38E6" w:rsidP="000E38E6">
            <w:pPr>
              <w:rPr>
                <w:sz w:val="16"/>
                <w:szCs w:val="16"/>
              </w:rPr>
            </w:pPr>
            <w:r w:rsidRPr="000B106F">
              <w:rPr>
                <w:sz w:val="16"/>
                <w:szCs w:val="16"/>
              </w:rPr>
              <w:t>Emergency</w:t>
            </w:r>
          </w:p>
        </w:tc>
        <w:tc>
          <w:tcPr>
            <w:tcW w:w="4675" w:type="dxa"/>
          </w:tcPr>
          <w:p w14:paraId="5C7BD785"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0B106F">
              <w:rPr>
                <w:sz w:val="16"/>
                <w:szCs w:val="16"/>
              </w:rPr>
              <w:t xml:space="preserve">; </w:t>
            </w:r>
          </w:p>
        </w:tc>
      </w:tr>
      <w:tr w:rsidR="000E38E6" w:rsidRPr="00C81096" w14:paraId="03ED07F7" w14:textId="77777777" w:rsidTr="000E38E6">
        <w:tc>
          <w:tcPr>
            <w:tcW w:w="360" w:type="dxa"/>
          </w:tcPr>
          <w:p w14:paraId="4A3D2933" w14:textId="77777777" w:rsidR="000E38E6" w:rsidRPr="000B106F" w:rsidRDefault="000E38E6" w:rsidP="000E38E6">
            <w:pPr>
              <w:rPr>
                <w:sz w:val="16"/>
                <w:szCs w:val="16"/>
              </w:rPr>
            </w:pPr>
          </w:p>
        </w:tc>
        <w:tc>
          <w:tcPr>
            <w:tcW w:w="4595" w:type="dxa"/>
          </w:tcPr>
          <w:p w14:paraId="276265EA" w14:textId="77777777" w:rsidR="000E38E6" w:rsidRPr="000B106F" w:rsidRDefault="000E38E6" w:rsidP="000E38E6">
            <w:pPr>
              <w:rPr>
                <w:sz w:val="16"/>
                <w:szCs w:val="16"/>
              </w:rPr>
            </w:pPr>
            <w:r w:rsidRPr="000B106F">
              <w:rPr>
                <w:sz w:val="16"/>
                <w:szCs w:val="16"/>
              </w:rPr>
              <w:t>Blood shortage</w:t>
            </w:r>
          </w:p>
        </w:tc>
        <w:tc>
          <w:tcPr>
            <w:tcW w:w="4675" w:type="dxa"/>
          </w:tcPr>
          <w:p w14:paraId="04EC9A6D" w14:textId="6FB16E88" w:rsidR="000E38E6" w:rsidRPr="000B106F" w:rsidRDefault="0080613A" w:rsidP="000E38E6">
            <w:pPr>
              <w:rPr>
                <w:sz w:val="16"/>
                <w:szCs w:val="16"/>
              </w:rPr>
            </w:pPr>
            <w:proofErr w:type="spellStart"/>
            <w:r>
              <w:rPr>
                <w:sz w:val="16"/>
                <w:szCs w:val="16"/>
              </w:rPr>
              <w:t>Duboz</w:t>
            </w:r>
            <w:proofErr w:type="spellEnd"/>
            <w:r>
              <w:rPr>
                <w:sz w:val="16"/>
                <w:szCs w:val="16"/>
              </w:rPr>
              <w:t xml:space="preserve"> et al 2010</w:t>
            </w:r>
          </w:p>
        </w:tc>
      </w:tr>
      <w:tr w:rsidR="000E38E6" w:rsidRPr="00C81096" w14:paraId="55C2A1AD" w14:textId="77777777" w:rsidTr="000E38E6">
        <w:tc>
          <w:tcPr>
            <w:tcW w:w="360" w:type="dxa"/>
          </w:tcPr>
          <w:p w14:paraId="37574355" w14:textId="77777777" w:rsidR="000E38E6" w:rsidRPr="000B106F" w:rsidRDefault="000E38E6" w:rsidP="000E38E6">
            <w:pPr>
              <w:rPr>
                <w:sz w:val="16"/>
                <w:szCs w:val="16"/>
              </w:rPr>
            </w:pPr>
          </w:p>
        </w:tc>
        <w:tc>
          <w:tcPr>
            <w:tcW w:w="4595" w:type="dxa"/>
          </w:tcPr>
          <w:p w14:paraId="29BEDAFD" w14:textId="77777777" w:rsidR="000E38E6" w:rsidRPr="000B106F" w:rsidRDefault="000E38E6" w:rsidP="000E38E6">
            <w:pPr>
              <w:rPr>
                <w:sz w:val="16"/>
                <w:szCs w:val="16"/>
              </w:rPr>
            </w:pPr>
            <w:r w:rsidRPr="000B106F">
              <w:rPr>
                <w:sz w:val="16"/>
                <w:szCs w:val="16"/>
              </w:rPr>
              <w:t>Awareness of donation campaigns</w:t>
            </w:r>
          </w:p>
        </w:tc>
        <w:tc>
          <w:tcPr>
            <w:tcW w:w="4675" w:type="dxa"/>
          </w:tcPr>
          <w:p w14:paraId="19E3DDDA" w14:textId="77777777" w:rsidR="000E38E6" w:rsidRPr="000B106F" w:rsidRDefault="000E38E6" w:rsidP="000E38E6">
            <w:pPr>
              <w:rPr>
                <w:sz w:val="16"/>
                <w:szCs w:val="16"/>
              </w:rPr>
            </w:pPr>
            <w:r>
              <w:rPr>
                <w:sz w:val="16"/>
                <w:szCs w:val="16"/>
              </w:rPr>
              <w:t>Obi 2007</w:t>
            </w:r>
          </w:p>
        </w:tc>
      </w:tr>
      <w:tr w:rsidR="000E38E6" w:rsidRPr="00C81096" w14:paraId="60C717AA" w14:textId="77777777" w:rsidTr="00CD6513">
        <w:tc>
          <w:tcPr>
            <w:tcW w:w="9630" w:type="dxa"/>
            <w:gridSpan w:val="3"/>
            <w:shd w:val="clear" w:color="auto" w:fill="E7E6E6" w:themeFill="background2"/>
          </w:tcPr>
          <w:p w14:paraId="26C14D81" w14:textId="77777777" w:rsidR="000E38E6" w:rsidRPr="000B106F" w:rsidRDefault="000E38E6" w:rsidP="000E38E6">
            <w:pPr>
              <w:rPr>
                <w:b/>
                <w:i/>
                <w:sz w:val="16"/>
                <w:szCs w:val="16"/>
              </w:rPr>
            </w:pPr>
            <w:r w:rsidRPr="000B106F">
              <w:rPr>
                <w:b/>
                <w:i/>
                <w:sz w:val="16"/>
                <w:szCs w:val="16"/>
              </w:rPr>
              <w:t>Indirect Reciprocity</w:t>
            </w:r>
          </w:p>
        </w:tc>
      </w:tr>
      <w:tr w:rsidR="000E38E6" w:rsidRPr="00C81096" w14:paraId="69F11BAF" w14:textId="77777777" w:rsidTr="000E38E6">
        <w:tc>
          <w:tcPr>
            <w:tcW w:w="360" w:type="dxa"/>
          </w:tcPr>
          <w:p w14:paraId="50E3D1BD" w14:textId="77777777" w:rsidR="000E38E6" w:rsidRPr="000B106F" w:rsidRDefault="000E38E6" w:rsidP="000E38E6">
            <w:pPr>
              <w:rPr>
                <w:sz w:val="16"/>
                <w:szCs w:val="16"/>
              </w:rPr>
            </w:pPr>
          </w:p>
        </w:tc>
        <w:tc>
          <w:tcPr>
            <w:tcW w:w="4595" w:type="dxa"/>
          </w:tcPr>
          <w:p w14:paraId="4EF21899" w14:textId="77777777" w:rsidR="000E38E6" w:rsidRPr="000B106F" w:rsidRDefault="000E38E6" w:rsidP="000E38E6">
            <w:pPr>
              <w:rPr>
                <w:sz w:val="16"/>
                <w:szCs w:val="16"/>
              </w:rPr>
            </w:pPr>
            <w:r w:rsidRPr="000B106F">
              <w:rPr>
                <w:sz w:val="16"/>
                <w:szCs w:val="16"/>
              </w:rPr>
              <w:t>Upstream (friends and family)</w:t>
            </w:r>
          </w:p>
        </w:tc>
        <w:tc>
          <w:tcPr>
            <w:tcW w:w="4675" w:type="dxa"/>
          </w:tcPr>
          <w:p w14:paraId="38A696B9" w14:textId="77777777" w:rsidR="000E38E6" w:rsidRPr="000B106F" w:rsidRDefault="000E38E6" w:rsidP="000E38E6">
            <w:pPr>
              <w:rPr>
                <w:sz w:val="16"/>
                <w:szCs w:val="16"/>
              </w:rPr>
            </w:pPr>
            <w:r>
              <w:rPr>
                <w:sz w:val="16"/>
                <w:szCs w:val="16"/>
              </w:rPr>
              <w:t>Obi 2007</w:t>
            </w:r>
            <w:r w:rsidRPr="000B106F">
              <w:rPr>
                <w:sz w:val="16"/>
                <w:szCs w:val="16"/>
              </w:rPr>
              <w:t xml:space="preserve">; </w:t>
            </w:r>
            <w:proofErr w:type="spellStart"/>
            <w:r>
              <w:rPr>
                <w:sz w:val="16"/>
                <w:szCs w:val="16"/>
              </w:rPr>
              <w:t>Muthivhi</w:t>
            </w:r>
            <w:proofErr w:type="spellEnd"/>
            <w:r>
              <w:rPr>
                <w:sz w:val="16"/>
                <w:szCs w:val="16"/>
              </w:rPr>
              <w:t xml:space="preserve"> et al 2015</w:t>
            </w:r>
          </w:p>
        </w:tc>
      </w:tr>
      <w:tr w:rsidR="000E38E6" w:rsidRPr="00C81096" w14:paraId="10B683E5" w14:textId="77777777" w:rsidTr="000E38E6">
        <w:tc>
          <w:tcPr>
            <w:tcW w:w="360" w:type="dxa"/>
          </w:tcPr>
          <w:p w14:paraId="61BFF8AA" w14:textId="77777777" w:rsidR="000E38E6" w:rsidRPr="000B106F" w:rsidRDefault="000E38E6" w:rsidP="000E38E6">
            <w:pPr>
              <w:rPr>
                <w:sz w:val="16"/>
                <w:szCs w:val="16"/>
              </w:rPr>
            </w:pPr>
          </w:p>
        </w:tc>
        <w:tc>
          <w:tcPr>
            <w:tcW w:w="4595" w:type="dxa"/>
          </w:tcPr>
          <w:p w14:paraId="1CB387C6" w14:textId="77777777" w:rsidR="000E38E6" w:rsidRPr="000B106F" w:rsidRDefault="000E38E6" w:rsidP="000E38E6">
            <w:pPr>
              <w:rPr>
                <w:sz w:val="16"/>
                <w:szCs w:val="16"/>
              </w:rPr>
            </w:pPr>
            <w:r w:rsidRPr="000B106F">
              <w:rPr>
                <w:sz w:val="16"/>
                <w:szCs w:val="16"/>
              </w:rPr>
              <w:t xml:space="preserve">Downstream </w:t>
            </w:r>
          </w:p>
        </w:tc>
        <w:tc>
          <w:tcPr>
            <w:tcW w:w="4675" w:type="dxa"/>
          </w:tcPr>
          <w:p w14:paraId="2E6C6DA1"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Asamoah-Akuoko et al 2016</w:t>
            </w:r>
          </w:p>
        </w:tc>
      </w:tr>
      <w:tr w:rsidR="000E38E6" w:rsidRPr="00C81096" w14:paraId="59BC1443" w14:textId="77777777" w:rsidTr="000E38E6">
        <w:tc>
          <w:tcPr>
            <w:tcW w:w="360" w:type="dxa"/>
          </w:tcPr>
          <w:p w14:paraId="44EEA9D4" w14:textId="77777777" w:rsidR="000E38E6" w:rsidRPr="000B106F" w:rsidRDefault="000E38E6" w:rsidP="000E38E6">
            <w:pPr>
              <w:rPr>
                <w:sz w:val="16"/>
                <w:szCs w:val="16"/>
              </w:rPr>
            </w:pPr>
          </w:p>
        </w:tc>
        <w:tc>
          <w:tcPr>
            <w:tcW w:w="4595" w:type="dxa"/>
          </w:tcPr>
          <w:p w14:paraId="12F6085A" w14:textId="77777777" w:rsidR="000E38E6" w:rsidRPr="000B106F" w:rsidRDefault="000E38E6" w:rsidP="000E38E6">
            <w:pPr>
              <w:rPr>
                <w:sz w:val="16"/>
                <w:szCs w:val="16"/>
              </w:rPr>
            </w:pPr>
            <w:r w:rsidRPr="000B106F">
              <w:rPr>
                <w:sz w:val="16"/>
                <w:szCs w:val="16"/>
              </w:rPr>
              <w:t>Upstream (self)</w:t>
            </w:r>
          </w:p>
        </w:tc>
        <w:tc>
          <w:tcPr>
            <w:tcW w:w="4675" w:type="dxa"/>
          </w:tcPr>
          <w:p w14:paraId="03AB327A" w14:textId="77777777" w:rsidR="000E38E6" w:rsidRPr="000B106F" w:rsidRDefault="000E38E6" w:rsidP="000E38E6">
            <w:pPr>
              <w:rPr>
                <w:sz w:val="16"/>
                <w:szCs w:val="16"/>
              </w:rPr>
            </w:pPr>
            <w:proofErr w:type="spellStart"/>
            <w:r>
              <w:rPr>
                <w:sz w:val="16"/>
                <w:szCs w:val="16"/>
              </w:rPr>
              <w:t>Nébié</w:t>
            </w:r>
            <w:proofErr w:type="spellEnd"/>
            <w:r>
              <w:rPr>
                <w:sz w:val="16"/>
                <w:szCs w:val="16"/>
              </w:rPr>
              <w:t xml:space="preserve"> et al 2007</w:t>
            </w:r>
            <w:r w:rsidRPr="000B106F">
              <w:rPr>
                <w:sz w:val="16"/>
                <w:szCs w:val="16"/>
              </w:rPr>
              <w:t xml:space="preserve">; </w:t>
            </w:r>
            <w:proofErr w:type="spellStart"/>
            <w:r>
              <w:rPr>
                <w:sz w:val="16"/>
                <w:szCs w:val="16"/>
              </w:rPr>
              <w:t>Muthivhi</w:t>
            </w:r>
            <w:proofErr w:type="spellEnd"/>
            <w:r>
              <w:rPr>
                <w:sz w:val="16"/>
                <w:szCs w:val="16"/>
              </w:rPr>
              <w:t xml:space="preserve"> et al 2015</w:t>
            </w:r>
          </w:p>
        </w:tc>
      </w:tr>
      <w:tr w:rsidR="000E38E6" w:rsidRPr="00C81096" w14:paraId="154D0BA2" w14:textId="77777777" w:rsidTr="00CD6513">
        <w:tc>
          <w:tcPr>
            <w:tcW w:w="9630" w:type="dxa"/>
            <w:gridSpan w:val="3"/>
            <w:shd w:val="clear" w:color="auto" w:fill="E7E6E6" w:themeFill="background2"/>
          </w:tcPr>
          <w:p w14:paraId="1F62330C" w14:textId="77777777" w:rsidR="000E38E6" w:rsidRPr="000B106F" w:rsidRDefault="000E38E6" w:rsidP="000E38E6">
            <w:pPr>
              <w:rPr>
                <w:b/>
                <w:i/>
                <w:sz w:val="16"/>
                <w:szCs w:val="16"/>
              </w:rPr>
            </w:pPr>
            <w:r w:rsidRPr="000B106F">
              <w:rPr>
                <w:b/>
                <w:i/>
                <w:sz w:val="16"/>
                <w:szCs w:val="16"/>
              </w:rPr>
              <w:t>Intrinsic Motivation</w:t>
            </w:r>
          </w:p>
        </w:tc>
      </w:tr>
      <w:tr w:rsidR="000E38E6" w:rsidRPr="00C81096" w14:paraId="7FECD505" w14:textId="77777777" w:rsidTr="000E38E6">
        <w:tc>
          <w:tcPr>
            <w:tcW w:w="360" w:type="dxa"/>
          </w:tcPr>
          <w:p w14:paraId="47C40923" w14:textId="77777777" w:rsidR="000E38E6" w:rsidRPr="000B106F" w:rsidRDefault="000E38E6" w:rsidP="000E38E6">
            <w:pPr>
              <w:rPr>
                <w:sz w:val="16"/>
                <w:szCs w:val="16"/>
              </w:rPr>
            </w:pPr>
          </w:p>
        </w:tc>
        <w:tc>
          <w:tcPr>
            <w:tcW w:w="4595" w:type="dxa"/>
          </w:tcPr>
          <w:p w14:paraId="469F61E6" w14:textId="20550189" w:rsidR="000E38E6" w:rsidRPr="000B106F" w:rsidRDefault="00672AB6" w:rsidP="000E38E6">
            <w:pPr>
              <w:rPr>
                <w:sz w:val="16"/>
                <w:szCs w:val="16"/>
              </w:rPr>
            </w:pPr>
            <w:r>
              <w:rPr>
                <w:sz w:val="16"/>
                <w:szCs w:val="16"/>
              </w:rPr>
              <w:t>Intrinsic motivation; s</w:t>
            </w:r>
            <w:r w:rsidR="000E38E6" w:rsidRPr="000B106F">
              <w:rPr>
                <w:sz w:val="16"/>
                <w:szCs w:val="16"/>
              </w:rPr>
              <w:t>elf-esteem</w:t>
            </w:r>
          </w:p>
        </w:tc>
        <w:tc>
          <w:tcPr>
            <w:tcW w:w="4675" w:type="dxa"/>
          </w:tcPr>
          <w:p w14:paraId="6B7B9AC1" w14:textId="77777777" w:rsidR="000E38E6" w:rsidRPr="000B106F"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C81096" w14:paraId="2472CE2B" w14:textId="77777777" w:rsidTr="000E38E6">
        <w:tc>
          <w:tcPr>
            <w:tcW w:w="360" w:type="dxa"/>
          </w:tcPr>
          <w:p w14:paraId="3BB52B36" w14:textId="77777777" w:rsidR="000E38E6" w:rsidRPr="000B106F" w:rsidRDefault="000E38E6" w:rsidP="000E38E6">
            <w:pPr>
              <w:rPr>
                <w:sz w:val="16"/>
                <w:szCs w:val="16"/>
              </w:rPr>
            </w:pPr>
          </w:p>
        </w:tc>
        <w:tc>
          <w:tcPr>
            <w:tcW w:w="4595" w:type="dxa"/>
          </w:tcPr>
          <w:p w14:paraId="30477CFA" w14:textId="77777777" w:rsidR="000E38E6" w:rsidRPr="000B106F" w:rsidRDefault="000E38E6" w:rsidP="000E38E6">
            <w:pPr>
              <w:rPr>
                <w:sz w:val="16"/>
                <w:szCs w:val="16"/>
              </w:rPr>
            </w:pPr>
            <w:r w:rsidRPr="000B106F">
              <w:rPr>
                <w:sz w:val="16"/>
                <w:szCs w:val="16"/>
              </w:rPr>
              <w:t>Curiosity</w:t>
            </w:r>
          </w:p>
        </w:tc>
        <w:tc>
          <w:tcPr>
            <w:tcW w:w="4675" w:type="dxa"/>
          </w:tcPr>
          <w:p w14:paraId="41924BCD" w14:textId="39063672" w:rsidR="000E38E6" w:rsidRPr="000B106F" w:rsidRDefault="0033337A" w:rsidP="000E38E6">
            <w:pPr>
              <w:rPr>
                <w:sz w:val="16"/>
                <w:szCs w:val="16"/>
              </w:rPr>
            </w:pPr>
            <w:proofErr w:type="spellStart"/>
            <w:r>
              <w:rPr>
                <w:sz w:val="16"/>
                <w:szCs w:val="16"/>
              </w:rPr>
              <w:t>Haoses-Goras</w:t>
            </w:r>
            <w:r w:rsidR="000E38E6">
              <w:rPr>
                <w:sz w:val="16"/>
                <w:szCs w:val="16"/>
              </w:rPr>
              <w:t>es</w:t>
            </w:r>
            <w:proofErr w:type="spellEnd"/>
            <w:r w:rsidR="000E38E6">
              <w:rPr>
                <w:sz w:val="16"/>
                <w:szCs w:val="16"/>
              </w:rPr>
              <w:t xml:space="preserve"> and </w:t>
            </w:r>
            <w:proofErr w:type="spellStart"/>
            <w:r w:rsidR="000E38E6">
              <w:rPr>
                <w:sz w:val="16"/>
                <w:szCs w:val="16"/>
              </w:rPr>
              <w:t>Katjire</w:t>
            </w:r>
            <w:proofErr w:type="spellEnd"/>
            <w:r w:rsidR="000E38E6">
              <w:rPr>
                <w:sz w:val="16"/>
                <w:szCs w:val="16"/>
              </w:rPr>
              <w:t xml:space="preserve"> 2013</w:t>
            </w:r>
            <w:r w:rsidR="000E38E6" w:rsidRPr="000B106F">
              <w:rPr>
                <w:sz w:val="16"/>
                <w:szCs w:val="16"/>
              </w:rPr>
              <w:t xml:space="preserve">; </w:t>
            </w:r>
            <w:proofErr w:type="spellStart"/>
            <w:r w:rsidR="000E38E6">
              <w:rPr>
                <w:sz w:val="16"/>
                <w:szCs w:val="16"/>
              </w:rPr>
              <w:t>Muthivhi</w:t>
            </w:r>
            <w:proofErr w:type="spellEnd"/>
            <w:r w:rsidR="000E38E6">
              <w:rPr>
                <w:sz w:val="16"/>
                <w:szCs w:val="16"/>
              </w:rPr>
              <w:t xml:space="preserve"> et al 2015</w:t>
            </w:r>
          </w:p>
        </w:tc>
      </w:tr>
      <w:tr w:rsidR="000E38E6" w:rsidRPr="00C81096" w14:paraId="5BA59547" w14:textId="77777777" w:rsidTr="00CD6513">
        <w:tc>
          <w:tcPr>
            <w:tcW w:w="9630" w:type="dxa"/>
            <w:gridSpan w:val="3"/>
            <w:shd w:val="clear" w:color="auto" w:fill="E7E6E6" w:themeFill="background2"/>
          </w:tcPr>
          <w:p w14:paraId="635C012A" w14:textId="77777777" w:rsidR="000E38E6" w:rsidRPr="000B106F" w:rsidRDefault="000E38E6" w:rsidP="000E38E6">
            <w:pPr>
              <w:rPr>
                <w:b/>
                <w:i/>
                <w:sz w:val="16"/>
                <w:szCs w:val="16"/>
              </w:rPr>
            </w:pPr>
            <w:r w:rsidRPr="000B106F">
              <w:rPr>
                <w:b/>
                <w:i/>
                <w:sz w:val="16"/>
                <w:szCs w:val="16"/>
              </w:rPr>
              <w:t>Promotional Communications</w:t>
            </w:r>
          </w:p>
        </w:tc>
      </w:tr>
      <w:tr w:rsidR="000E38E6" w:rsidRPr="00C81096" w14:paraId="5245D271" w14:textId="77777777" w:rsidTr="00CD6513">
        <w:tc>
          <w:tcPr>
            <w:tcW w:w="360" w:type="dxa"/>
            <w:shd w:val="clear" w:color="auto" w:fill="FFFFFF" w:themeFill="background1"/>
          </w:tcPr>
          <w:p w14:paraId="7A5CA9A5" w14:textId="77777777" w:rsidR="000E38E6" w:rsidRPr="000B106F" w:rsidRDefault="000E38E6" w:rsidP="000E38E6">
            <w:pPr>
              <w:rPr>
                <w:sz w:val="16"/>
                <w:szCs w:val="16"/>
              </w:rPr>
            </w:pPr>
          </w:p>
        </w:tc>
        <w:tc>
          <w:tcPr>
            <w:tcW w:w="4595" w:type="dxa"/>
            <w:shd w:val="clear" w:color="auto" w:fill="FFFFFF" w:themeFill="background1"/>
          </w:tcPr>
          <w:p w14:paraId="4FE50B83" w14:textId="77777777" w:rsidR="000E38E6" w:rsidRPr="000B106F" w:rsidRDefault="000E38E6" w:rsidP="000E38E6">
            <w:pPr>
              <w:rPr>
                <w:sz w:val="16"/>
                <w:szCs w:val="16"/>
              </w:rPr>
            </w:pPr>
            <w:r w:rsidRPr="000B106F">
              <w:rPr>
                <w:sz w:val="16"/>
                <w:szCs w:val="16"/>
              </w:rPr>
              <w:t>General advertising</w:t>
            </w:r>
          </w:p>
        </w:tc>
        <w:tc>
          <w:tcPr>
            <w:tcW w:w="4675" w:type="dxa"/>
            <w:shd w:val="clear" w:color="auto" w:fill="FFFFFF" w:themeFill="background1"/>
          </w:tcPr>
          <w:p w14:paraId="20F78213" w14:textId="3CBFE51D" w:rsidR="000E38E6" w:rsidRPr="000B106F" w:rsidRDefault="000E38E6" w:rsidP="000E38E6">
            <w:pPr>
              <w:rPr>
                <w:sz w:val="16"/>
                <w:szCs w:val="16"/>
              </w:rPr>
            </w:pPr>
            <w:proofErr w:type="spellStart"/>
            <w:r>
              <w:rPr>
                <w:sz w:val="16"/>
                <w:szCs w:val="16"/>
              </w:rPr>
              <w:t>Nébié</w:t>
            </w:r>
            <w:proofErr w:type="spellEnd"/>
            <w:r>
              <w:rPr>
                <w:sz w:val="16"/>
                <w:szCs w:val="16"/>
              </w:rPr>
              <w:t xml:space="preserve"> et al 2007</w:t>
            </w:r>
            <w:r w:rsidRPr="000B106F">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 xml:space="preserve">von </w:t>
            </w:r>
            <w:proofErr w:type="spellStart"/>
            <w:r>
              <w:rPr>
                <w:sz w:val="16"/>
                <w:szCs w:val="16"/>
              </w:rPr>
              <w:t>Zahran</w:t>
            </w:r>
            <w:proofErr w:type="spellEnd"/>
            <w:r>
              <w:rPr>
                <w:sz w:val="16"/>
                <w:szCs w:val="16"/>
              </w:rPr>
              <w:t xml:space="preserve"> and von Ali 2013</w:t>
            </w:r>
          </w:p>
        </w:tc>
      </w:tr>
      <w:tr w:rsidR="000E38E6" w:rsidRPr="00C81096" w14:paraId="1DE3BD4D" w14:textId="77777777" w:rsidTr="000E38E6">
        <w:tc>
          <w:tcPr>
            <w:tcW w:w="360" w:type="dxa"/>
          </w:tcPr>
          <w:p w14:paraId="5BA71416" w14:textId="77777777" w:rsidR="000E38E6" w:rsidRPr="000B106F" w:rsidRDefault="000E38E6" w:rsidP="000E38E6">
            <w:pPr>
              <w:rPr>
                <w:sz w:val="16"/>
                <w:szCs w:val="16"/>
              </w:rPr>
            </w:pPr>
          </w:p>
        </w:tc>
        <w:tc>
          <w:tcPr>
            <w:tcW w:w="4595" w:type="dxa"/>
          </w:tcPr>
          <w:p w14:paraId="33BA846F" w14:textId="44B69E1E" w:rsidR="000E38E6" w:rsidRPr="000B106F" w:rsidRDefault="00672AB6" w:rsidP="000E38E6">
            <w:pPr>
              <w:rPr>
                <w:sz w:val="16"/>
                <w:szCs w:val="16"/>
              </w:rPr>
            </w:pPr>
            <w:r>
              <w:rPr>
                <w:sz w:val="16"/>
                <w:szCs w:val="16"/>
              </w:rPr>
              <w:t>Direct marketing, invitation; b</w:t>
            </w:r>
            <w:r w:rsidR="000E38E6" w:rsidRPr="000B106F">
              <w:rPr>
                <w:sz w:val="16"/>
                <w:szCs w:val="16"/>
              </w:rPr>
              <w:t>eing asked to donate</w:t>
            </w:r>
          </w:p>
        </w:tc>
        <w:tc>
          <w:tcPr>
            <w:tcW w:w="4675" w:type="dxa"/>
          </w:tcPr>
          <w:p w14:paraId="15775425" w14:textId="77777777" w:rsidR="000E38E6" w:rsidRPr="000B106F" w:rsidRDefault="000E38E6" w:rsidP="000E38E6">
            <w:pPr>
              <w:rPr>
                <w:sz w:val="16"/>
                <w:szCs w:val="16"/>
              </w:rPr>
            </w:pPr>
            <w:proofErr w:type="spellStart"/>
            <w:r>
              <w:rPr>
                <w:sz w:val="16"/>
                <w:szCs w:val="16"/>
              </w:rPr>
              <w:t>Asenso</w:t>
            </w:r>
            <w:proofErr w:type="spellEnd"/>
            <w:r>
              <w:rPr>
                <w:sz w:val="16"/>
                <w:szCs w:val="16"/>
              </w:rPr>
              <w:t>-Mensah et al 2014</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Jacobs et al 1995</w:t>
            </w:r>
          </w:p>
        </w:tc>
      </w:tr>
      <w:tr w:rsidR="000E38E6" w:rsidRPr="00C81096" w14:paraId="1473E4E2" w14:textId="77777777" w:rsidTr="000E38E6">
        <w:tc>
          <w:tcPr>
            <w:tcW w:w="360" w:type="dxa"/>
          </w:tcPr>
          <w:p w14:paraId="44E1ECBE" w14:textId="77777777" w:rsidR="000E38E6" w:rsidRPr="000B106F" w:rsidRDefault="000E38E6" w:rsidP="000E38E6">
            <w:pPr>
              <w:rPr>
                <w:sz w:val="16"/>
                <w:szCs w:val="16"/>
              </w:rPr>
            </w:pPr>
          </w:p>
        </w:tc>
        <w:tc>
          <w:tcPr>
            <w:tcW w:w="4595" w:type="dxa"/>
          </w:tcPr>
          <w:p w14:paraId="2A441096" w14:textId="77777777" w:rsidR="000E38E6" w:rsidRPr="000B106F" w:rsidRDefault="000E38E6" w:rsidP="000E38E6">
            <w:pPr>
              <w:rPr>
                <w:sz w:val="16"/>
                <w:szCs w:val="16"/>
              </w:rPr>
            </w:pPr>
            <w:r w:rsidRPr="000B106F">
              <w:rPr>
                <w:sz w:val="16"/>
                <w:szCs w:val="16"/>
              </w:rPr>
              <w:t>Blood drives</w:t>
            </w:r>
          </w:p>
        </w:tc>
        <w:tc>
          <w:tcPr>
            <w:tcW w:w="4675" w:type="dxa"/>
          </w:tcPr>
          <w:p w14:paraId="103D22FC" w14:textId="77777777" w:rsidR="000E38E6" w:rsidRPr="000B106F"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C81096" w14:paraId="7C3A4F60" w14:textId="77777777" w:rsidTr="000E38E6">
        <w:tc>
          <w:tcPr>
            <w:tcW w:w="360" w:type="dxa"/>
          </w:tcPr>
          <w:p w14:paraId="3D206295" w14:textId="77777777" w:rsidR="000E38E6" w:rsidRPr="000B106F" w:rsidRDefault="000E38E6" w:rsidP="000E38E6">
            <w:pPr>
              <w:rPr>
                <w:sz w:val="16"/>
                <w:szCs w:val="16"/>
              </w:rPr>
            </w:pPr>
          </w:p>
        </w:tc>
        <w:tc>
          <w:tcPr>
            <w:tcW w:w="4595" w:type="dxa"/>
          </w:tcPr>
          <w:p w14:paraId="1E72B59D" w14:textId="77777777" w:rsidR="000E38E6" w:rsidRPr="000B106F" w:rsidRDefault="000E38E6" w:rsidP="000E38E6">
            <w:pPr>
              <w:rPr>
                <w:sz w:val="16"/>
                <w:szCs w:val="16"/>
              </w:rPr>
            </w:pPr>
            <w:r w:rsidRPr="000B106F">
              <w:rPr>
                <w:sz w:val="16"/>
                <w:szCs w:val="16"/>
              </w:rPr>
              <w:t>Educational approaches</w:t>
            </w:r>
          </w:p>
        </w:tc>
        <w:tc>
          <w:tcPr>
            <w:tcW w:w="4675" w:type="dxa"/>
          </w:tcPr>
          <w:p w14:paraId="31AE0674" w14:textId="77777777" w:rsidR="000E38E6" w:rsidRPr="000B106F" w:rsidRDefault="000E38E6" w:rsidP="000E38E6">
            <w:pPr>
              <w:rPr>
                <w:sz w:val="16"/>
                <w:szCs w:val="16"/>
              </w:rPr>
            </w:pPr>
            <w:proofErr w:type="spellStart"/>
            <w:r>
              <w:rPr>
                <w:sz w:val="16"/>
                <w:szCs w:val="16"/>
              </w:rPr>
              <w:t>Muthivhi</w:t>
            </w:r>
            <w:proofErr w:type="spellEnd"/>
            <w:r>
              <w:rPr>
                <w:sz w:val="16"/>
                <w:szCs w:val="16"/>
              </w:rPr>
              <w:t xml:space="preserve"> et al 2015</w:t>
            </w:r>
            <w:r w:rsidRPr="000B106F">
              <w:rPr>
                <w:sz w:val="16"/>
                <w:szCs w:val="16"/>
              </w:rPr>
              <w:t xml:space="preserve">; </w:t>
            </w:r>
            <w:proofErr w:type="spellStart"/>
            <w:r>
              <w:rPr>
                <w:sz w:val="16"/>
                <w:szCs w:val="16"/>
              </w:rPr>
              <w:t>Chandrasekar</w:t>
            </w:r>
            <w:proofErr w:type="spellEnd"/>
            <w:r>
              <w:rPr>
                <w:sz w:val="16"/>
                <w:szCs w:val="16"/>
              </w:rPr>
              <w:t xml:space="preserve">  et al 2015</w:t>
            </w:r>
          </w:p>
        </w:tc>
      </w:tr>
      <w:tr w:rsidR="000E38E6" w:rsidRPr="00C81096" w14:paraId="0EC49384" w14:textId="77777777" w:rsidTr="000E38E6">
        <w:tc>
          <w:tcPr>
            <w:tcW w:w="360" w:type="dxa"/>
          </w:tcPr>
          <w:p w14:paraId="640421C4" w14:textId="77777777" w:rsidR="000E38E6" w:rsidRPr="000B106F" w:rsidRDefault="000E38E6" w:rsidP="000E38E6">
            <w:pPr>
              <w:rPr>
                <w:sz w:val="16"/>
                <w:szCs w:val="16"/>
              </w:rPr>
            </w:pPr>
          </w:p>
        </w:tc>
        <w:tc>
          <w:tcPr>
            <w:tcW w:w="4595" w:type="dxa"/>
          </w:tcPr>
          <w:p w14:paraId="0D903AD7" w14:textId="77777777" w:rsidR="000E38E6" w:rsidRPr="000B106F" w:rsidRDefault="000E38E6" w:rsidP="000E38E6">
            <w:pPr>
              <w:rPr>
                <w:sz w:val="16"/>
                <w:szCs w:val="16"/>
              </w:rPr>
            </w:pPr>
            <w:r w:rsidRPr="000B106F">
              <w:rPr>
                <w:sz w:val="16"/>
                <w:szCs w:val="16"/>
              </w:rPr>
              <w:t>Awareness campaigns</w:t>
            </w:r>
          </w:p>
        </w:tc>
        <w:tc>
          <w:tcPr>
            <w:tcW w:w="4675" w:type="dxa"/>
          </w:tcPr>
          <w:p w14:paraId="712E0D63" w14:textId="2C07BAAA" w:rsidR="000E38E6" w:rsidRPr="000B106F" w:rsidRDefault="0080613A" w:rsidP="000E38E6">
            <w:pPr>
              <w:rPr>
                <w:sz w:val="16"/>
                <w:szCs w:val="16"/>
              </w:rPr>
            </w:pPr>
            <w:proofErr w:type="spellStart"/>
            <w:r>
              <w:rPr>
                <w:sz w:val="16"/>
                <w:szCs w:val="16"/>
              </w:rPr>
              <w:t>Duboz</w:t>
            </w:r>
            <w:proofErr w:type="spellEnd"/>
            <w:r>
              <w:rPr>
                <w:sz w:val="16"/>
                <w:szCs w:val="16"/>
              </w:rPr>
              <w:t xml:space="preserve"> et al 2010</w:t>
            </w:r>
          </w:p>
        </w:tc>
      </w:tr>
      <w:tr w:rsidR="000E38E6" w:rsidRPr="00C81096" w14:paraId="2FE7922A" w14:textId="77777777" w:rsidTr="00CD6513">
        <w:tc>
          <w:tcPr>
            <w:tcW w:w="9630" w:type="dxa"/>
            <w:gridSpan w:val="3"/>
            <w:shd w:val="clear" w:color="auto" w:fill="E7E6E6" w:themeFill="background2"/>
          </w:tcPr>
          <w:p w14:paraId="265BEEDE" w14:textId="77777777" w:rsidR="000E38E6" w:rsidRPr="000B106F" w:rsidRDefault="000E38E6" w:rsidP="000E38E6">
            <w:pPr>
              <w:rPr>
                <w:b/>
                <w:i/>
                <w:sz w:val="16"/>
                <w:szCs w:val="16"/>
              </w:rPr>
            </w:pPr>
            <w:r w:rsidRPr="000B106F">
              <w:rPr>
                <w:b/>
                <w:i/>
                <w:sz w:val="16"/>
                <w:szCs w:val="16"/>
              </w:rPr>
              <w:t>Incentives</w:t>
            </w:r>
          </w:p>
        </w:tc>
      </w:tr>
      <w:tr w:rsidR="000E38E6" w:rsidRPr="00C81096" w14:paraId="21C8BF50" w14:textId="77777777" w:rsidTr="000E38E6">
        <w:tc>
          <w:tcPr>
            <w:tcW w:w="360" w:type="dxa"/>
          </w:tcPr>
          <w:p w14:paraId="61DF3517" w14:textId="77777777" w:rsidR="000E38E6" w:rsidRPr="000B106F" w:rsidRDefault="000E38E6" w:rsidP="000E38E6">
            <w:pPr>
              <w:rPr>
                <w:sz w:val="16"/>
                <w:szCs w:val="16"/>
              </w:rPr>
            </w:pPr>
          </w:p>
        </w:tc>
        <w:tc>
          <w:tcPr>
            <w:tcW w:w="4595" w:type="dxa"/>
          </w:tcPr>
          <w:p w14:paraId="4B049968" w14:textId="77777777" w:rsidR="000E38E6" w:rsidRPr="000B106F" w:rsidRDefault="000E38E6" w:rsidP="000E38E6">
            <w:pPr>
              <w:rPr>
                <w:sz w:val="16"/>
                <w:szCs w:val="16"/>
              </w:rPr>
            </w:pPr>
            <w:r w:rsidRPr="000B106F">
              <w:rPr>
                <w:sz w:val="16"/>
                <w:szCs w:val="16"/>
              </w:rPr>
              <w:t>General</w:t>
            </w:r>
          </w:p>
        </w:tc>
        <w:tc>
          <w:tcPr>
            <w:tcW w:w="4675" w:type="dxa"/>
          </w:tcPr>
          <w:p w14:paraId="0A7E13C2" w14:textId="35128CC3" w:rsidR="000E38E6" w:rsidRPr="000B106F" w:rsidRDefault="000E38E6" w:rsidP="000E38E6">
            <w:pPr>
              <w:rPr>
                <w:sz w:val="16"/>
                <w:szCs w:val="16"/>
              </w:rPr>
            </w:pPr>
            <w:proofErr w:type="spellStart"/>
            <w:r>
              <w:rPr>
                <w:sz w:val="16"/>
                <w:szCs w:val="16"/>
              </w:rPr>
              <w:t>Asenso</w:t>
            </w:r>
            <w:proofErr w:type="spellEnd"/>
            <w:r>
              <w:rPr>
                <w:sz w:val="16"/>
                <w:szCs w:val="16"/>
              </w:rPr>
              <w:t>-Mensah et al 2014</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lang w:val="en-US"/>
              </w:rPr>
              <w:t>;</w:t>
            </w:r>
            <w:r w:rsidRPr="000B106F">
              <w:rPr>
                <w:sz w:val="16"/>
                <w:szCs w:val="16"/>
              </w:rPr>
              <w:t xml:space="preserve"> </w:t>
            </w:r>
            <w:r>
              <w:rPr>
                <w:sz w:val="16"/>
                <w:szCs w:val="16"/>
              </w:rPr>
              <w:t>Jacobs et al 1995</w:t>
            </w:r>
            <w:r w:rsidRPr="000B106F">
              <w:rPr>
                <w:sz w:val="16"/>
                <w:szCs w:val="16"/>
              </w:rPr>
              <w:t xml:space="preserve">; </w:t>
            </w:r>
            <w:r>
              <w:rPr>
                <w:sz w:val="16"/>
                <w:szCs w:val="16"/>
              </w:rPr>
              <w:t xml:space="preserve">Von </w:t>
            </w:r>
            <w:proofErr w:type="spellStart"/>
            <w:r>
              <w:rPr>
                <w:sz w:val="16"/>
                <w:szCs w:val="16"/>
              </w:rPr>
              <w:t>Bukenya</w:t>
            </w:r>
            <w:proofErr w:type="spellEnd"/>
            <w:r>
              <w:rPr>
                <w:sz w:val="16"/>
                <w:szCs w:val="16"/>
              </w:rPr>
              <w:t xml:space="preserve"> 2012</w:t>
            </w:r>
          </w:p>
        </w:tc>
      </w:tr>
      <w:tr w:rsidR="000E38E6" w:rsidRPr="00C81096" w14:paraId="432DCB4E" w14:textId="77777777" w:rsidTr="000E38E6">
        <w:tc>
          <w:tcPr>
            <w:tcW w:w="360" w:type="dxa"/>
          </w:tcPr>
          <w:p w14:paraId="2D601EA1" w14:textId="77777777" w:rsidR="000E38E6" w:rsidRPr="000B106F" w:rsidRDefault="000E38E6" w:rsidP="000E38E6">
            <w:pPr>
              <w:rPr>
                <w:sz w:val="16"/>
                <w:szCs w:val="16"/>
              </w:rPr>
            </w:pPr>
          </w:p>
        </w:tc>
        <w:tc>
          <w:tcPr>
            <w:tcW w:w="4595" w:type="dxa"/>
          </w:tcPr>
          <w:p w14:paraId="5B83D3AA" w14:textId="77777777" w:rsidR="000E38E6" w:rsidRPr="000B106F" w:rsidRDefault="000E38E6" w:rsidP="000E38E6">
            <w:pPr>
              <w:rPr>
                <w:sz w:val="16"/>
                <w:szCs w:val="16"/>
              </w:rPr>
            </w:pPr>
            <w:r w:rsidRPr="000B106F">
              <w:rPr>
                <w:sz w:val="16"/>
                <w:szCs w:val="16"/>
              </w:rPr>
              <w:t>Health check</w:t>
            </w:r>
          </w:p>
        </w:tc>
        <w:tc>
          <w:tcPr>
            <w:tcW w:w="4675" w:type="dxa"/>
          </w:tcPr>
          <w:p w14:paraId="6B5BFE0B"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 </w:t>
            </w:r>
            <w:r w:rsidRPr="000B106F">
              <w:rPr>
                <w:sz w:val="16"/>
                <w:szCs w:val="16"/>
              </w:rPr>
              <w:t xml:space="preserve">; </w:t>
            </w:r>
            <w:r>
              <w:rPr>
                <w:sz w:val="16"/>
                <w:szCs w:val="16"/>
              </w:rPr>
              <w:t xml:space="preserve">Von </w:t>
            </w:r>
            <w:proofErr w:type="spellStart"/>
            <w:r>
              <w:rPr>
                <w:sz w:val="16"/>
                <w:szCs w:val="16"/>
              </w:rPr>
              <w:t>Bukenya</w:t>
            </w:r>
            <w:proofErr w:type="spellEnd"/>
            <w:r>
              <w:rPr>
                <w:sz w:val="16"/>
                <w:szCs w:val="16"/>
              </w:rPr>
              <w:t xml:space="preserve"> 2012</w:t>
            </w:r>
          </w:p>
        </w:tc>
      </w:tr>
      <w:tr w:rsidR="000E38E6" w:rsidRPr="00C81096" w14:paraId="7CE95658" w14:textId="77777777" w:rsidTr="000E38E6">
        <w:tc>
          <w:tcPr>
            <w:tcW w:w="360" w:type="dxa"/>
          </w:tcPr>
          <w:p w14:paraId="4EDD4AF9" w14:textId="77777777" w:rsidR="000E38E6" w:rsidRPr="000B106F" w:rsidRDefault="000E38E6" w:rsidP="000E38E6">
            <w:pPr>
              <w:rPr>
                <w:sz w:val="16"/>
                <w:szCs w:val="16"/>
              </w:rPr>
            </w:pPr>
          </w:p>
        </w:tc>
        <w:tc>
          <w:tcPr>
            <w:tcW w:w="4595" w:type="dxa"/>
          </w:tcPr>
          <w:p w14:paraId="1A9211EB" w14:textId="77777777" w:rsidR="000E38E6" w:rsidRPr="000B106F" w:rsidRDefault="000E38E6" w:rsidP="000E38E6">
            <w:pPr>
              <w:rPr>
                <w:sz w:val="16"/>
                <w:szCs w:val="16"/>
              </w:rPr>
            </w:pPr>
            <w:r w:rsidRPr="000B106F">
              <w:rPr>
                <w:sz w:val="16"/>
                <w:szCs w:val="16"/>
              </w:rPr>
              <w:t>Money</w:t>
            </w:r>
          </w:p>
        </w:tc>
        <w:tc>
          <w:tcPr>
            <w:tcW w:w="4675" w:type="dxa"/>
          </w:tcPr>
          <w:p w14:paraId="70C62794" w14:textId="77777777" w:rsidR="000E38E6" w:rsidRPr="000B106F" w:rsidRDefault="000E38E6" w:rsidP="000E38E6">
            <w:pPr>
              <w:rPr>
                <w:sz w:val="16"/>
                <w:szCs w:val="16"/>
              </w:rPr>
            </w:pPr>
            <w:proofErr w:type="spellStart"/>
            <w:r>
              <w:rPr>
                <w:sz w:val="16"/>
                <w:szCs w:val="16"/>
              </w:rPr>
              <w:t>Koster</w:t>
            </w:r>
            <w:proofErr w:type="spellEnd"/>
            <w:r>
              <w:rPr>
                <w:sz w:val="16"/>
                <w:szCs w:val="16"/>
              </w:rPr>
              <w:t xml:space="preserve"> and Hassall 2011</w:t>
            </w:r>
            <w:r w:rsidRPr="000B106F">
              <w:rPr>
                <w:sz w:val="16"/>
                <w:szCs w:val="16"/>
              </w:rPr>
              <w:t xml:space="preserve">; </w:t>
            </w: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0B106F">
              <w:rPr>
                <w:sz w:val="16"/>
                <w:szCs w:val="16"/>
              </w:rPr>
              <w:t xml:space="preserve">; </w:t>
            </w:r>
            <w:proofErr w:type="spellStart"/>
            <w:r>
              <w:rPr>
                <w:sz w:val="16"/>
                <w:szCs w:val="16"/>
              </w:rPr>
              <w:t>Kabinda</w:t>
            </w:r>
            <w:proofErr w:type="spellEnd"/>
            <w:r>
              <w:rPr>
                <w:sz w:val="16"/>
                <w:szCs w:val="16"/>
              </w:rPr>
              <w:t xml:space="preserve"> 2014</w:t>
            </w:r>
            <w:r w:rsidRPr="000B106F">
              <w:rPr>
                <w:sz w:val="16"/>
                <w:szCs w:val="16"/>
              </w:rPr>
              <w:t xml:space="preserve">; </w:t>
            </w:r>
            <w:proofErr w:type="spellStart"/>
            <w:r>
              <w:rPr>
                <w:sz w:val="16"/>
                <w:szCs w:val="16"/>
              </w:rPr>
              <w:t>Umeora</w:t>
            </w:r>
            <w:proofErr w:type="spellEnd"/>
            <w:r>
              <w:rPr>
                <w:sz w:val="16"/>
                <w:szCs w:val="16"/>
              </w:rPr>
              <w:t xml:space="preserve"> et al 2005; </w:t>
            </w:r>
            <w:proofErr w:type="spellStart"/>
            <w:r>
              <w:rPr>
                <w:sz w:val="16"/>
                <w:szCs w:val="16"/>
              </w:rPr>
              <w:t>Sekoni</w:t>
            </w:r>
            <w:proofErr w:type="spellEnd"/>
            <w:r>
              <w:rPr>
                <w:sz w:val="16"/>
                <w:szCs w:val="16"/>
              </w:rPr>
              <w:t xml:space="preserve"> et al 2014</w:t>
            </w:r>
            <w:r w:rsidRPr="000B106F">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0B106F">
              <w:rPr>
                <w:sz w:val="16"/>
                <w:szCs w:val="16"/>
              </w:rPr>
              <w:t xml:space="preserve">; </w:t>
            </w:r>
            <w:proofErr w:type="spellStart"/>
            <w:r w:rsidRPr="004C1E7D">
              <w:rPr>
                <w:sz w:val="16"/>
                <w:szCs w:val="16"/>
              </w:rPr>
              <w:t>Durosinmi</w:t>
            </w:r>
            <w:proofErr w:type="spellEnd"/>
            <w:r w:rsidRPr="004C1E7D">
              <w:rPr>
                <w:sz w:val="16"/>
                <w:szCs w:val="16"/>
              </w:rPr>
              <w:t xml:space="preserve"> et al 2003</w:t>
            </w:r>
            <w:r w:rsidRPr="000B106F">
              <w:rPr>
                <w:sz w:val="16"/>
                <w:szCs w:val="16"/>
              </w:rPr>
              <w:t xml:space="preserve">; </w:t>
            </w:r>
            <w:proofErr w:type="spellStart"/>
            <w:r>
              <w:rPr>
                <w:sz w:val="16"/>
                <w:szCs w:val="16"/>
              </w:rPr>
              <w:t>Olaiya</w:t>
            </w:r>
            <w:proofErr w:type="spellEnd"/>
            <w:r>
              <w:rPr>
                <w:sz w:val="16"/>
                <w:szCs w:val="16"/>
              </w:rPr>
              <w:t xml:space="preserve"> et al 2004</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r>
              <w:rPr>
                <w:sz w:val="16"/>
                <w:szCs w:val="16"/>
              </w:rPr>
              <w:t>Asamoah-Akuoko et al 2016</w:t>
            </w:r>
            <w:r w:rsidRPr="000B106F">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C81096" w14:paraId="5EEAB124" w14:textId="77777777" w:rsidTr="000E38E6">
        <w:tc>
          <w:tcPr>
            <w:tcW w:w="360" w:type="dxa"/>
          </w:tcPr>
          <w:p w14:paraId="1EA2584B" w14:textId="77777777" w:rsidR="000E38E6" w:rsidRPr="000B106F" w:rsidRDefault="000E38E6" w:rsidP="000E38E6">
            <w:pPr>
              <w:rPr>
                <w:sz w:val="16"/>
                <w:szCs w:val="16"/>
              </w:rPr>
            </w:pPr>
          </w:p>
        </w:tc>
        <w:tc>
          <w:tcPr>
            <w:tcW w:w="4595" w:type="dxa"/>
          </w:tcPr>
          <w:p w14:paraId="5522057E" w14:textId="77777777" w:rsidR="000E38E6" w:rsidRPr="000B106F" w:rsidRDefault="000E38E6" w:rsidP="000E38E6">
            <w:pPr>
              <w:rPr>
                <w:sz w:val="16"/>
                <w:szCs w:val="16"/>
              </w:rPr>
            </w:pPr>
            <w:r w:rsidRPr="000B106F">
              <w:rPr>
                <w:sz w:val="16"/>
                <w:szCs w:val="16"/>
              </w:rPr>
              <w:t>Non-cash compensation</w:t>
            </w:r>
          </w:p>
        </w:tc>
        <w:tc>
          <w:tcPr>
            <w:tcW w:w="4675" w:type="dxa"/>
          </w:tcPr>
          <w:p w14:paraId="1539A138" w14:textId="77777777" w:rsidR="000E38E6" w:rsidRPr="000B106F" w:rsidRDefault="000E38E6" w:rsidP="000E38E6">
            <w:pPr>
              <w:rPr>
                <w:sz w:val="16"/>
                <w:szCs w:val="16"/>
              </w:rPr>
            </w:pPr>
            <w:proofErr w:type="spellStart"/>
            <w:r>
              <w:rPr>
                <w:sz w:val="16"/>
                <w:szCs w:val="16"/>
              </w:rPr>
              <w:t>Koster</w:t>
            </w:r>
            <w:proofErr w:type="spellEnd"/>
            <w:r>
              <w:rPr>
                <w:sz w:val="16"/>
                <w:szCs w:val="16"/>
              </w:rPr>
              <w:t xml:space="preserve"> and Hassall 2011</w:t>
            </w:r>
            <w:r w:rsidRPr="000B106F">
              <w:rPr>
                <w:sz w:val="16"/>
                <w:szCs w:val="16"/>
              </w:rPr>
              <w:t xml:space="preserve">; </w:t>
            </w:r>
            <w:proofErr w:type="spellStart"/>
            <w:r>
              <w:rPr>
                <w:sz w:val="16"/>
                <w:szCs w:val="16"/>
              </w:rPr>
              <w:t>Olaiya</w:t>
            </w:r>
            <w:proofErr w:type="spellEnd"/>
            <w:r>
              <w:rPr>
                <w:sz w:val="16"/>
                <w:szCs w:val="16"/>
              </w:rPr>
              <w:t xml:space="preserve"> et al 2004</w:t>
            </w:r>
            <w:r w:rsidRPr="000B106F">
              <w:rPr>
                <w:sz w:val="16"/>
                <w:szCs w:val="16"/>
              </w:rPr>
              <w:t xml:space="preserve">; </w:t>
            </w:r>
            <w:r>
              <w:rPr>
                <w:sz w:val="16"/>
                <w:szCs w:val="16"/>
              </w:rPr>
              <w:t>Asamoah-Akuoko et al 2016</w:t>
            </w:r>
            <w:r w:rsidRPr="000B106F">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C81096" w14:paraId="7C792D7E" w14:textId="77777777" w:rsidTr="000E38E6">
        <w:tc>
          <w:tcPr>
            <w:tcW w:w="360" w:type="dxa"/>
          </w:tcPr>
          <w:p w14:paraId="6C9A9D13" w14:textId="77777777" w:rsidR="000E38E6" w:rsidRPr="000B106F" w:rsidRDefault="000E38E6" w:rsidP="000E38E6">
            <w:pPr>
              <w:rPr>
                <w:sz w:val="16"/>
                <w:szCs w:val="16"/>
              </w:rPr>
            </w:pPr>
          </w:p>
        </w:tc>
        <w:tc>
          <w:tcPr>
            <w:tcW w:w="4595" w:type="dxa"/>
          </w:tcPr>
          <w:p w14:paraId="0288CA6E" w14:textId="77777777" w:rsidR="000E38E6" w:rsidRPr="000B106F" w:rsidRDefault="000E38E6" w:rsidP="000E38E6">
            <w:pPr>
              <w:rPr>
                <w:sz w:val="16"/>
                <w:szCs w:val="16"/>
              </w:rPr>
            </w:pPr>
            <w:r w:rsidRPr="000B106F">
              <w:rPr>
                <w:sz w:val="16"/>
                <w:szCs w:val="16"/>
              </w:rPr>
              <w:t>perceived health benefits</w:t>
            </w:r>
          </w:p>
        </w:tc>
        <w:tc>
          <w:tcPr>
            <w:tcW w:w="4675" w:type="dxa"/>
          </w:tcPr>
          <w:p w14:paraId="54CAA06C" w14:textId="77777777" w:rsidR="000E38E6" w:rsidRPr="000B106F" w:rsidRDefault="000E38E6" w:rsidP="000E38E6">
            <w:pPr>
              <w:rPr>
                <w:sz w:val="16"/>
                <w:szCs w:val="16"/>
              </w:rPr>
            </w:pPr>
            <w:r>
              <w:rPr>
                <w:sz w:val="16"/>
                <w:szCs w:val="16"/>
              </w:rPr>
              <w:t>Jacobs et al 1995</w:t>
            </w:r>
          </w:p>
        </w:tc>
      </w:tr>
      <w:tr w:rsidR="000E38E6" w:rsidRPr="00C81096" w14:paraId="6E3B4D60" w14:textId="77777777" w:rsidTr="000E38E6">
        <w:tc>
          <w:tcPr>
            <w:tcW w:w="360" w:type="dxa"/>
          </w:tcPr>
          <w:p w14:paraId="4FD33EF2" w14:textId="77777777" w:rsidR="000E38E6" w:rsidRPr="000B106F" w:rsidRDefault="000E38E6" w:rsidP="000E38E6">
            <w:pPr>
              <w:rPr>
                <w:sz w:val="16"/>
                <w:szCs w:val="16"/>
              </w:rPr>
            </w:pPr>
          </w:p>
        </w:tc>
        <w:tc>
          <w:tcPr>
            <w:tcW w:w="4595" w:type="dxa"/>
          </w:tcPr>
          <w:p w14:paraId="7622B3A3" w14:textId="77777777" w:rsidR="000E38E6" w:rsidRPr="000B106F" w:rsidRDefault="000E38E6" w:rsidP="000E38E6">
            <w:pPr>
              <w:rPr>
                <w:sz w:val="16"/>
                <w:szCs w:val="16"/>
              </w:rPr>
            </w:pPr>
            <w:r w:rsidRPr="000B106F">
              <w:rPr>
                <w:sz w:val="16"/>
                <w:szCs w:val="16"/>
              </w:rPr>
              <w:t>Know blood group</w:t>
            </w:r>
          </w:p>
        </w:tc>
        <w:tc>
          <w:tcPr>
            <w:tcW w:w="4675" w:type="dxa"/>
          </w:tcPr>
          <w:p w14:paraId="2C52595F" w14:textId="00856497" w:rsidR="000E38E6" w:rsidRPr="000B106F" w:rsidRDefault="000E38E6" w:rsidP="000E38E6">
            <w:pPr>
              <w:rPr>
                <w:sz w:val="16"/>
                <w:szCs w:val="16"/>
              </w:rPr>
            </w:pPr>
            <w:proofErr w:type="spellStart"/>
            <w:r>
              <w:rPr>
                <w:sz w:val="16"/>
                <w:szCs w:val="16"/>
              </w:rPr>
              <w:t>Gobatto</w:t>
            </w:r>
            <w:proofErr w:type="spellEnd"/>
            <w:r>
              <w:rPr>
                <w:sz w:val="16"/>
                <w:szCs w:val="16"/>
              </w:rPr>
              <w:t xml:space="preserve"> 1996</w:t>
            </w:r>
            <w:r w:rsidRPr="000B106F">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r>
              <w:rPr>
                <w:sz w:val="16"/>
                <w:szCs w:val="16"/>
              </w:rPr>
              <w:t xml:space="preserve">Von </w:t>
            </w:r>
            <w:proofErr w:type="spellStart"/>
            <w:r>
              <w:rPr>
                <w:sz w:val="16"/>
                <w:szCs w:val="16"/>
              </w:rPr>
              <w:t>Bukenya</w:t>
            </w:r>
            <w:proofErr w:type="spellEnd"/>
            <w:r>
              <w:rPr>
                <w:sz w:val="16"/>
                <w:szCs w:val="16"/>
              </w:rPr>
              <w:t xml:space="preserve"> 2012</w:t>
            </w:r>
          </w:p>
        </w:tc>
      </w:tr>
      <w:tr w:rsidR="000E38E6" w:rsidRPr="00C81096" w14:paraId="1087593B" w14:textId="77777777" w:rsidTr="000E38E6">
        <w:tc>
          <w:tcPr>
            <w:tcW w:w="360" w:type="dxa"/>
          </w:tcPr>
          <w:p w14:paraId="74146118" w14:textId="77777777" w:rsidR="000E38E6" w:rsidRPr="000B106F" w:rsidRDefault="000E38E6" w:rsidP="000E38E6">
            <w:pPr>
              <w:rPr>
                <w:sz w:val="16"/>
                <w:szCs w:val="16"/>
              </w:rPr>
            </w:pPr>
          </w:p>
        </w:tc>
        <w:tc>
          <w:tcPr>
            <w:tcW w:w="4595" w:type="dxa"/>
          </w:tcPr>
          <w:p w14:paraId="4CDDD46C" w14:textId="77777777" w:rsidR="000E38E6" w:rsidRPr="000B106F" w:rsidRDefault="000E38E6" w:rsidP="000E38E6">
            <w:pPr>
              <w:rPr>
                <w:sz w:val="16"/>
                <w:szCs w:val="16"/>
              </w:rPr>
            </w:pPr>
            <w:r w:rsidRPr="000B106F">
              <w:rPr>
                <w:sz w:val="16"/>
                <w:szCs w:val="16"/>
              </w:rPr>
              <w:t>Infectious disease screening</w:t>
            </w:r>
          </w:p>
        </w:tc>
        <w:tc>
          <w:tcPr>
            <w:tcW w:w="4675" w:type="dxa"/>
          </w:tcPr>
          <w:p w14:paraId="752B1311" w14:textId="18F025EF" w:rsidR="000E38E6" w:rsidRPr="000B106F" w:rsidRDefault="000E38E6" w:rsidP="000E38E6">
            <w:pPr>
              <w:rPr>
                <w:sz w:val="16"/>
                <w:szCs w:val="16"/>
              </w:rPr>
            </w:pPr>
            <w:proofErr w:type="spellStart"/>
            <w:r w:rsidRPr="004C1E7D">
              <w:rPr>
                <w:sz w:val="16"/>
                <w:szCs w:val="16"/>
              </w:rPr>
              <w:t>Nébié</w:t>
            </w:r>
            <w:proofErr w:type="spellEnd"/>
            <w:r w:rsidRPr="004C1E7D">
              <w:rPr>
                <w:sz w:val="16"/>
                <w:szCs w:val="16"/>
              </w:rPr>
              <w:t xml:space="preserve"> et al 2007</w:t>
            </w:r>
            <w:r w:rsidRPr="000B106F">
              <w:rPr>
                <w:sz w:val="16"/>
                <w:szCs w:val="16"/>
              </w:rPr>
              <w:t xml:space="preserve">; </w:t>
            </w:r>
            <w:proofErr w:type="spellStart"/>
            <w:r>
              <w:rPr>
                <w:sz w:val="16"/>
                <w:szCs w:val="16"/>
              </w:rPr>
              <w:t>Gobatto</w:t>
            </w:r>
            <w:proofErr w:type="spellEnd"/>
            <w:r>
              <w:rPr>
                <w:sz w:val="16"/>
                <w:szCs w:val="16"/>
              </w:rPr>
              <w:t xml:space="preserve"> 1996 </w:t>
            </w:r>
            <w:r w:rsidRPr="000B106F">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0B106F">
              <w:rPr>
                <w:sz w:val="16"/>
                <w:szCs w:val="16"/>
              </w:rPr>
              <w:t xml:space="preserve">; </w:t>
            </w:r>
            <w:proofErr w:type="spellStart"/>
            <w:r w:rsidR="0080613A">
              <w:rPr>
                <w:sz w:val="16"/>
                <w:szCs w:val="16"/>
              </w:rPr>
              <w:t>Duboz</w:t>
            </w:r>
            <w:proofErr w:type="spellEnd"/>
            <w:r w:rsidR="0080613A">
              <w:rPr>
                <w:sz w:val="16"/>
                <w:szCs w:val="16"/>
              </w:rPr>
              <w:t xml:space="preserve"> et al 2010</w:t>
            </w:r>
            <w:r w:rsidRPr="000B106F">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 Von </w:t>
            </w:r>
            <w:proofErr w:type="spellStart"/>
            <w:r>
              <w:rPr>
                <w:sz w:val="16"/>
                <w:szCs w:val="16"/>
              </w:rPr>
              <w:t>Bukenya</w:t>
            </w:r>
            <w:proofErr w:type="spellEnd"/>
            <w:r>
              <w:rPr>
                <w:sz w:val="16"/>
                <w:szCs w:val="16"/>
              </w:rPr>
              <w:t xml:space="preserve"> 2012</w:t>
            </w:r>
          </w:p>
        </w:tc>
      </w:tr>
      <w:tr w:rsidR="000E38E6" w:rsidRPr="00C81096" w14:paraId="50488C97" w14:textId="77777777" w:rsidTr="000E38E6">
        <w:tc>
          <w:tcPr>
            <w:tcW w:w="360" w:type="dxa"/>
          </w:tcPr>
          <w:p w14:paraId="3376EF32" w14:textId="77777777" w:rsidR="000E38E6" w:rsidRPr="000B106F" w:rsidRDefault="000E38E6" w:rsidP="000E38E6">
            <w:pPr>
              <w:rPr>
                <w:sz w:val="16"/>
                <w:szCs w:val="16"/>
              </w:rPr>
            </w:pPr>
          </w:p>
        </w:tc>
        <w:tc>
          <w:tcPr>
            <w:tcW w:w="4595" w:type="dxa"/>
          </w:tcPr>
          <w:p w14:paraId="74C324EE" w14:textId="77777777" w:rsidR="000E38E6" w:rsidRPr="000B106F" w:rsidRDefault="000E38E6" w:rsidP="000E38E6">
            <w:pPr>
              <w:rPr>
                <w:sz w:val="16"/>
                <w:szCs w:val="16"/>
              </w:rPr>
            </w:pPr>
            <w:r w:rsidRPr="000B106F">
              <w:rPr>
                <w:sz w:val="16"/>
                <w:szCs w:val="16"/>
              </w:rPr>
              <w:t>Gift items</w:t>
            </w:r>
          </w:p>
        </w:tc>
        <w:tc>
          <w:tcPr>
            <w:tcW w:w="4675" w:type="dxa"/>
          </w:tcPr>
          <w:p w14:paraId="7D6CC182"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 </w:t>
            </w:r>
            <w:r w:rsidRPr="000B106F">
              <w:rPr>
                <w:sz w:val="16"/>
                <w:szCs w:val="16"/>
              </w:rPr>
              <w:t xml:space="preserve">; </w:t>
            </w:r>
            <w:proofErr w:type="spellStart"/>
            <w:r>
              <w:rPr>
                <w:sz w:val="16"/>
                <w:szCs w:val="16"/>
              </w:rPr>
              <w:t>Muthivhi</w:t>
            </w:r>
            <w:proofErr w:type="spellEnd"/>
            <w:r>
              <w:rPr>
                <w:sz w:val="16"/>
                <w:szCs w:val="16"/>
              </w:rPr>
              <w:t xml:space="preserve"> et al 2015</w:t>
            </w:r>
            <w:r w:rsidRPr="000B106F">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0B106F">
              <w:rPr>
                <w:sz w:val="16"/>
                <w:szCs w:val="16"/>
              </w:rPr>
              <w:t xml:space="preserve"> </w:t>
            </w:r>
          </w:p>
        </w:tc>
      </w:tr>
      <w:tr w:rsidR="000E38E6" w:rsidRPr="00C81096" w14:paraId="61B46667" w14:textId="77777777" w:rsidTr="000E38E6">
        <w:tc>
          <w:tcPr>
            <w:tcW w:w="360" w:type="dxa"/>
          </w:tcPr>
          <w:p w14:paraId="0A465A25" w14:textId="77777777" w:rsidR="000E38E6" w:rsidRPr="000B106F" w:rsidRDefault="000E38E6" w:rsidP="000E38E6">
            <w:pPr>
              <w:rPr>
                <w:sz w:val="16"/>
                <w:szCs w:val="16"/>
              </w:rPr>
            </w:pPr>
          </w:p>
        </w:tc>
        <w:tc>
          <w:tcPr>
            <w:tcW w:w="4595" w:type="dxa"/>
          </w:tcPr>
          <w:p w14:paraId="47FCF663" w14:textId="77777777" w:rsidR="000E38E6" w:rsidRPr="000B106F" w:rsidRDefault="000E38E6" w:rsidP="000E38E6">
            <w:pPr>
              <w:rPr>
                <w:sz w:val="16"/>
                <w:szCs w:val="16"/>
              </w:rPr>
            </w:pPr>
            <w:r w:rsidRPr="000B106F">
              <w:rPr>
                <w:sz w:val="16"/>
                <w:szCs w:val="16"/>
              </w:rPr>
              <w:t>Donor certificate</w:t>
            </w:r>
          </w:p>
        </w:tc>
        <w:tc>
          <w:tcPr>
            <w:tcW w:w="4675" w:type="dxa"/>
          </w:tcPr>
          <w:p w14:paraId="4E850F9A"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 </w:t>
            </w:r>
            <w:r w:rsidRPr="000B106F">
              <w:rPr>
                <w:sz w:val="16"/>
                <w:szCs w:val="16"/>
              </w:rPr>
              <w:t xml:space="preserve">; </w:t>
            </w:r>
            <w:proofErr w:type="spellStart"/>
            <w:r>
              <w:rPr>
                <w:sz w:val="16"/>
                <w:szCs w:val="16"/>
              </w:rPr>
              <w:t>Olaiya</w:t>
            </w:r>
            <w:proofErr w:type="spellEnd"/>
            <w:r>
              <w:rPr>
                <w:sz w:val="16"/>
                <w:szCs w:val="16"/>
              </w:rPr>
              <w:t xml:space="preserve"> et al 2004</w:t>
            </w:r>
            <w:r w:rsidRPr="000B106F">
              <w:rPr>
                <w:sz w:val="16"/>
                <w:szCs w:val="16"/>
              </w:rPr>
              <w:t xml:space="preserve">; </w:t>
            </w:r>
            <w:r>
              <w:rPr>
                <w:sz w:val="16"/>
                <w:szCs w:val="16"/>
              </w:rPr>
              <w:t>Jacobs et al 1995</w:t>
            </w:r>
          </w:p>
        </w:tc>
      </w:tr>
      <w:tr w:rsidR="000E38E6" w:rsidRPr="00C81096" w14:paraId="3E474A78" w14:textId="77777777" w:rsidTr="000E38E6">
        <w:tc>
          <w:tcPr>
            <w:tcW w:w="360" w:type="dxa"/>
          </w:tcPr>
          <w:p w14:paraId="60C966FE" w14:textId="77777777" w:rsidR="000E38E6" w:rsidRPr="000B106F" w:rsidRDefault="000E38E6" w:rsidP="000E38E6">
            <w:pPr>
              <w:rPr>
                <w:sz w:val="16"/>
                <w:szCs w:val="16"/>
              </w:rPr>
            </w:pPr>
          </w:p>
        </w:tc>
        <w:tc>
          <w:tcPr>
            <w:tcW w:w="4595" w:type="dxa"/>
          </w:tcPr>
          <w:p w14:paraId="2980F57E" w14:textId="54B4FA01" w:rsidR="000E38E6" w:rsidRPr="000B106F" w:rsidRDefault="00672AB6" w:rsidP="000E38E6">
            <w:pPr>
              <w:rPr>
                <w:sz w:val="16"/>
                <w:szCs w:val="16"/>
              </w:rPr>
            </w:pPr>
            <w:r>
              <w:rPr>
                <w:sz w:val="16"/>
                <w:szCs w:val="16"/>
              </w:rPr>
              <w:t>Awards; r</w:t>
            </w:r>
            <w:r w:rsidR="000E38E6" w:rsidRPr="000B106F">
              <w:rPr>
                <w:sz w:val="16"/>
                <w:szCs w:val="16"/>
              </w:rPr>
              <w:t>ecognition</w:t>
            </w:r>
          </w:p>
        </w:tc>
        <w:tc>
          <w:tcPr>
            <w:tcW w:w="4675" w:type="dxa"/>
          </w:tcPr>
          <w:p w14:paraId="5356A6BC" w14:textId="77777777" w:rsidR="000E38E6" w:rsidRPr="000B106F" w:rsidRDefault="000E38E6" w:rsidP="000E38E6">
            <w:pPr>
              <w:rPr>
                <w:sz w:val="16"/>
                <w:szCs w:val="16"/>
              </w:rPr>
            </w:pPr>
            <w:proofErr w:type="spellStart"/>
            <w:r>
              <w:rPr>
                <w:sz w:val="16"/>
                <w:szCs w:val="16"/>
              </w:rPr>
              <w:t>Olaiya</w:t>
            </w:r>
            <w:proofErr w:type="spellEnd"/>
            <w:r>
              <w:rPr>
                <w:sz w:val="16"/>
                <w:szCs w:val="16"/>
              </w:rPr>
              <w:t xml:space="preserve"> et al 2004</w:t>
            </w:r>
            <w:r w:rsidRPr="000B106F">
              <w:rPr>
                <w:sz w:val="16"/>
                <w:szCs w:val="16"/>
              </w:rPr>
              <w:t xml:space="preserve">; </w:t>
            </w:r>
            <w:proofErr w:type="spellStart"/>
            <w:r>
              <w:rPr>
                <w:sz w:val="16"/>
                <w:szCs w:val="16"/>
              </w:rPr>
              <w:t>Chandrasekar</w:t>
            </w:r>
            <w:proofErr w:type="spellEnd"/>
            <w:r>
              <w:rPr>
                <w:sz w:val="16"/>
                <w:szCs w:val="16"/>
              </w:rPr>
              <w:t xml:space="preserve">  et al 2015</w:t>
            </w:r>
          </w:p>
        </w:tc>
      </w:tr>
      <w:tr w:rsidR="000E38E6" w:rsidRPr="00C81096" w14:paraId="323D8DAC" w14:textId="77777777" w:rsidTr="000E38E6">
        <w:tc>
          <w:tcPr>
            <w:tcW w:w="360" w:type="dxa"/>
          </w:tcPr>
          <w:p w14:paraId="5000C512" w14:textId="77777777" w:rsidR="000E38E6" w:rsidRPr="000B106F" w:rsidRDefault="000E38E6" w:rsidP="000E38E6">
            <w:pPr>
              <w:rPr>
                <w:sz w:val="16"/>
                <w:szCs w:val="16"/>
              </w:rPr>
            </w:pPr>
          </w:p>
        </w:tc>
        <w:tc>
          <w:tcPr>
            <w:tcW w:w="4595" w:type="dxa"/>
          </w:tcPr>
          <w:p w14:paraId="48951775" w14:textId="77777777" w:rsidR="000E38E6" w:rsidRPr="000B106F" w:rsidRDefault="000E38E6" w:rsidP="000E38E6">
            <w:pPr>
              <w:rPr>
                <w:sz w:val="16"/>
                <w:szCs w:val="16"/>
              </w:rPr>
            </w:pPr>
            <w:r w:rsidRPr="000B106F">
              <w:rPr>
                <w:sz w:val="16"/>
                <w:szCs w:val="16"/>
              </w:rPr>
              <w:t>Blood crediting</w:t>
            </w:r>
          </w:p>
        </w:tc>
        <w:tc>
          <w:tcPr>
            <w:tcW w:w="4675" w:type="dxa"/>
          </w:tcPr>
          <w:p w14:paraId="1AB1CE21"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 </w:t>
            </w:r>
            <w:r w:rsidRPr="000B106F">
              <w:rPr>
                <w:sz w:val="16"/>
                <w:szCs w:val="16"/>
              </w:rPr>
              <w:t xml:space="preserve">; </w:t>
            </w:r>
            <w:r>
              <w:rPr>
                <w:sz w:val="16"/>
                <w:szCs w:val="16"/>
              </w:rPr>
              <w:t>Jacobs et al 1995</w:t>
            </w:r>
          </w:p>
        </w:tc>
      </w:tr>
      <w:tr w:rsidR="000E38E6" w:rsidRPr="00C81096" w14:paraId="7E3F6A83" w14:textId="77777777" w:rsidTr="000E38E6">
        <w:tc>
          <w:tcPr>
            <w:tcW w:w="360" w:type="dxa"/>
          </w:tcPr>
          <w:p w14:paraId="7E70D679" w14:textId="77777777" w:rsidR="000E38E6" w:rsidRPr="000B106F" w:rsidRDefault="000E38E6" w:rsidP="000E38E6">
            <w:pPr>
              <w:rPr>
                <w:sz w:val="16"/>
                <w:szCs w:val="16"/>
              </w:rPr>
            </w:pPr>
          </w:p>
        </w:tc>
        <w:tc>
          <w:tcPr>
            <w:tcW w:w="4595" w:type="dxa"/>
          </w:tcPr>
          <w:p w14:paraId="49E0DBBD" w14:textId="77777777" w:rsidR="000E38E6" w:rsidRPr="000B106F" w:rsidRDefault="000E38E6" w:rsidP="000E38E6">
            <w:pPr>
              <w:rPr>
                <w:sz w:val="16"/>
                <w:szCs w:val="16"/>
              </w:rPr>
            </w:pPr>
            <w:r w:rsidRPr="000B106F">
              <w:rPr>
                <w:sz w:val="16"/>
                <w:szCs w:val="16"/>
              </w:rPr>
              <w:t>Reimbursement of transport cost</w:t>
            </w:r>
          </w:p>
        </w:tc>
        <w:tc>
          <w:tcPr>
            <w:tcW w:w="4675" w:type="dxa"/>
          </w:tcPr>
          <w:p w14:paraId="525ABE32" w14:textId="77777777" w:rsidR="000E38E6" w:rsidRPr="000B106F" w:rsidRDefault="000E38E6" w:rsidP="000E38E6">
            <w:pPr>
              <w:rPr>
                <w:sz w:val="16"/>
                <w:szCs w:val="16"/>
              </w:rPr>
            </w:pPr>
            <w:proofErr w:type="spellStart"/>
            <w:r>
              <w:rPr>
                <w:sz w:val="16"/>
                <w:szCs w:val="16"/>
              </w:rPr>
              <w:t>Chandrasekar</w:t>
            </w:r>
            <w:proofErr w:type="spellEnd"/>
            <w:r>
              <w:rPr>
                <w:sz w:val="16"/>
                <w:szCs w:val="16"/>
              </w:rPr>
              <w:t xml:space="preserve">  et al 2015</w:t>
            </w:r>
          </w:p>
        </w:tc>
      </w:tr>
      <w:tr w:rsidR="000E38E6" w:rsidRPr="00C81096" w14:paraId="55AA2C79" w14:textId="77777777" w:rsidTr="00CD6513">
        <w:tc>
          <w:tcPr>
            <w:tcW w:w="9630" w:type="dxa"/>
            <w:gridSpan w:val="3"/>
            <w:shd w:val="clear" w:color="auto" w:fill="E7E6E6" w:themeFill="background2"/>
          </w:tcPr>
          <w:p w14:paraId="61E62870" w14:textId="77777777" w:rsidR="000E38E6" w:rsidRPr="000B106F" w:rsidRDefault="000E38E6" w:rsidP="000E38E6">
            <w:pPr>
              <w:rPr>
                <w:b/>
                <w:i/>
                <w:sz w:val="16"/>
                <w:szCs w:val="16"/>
              </w:rPr>
            </w:pPr>
            <w:r w:rsidRPr="000B106F">
              <w:rPr>
                <w:b/>
                <w:i/>
                <w:sz w:val="16"/>
                <w:szCs w:val="16"/>
              </w:rPr>
              <w:lastRenderedPageBreak/>
              <w:t>Social Norms</w:t>
            </w:r>
          </w:p>
        </w:tc>
      </w:tr>
      <w:tr w:rsidR="000E38E6" w:rsidRPr="00C81096" w14:paraId="70161760" w14:textId="77777777" w:rsidTr="000E38E6">
        <w:tc>
          <w:tcPr>
            <w:tcW w:w="360" w:type="dxa"/>
          </w:tcPr>
          <w:p w14:paraId="7C790B59" w14:textId="77777777" w:rsidR="000E38E6" w:rsidRPr="000B106F" w:rsidRDefault="000E38E6" w:rsidP="000E38E6">
            <w:pPr>
              <w:rPr>
                <w:sz w:val="16"/>
                <w:szCs w:val="16"/>
              </w:rPr>
            </w:pPr>
          </w:p>
        </w:tc>
        <w:tc>
          <w:tcPr>
            <w:tcW w:w="4595" w:type="dxa"/>
          </w:tcPr>
          <w:p w14:paraId="4AB55D07" w14:textId="77777777" w:rsidR="000E38E6" w:rsidRPr="000B106F" w:rsidRDefault="000E38E6" w:rsidP="000E38E6">
            <w:pPr>
              <w:rPr>
                <w:sz w:val="16"/>
                <w:szCs w:val="16"/>
              </w:rPr>
            </w:pPr>
            <w:r w:rsidRPr="000B106F">
              <w:rPr>
                <w:sz w:val="16"/>
                <w:szCs w:val="16"/>
              </w:rPr>
              <w:t>Sense of belonging</w:t>
            </w:r>
          </w:p>
        </w:tc>
        <w:tc>
          <w:tcPr>
            <w:tcW w:w="4675" w:type="dxa"/>
          </w:tcPr>
          <w:p w14:paraId="2ABEAD96" w14:textId="77777777" w:rsidR="000E38E6" w:rsidRPr="000B106F" w:rsidRDefault="000E38E6" w:rsidP="000E38E6">
            <w:pPr>
              <w:rPr>
                <w:sz w:val="16"/>
                <w:szCs w:val="16"/>
              </w:rPr>
            </w:pPr>
            <w:proofErr w:type="spellStart"/>
            <w:r>
              <w:rPr>
                <w:sz w:val="16"/>
                <w:szCs w:val="16"/>
              </w:rPr>
              <w:t>Gobatto</w:t>
            </w:r>
            <w:proofErr w:type="spellEnd"/>
            <w:r>
              <w:rPr>
                <w:sz w:val="16"/>
                <w:szCs w:val="16"/>
              </w:rPr>
              <w:t xml:space="preserve"> 1996 </w:t>
            </w:r>
          </w:p>
        </w:tc>
      </w:tr>
      <w:tr w:rsidR="000E38E6" w:rsidRPr="00C81096" w14:paraId="33FC6EDE" w14:textId="77777777" w:rsidTr="000E38E6">
        <w:tc>
          <w:tcPr>
            <w:tcW w:w="360" w:type="dxa"/>
          </w:tcPr>
          <w:p w14:paraId="1A8BAD72" w14:textId="77777777" w:rsidR="000E38E6" w:rsidRPr="000B106F" w:rsidRDefault="000E38E6" w:rsidP="000E38E6">
            <w:pPr>
              <w:rPr>
                <w:sz w:val="16"/>
                <w:szCs w:val="16"/>
              </w:rPr>
            </w:pPr>
          </w:p>
        </w:tc>
        <w:tc>
          <w:tcPr>
            <w:tcW w:w="4595" w:type="dxa"/>
          </w:tcPr>
          <w:p w14:paraId="7B89B3B8" w14:textId="77777777" w:rsidR="000E38E6" w:rsidRPr="000B106F" w:rsidRDefault="000E38E6" w:rsidP="000E38E6">
            <w:pPr>
              <w:rPr>
                <w:sz w:val="16"/>
                <w:szCs w:val="16"/>
              </w:rPr>
            </w:pPr>
            <w:r w:rsidRPr="000B106F">
              <w:rPr>
                <w:sz w:val="16"/>
                <w:szCs w:val="16"/>
              </w:rPr>
              <w:t>Peer pressure or influence</w:t>
            </w:r>
          </w:p>
        </w:tc>
        <w:tc>
          <w:tcPr>
            <w:tcW w:w="4675" w:type="dxa"/>
          </w:tcPr>
          <w:p w14:paraId="6CC09AB8" w14:textId="77777777" w:rsidR="000E38E6" w:rsidRPr="000B106F" w:rsidRDefault="000E38E6" w:rsidP="000E38E6">
            <w:pPr>
              <w:rPr>
                <w:sz w:val="16"/>
                <w:szCs w:val="16"/>
              </w:rPr>
            </w:pPr>
            <w:proofErr w:type="spellStart"/>
            <w:r>
              <w:rPr>
                <w:sz w:val="16"/>
                <w:szCs w:val="16"/>
              </w:rPr>
              <w:t>Nébié</w:t>
            </w:r>
            <w:proofErr w:type="spellEnd"/>
            <w:r>
              <w:rPr>
                <w:sz w:val="16"/>
                <w:szCs w:val="16"/>
              </w:rPr>
              <w:t xml:space="preserve"> et al 2007</w:t>
            </w:r>
            <w:r w:rsidRPr="000B106F">
              <w:rPr>
                <w:sz w:val="16"/>
                <w:szCs w:val="16"/>
              </w:rPr>
              <w:t xml:space="preserve">; </w:t>
            </w:r>
            <w:proofErr w:type="spellStart"/>
            <w:r>
              <w:rPr>
                <w:sz w:val="16"/>
                <w:szCs w:val="16"/>
              </w:rPr>
              <w:t>Chandrasekar</w:t>
            </w:r>
            <w:proofErr w:type="spellEnd"/>
            <w:r>
              <w:rPr>
                <w:sz w:val="16"/>
                <w:szCs w:val="16"/>
              </w:rPr>
              <w:t xml:space="preserve">  et al 2015</w:t>
            </w:r>
          </w:p>
        </w:tc>
      </w:tr>
      <w:tr w:rsidR="000E38E6" w:rsidRPr="00C81096" w14:paraId="13DF4F88" w14:textId="77777777" w:rsidTr="00CD6513">
        <w:tc>
          <w:tcPr>
            <w:tcW w:w="9630" w:type="dxa"/>
            <w:gridSpan w:val="3"/>
            <w:shd w:val="clear" w:color="auto" w:fill="E7E6E6" w:themeFill="background2"/>
          </w:tcPr>
          <w:p w14:paraId="76361562" w14:textId="77777777" w:rsidR="000E38E6" w:rsidRPr="000B106F" w:rsidRDefault="000E38E6" w:rsidP="000E38E6">
            <w:pPr>
              <w:rPr>
                <w:b/>
                <w:i/>
                <w:sz w:val="16"/>
                <w:szCs w:val="16"/>
              </w:rPr>
            </w:pPr>
            <w:r w:rsidRPr="000B106F">
              <w:rPr>
                <w:b/>
                <w:i/>
                <w:sz w:val="16"/>
                <w:szCs w:val="16"/>
              </w:rPr>
              <w:t>Knowledge/Information</w:t>
            </w:r>
          </w:p>
        </w:tc>
      </w:tr>
      <w:tr w:rsidR="000E38E6" w:rsidRPr="00C81096" w14:paraId="19D83BC1" w14:textId="77777777" w:rsidTr="000E38E6">
        <w:tc>
          <w:tcPr>
            <w:tcW w:w="360" w:type="dxa"/>
          </w:tcPr>
          <w:p w14:paraId="78FAE2DA" w14:textId="77777777" w:rsidR="000E38E6" w:rsidRPr="000B106F" w:rsidRDefault="000E38E6" w:rsidP="000E38E6">
            <w:pPr>
              <w:rPr>
                <w:sz w:val="16"/>
                <w:szCs w:val="16"/>
              </w:rPr>
            </w:pPr>
          </w:p>
        </w:tc>
        <w:tc>
          <w:tcPr>
            <w:tcW w:w="4595" w:type="dxa"/>
          </w:tcPr>
          <w:p w14:paraId="4BDDCC37" w14:textId="2AD58755" w:rsidR="000E38E6" w:rsidRPr="002871A8" w:rsidRDefault="00672AB6" w:rsidP="000E38E6">
            <w:pPr>
              <w:rPr>
                <w:sz w:val="16"/>
                <w:szCs w:val="16"/>
              </w:rPr>
            </w:pPr>
            <w:r>
              <w:rPr>
                <w:sz w:val="16"/>
                <w:szCs w:val="16"/>
              </w:rPr>
              <w:t>Information; k</w:t>
            </w:r>
            <w:r w:rsidR="000E38E6" w:rsidRPr="002871A8">
              <w:rPr>
                <w:sz w:val="16"/>
                <w:szCs w:val="16"/>
              </w:rPr>
              <w:t>nowledge on benefits of BT</w:t>
            </w:r>
          </w:p>
        </w:tc>
        <w:tc>
          <w:tcPr>
            <w:tcW w:w="4675" w:type="dxa"/>
          </w:tcPr>
          <w:p w14:paraId="16F0401C" w14:textId="77777777" w:rsidR="000E38E6" w:rsidRPr="002871A8" w:rsidRDefault="000E38E6" w:rsidP="000E38E6">
            <w:pPr>
              <w:rPr>
                <w:sz w:val="16"/>
                <w:szCs w:val="16"/>
              </w:rPr>
            </w:pP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p>
        </w:tc>
      </w:tr>
      <w:tr w:rsidR="000E38E6" w:rsidRPr="00C81096" w14:paraId="519213A8" w14:textId="77777777" w:rsidTr="000E38E6">
        <w:tc>
          <w:tcPr>
            <w:tcW w:w="4955" w:type="dxa"/>
            <w:gridSpan w:val="2"/>
          </w:tcPr>
          <w:p w14:paraId="17791CD4" w14:textId="77777777" w:rsidR="000E38E6" w:rsidRPr="000B106F" w:rsidRDefault="000E38E6" w:rsidP="000E38E6">
            <w:pPr>
              <w:rPr>
                <w:sz w:val="16"/>
                <w:szCs w:val="16"/>
              </w:rPr>
            </w:pPr>
            <w:r w:rsidRPr="000B106F">
              <w:rPr>
                <w:sz w:val="16"/>
                <w:szCs w:val="16"/>
              </w:rPr>
              <w:t>Previous donation</w:t>
            </w:r>
          </w:p>
        </w:tc>
        <w:tc>
          <w:tcPr>
            <w:tcW w:w="4675" w:type="dxa"/>
          </w:tcPr>
          <w:p w14:paraId="1C53AFF5" w14:textId="77777777" w:rsidR="000E38E6" w:rsidRPr="000B106F" w:rsidRDefault="000E38E6" w:rsidP="000E38E6">
            <w:pPr>
              <w:rPr>
                <w:sz w:val="16"/>
                <w:szCs w:val="16"/>
              </w:rPr>
            </w:pPr>
            <w:r>
              <w:rPr>
                <w:sz w:val="16"/>
                <w:szCs w:val="16"/>
              </w:rPr>
              <w:t>Obi 2007</w:t>
            </w:r>
          </w:p>
        </w:tc>
      </w:tr>
      <w:tr w:rsidR="000E38E6" w:rsidRPr="00C81096" w14:paraId="7CAD0318" w14:textId="77777777" w:rsidTr="000E38E6">
        <w:tc>
          <w:tcPr>
            <w:tcW w:w="4955" w:type="dxa"/>
            <w:gridSpan w:val="2"/>
          </w:tcPr>
          <w:p w14:paraId="6C090313" w14:textId="77777777" w:rsidR="000E38E6" w:rsidRPr="000B106F" w:rsidRDefault="000E38E6" w:rsidP="000E38E6">
            <w:pPr>
              <w:rPr>
                <w:sz w:val="16"/>
                <w:szCs w:val="16"/>
              </w:rPr>
            </w:pPr>
            <w:r w:rsidRPr="000B106F">
              <w:rPr>
                <w:sz w:val="16"/>
                <w:szCs w:val="16"/>
              </w:rPr>
              <w:t>If my health allows it</w:t>
            </w:r>
          </w:p>
        </w:tc>
        <w:tc>
          <w:tcPr>
            <w:tcW w:w="4675" w:type="dxa"/>
          </w:tcPr>
          <w:p w14:paraId="30C7D116" w14:textId="77777777" w:rsidR="000E38E6" w:rsidRPr="000B106F" w:rsidRDefault="000E38E6" w:rsidP="000E38E6">
            <w:pPr>
              <w:rPr>
                <w:sz w:val="16"/>
                <w:szCs w:val="16"/>
              </w:rPr>
            </w:pPr>
            <w:proofErr w:type="spellStart"/>
            <w:r>
              <w:rPr>
                <w:sz w:val="16"/>
                <w:szCs w:val="16"/>
              </w:rPr>
              <w:t>Asenso</w:t>
            </w:r>
            <w:proofErr w:type="spellEnd"/>
            <w:r>
              <w:rPr>
                <w:sz w:val="16"/>
                <w:szCs w:val="16"/>
              </w:rPr>
              <w:t>-Mensah et al 2014</w:t>
            </w:r>
          </w:p>
        </w:tc>
      </w:tr>
    </w:tbl>
    <w:p w14:paraId="70CFDB74" w14:textId="77777777" w:rsidR="000E38E6" w:rsidRDefault="000E38E6" w:rsidP="000E38E6">
      <w:pPr>
        <w:rPr>
          <w:b/>
          <w:i/>
          <w:sz w:val="16"/>
          <w:szCs w:val="16"/>
        </w:rPr>
      </w:pPr>
    </w:p>
    <w:p w14:paraId="7122E55A" w14:textId="77777777" w:rsidR="000E38E6" w:rsidRDefault="000E38E6" w:rsidP="000E38E6">
      <w:r w:rsidRPr="00793F4F">
        <w:rPr>
          <w:b/>
          <w:i/>
          <w:sz w:val="16"/>
          <w:szCs w:val="16"/>
        </w:rPr>
        <w:t>Key:</w:t>
      </w:r>
      <w:r>
        <w:rPr>
          <w:b/>
          <w:i/>
          <w:sz w:val="16"/>
          <w:szCs w:val="16"/>
        </w:rPr>
        <w:t xml:space="preserve"> BT = Blood Transfusion</w:t>
      </w:r>
    </w:p>
    <w:p w14:paraId="62C5A368" w14:textId="77777777" w:rsidR="000E38E6" w:rsidRDefault="000E38E6" w:rsidP="000E38E6"/>
    <w:p w14:paraId="6D5F01AA" w14:textId="614DEDD7" w:rsidR="000E38E6" w:rsidRDefault="000E38E6">
      <w:r>
        <w:br w:type="page"/>
      </w:r>
    </w:p>
    <w:p w14:paraId="05AA4E9D" w14:textId="42564066" w:rsidR="000E38E6" w:rsidRDefault="000E38E6" w:rsidP="000E38E6">
      <w:pPr>
        <w:rPr>
          <w:b/>
          <w:lang w:val="en-US"/>
        </w:rPr>
      </w:pPr>
      <w:r>
        <w:rPr>
          <w:b/>
          <w:lang w:val="en-US"/>
        </w:rPr>
        <w:lastRenderedPageBreak/>
        <w:t>Table 4.</w:t>
      </w:r>
      <w:r w:rsidRPr="00221951">
        <w:rPr>
          <w:b/>
          <w:lang w:val="en-US"/>
        </w:rPr>
        <w:t xml:space="preserve"> </w:t>
      </w:r>
      <w:r>
        <w:rPr>
          <w:b/>
          <w:lang w:val="en-US"/>
        </w:rPr>
        <w:t>Deterrents to</w:t>
      </w:r>
      <w:r w:rsidRPr="00221951">
        <w:rPr>
          <w:b/>
          <w:lang w:val="en-US"/>
        </w:rPr>
        <w:t xml:space="preserve"> blood donation</w:t>
      </w:r>
    </w:p>
    <w:tbl>
      <w:tblPr>
        <w:tblStyle w:val="TableGrid"/>
        <w:tblW w:w="9720"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5580"/>
        <w:gridCol w:w="3690"/>
      </w:tblGrid>
      <w:tr w:rsidR="000E38E6" w:rsidRPr="009F732B" w14:paraId="39F43593" w14:textId="77777777" w:rsidTr="000E38E6">
        <w:trPr>
          <w:tblHeader/>
        </w:trPr>
        <w:tc>
          <w:tcPr>
            <w:tcW w:w="6030" w:type="dxa"/>
            <w:gridSpan w:val="2"/>
            <w:tcBorders>
              <w:top w:val="single" w:sz="4" w:space="0" w:color="auto"/>
              <w:bottom w:val="single" w:sz="4" w:space="0" w:color="auto"/>
            </w:tcBorders>
          </w:tcPr>
          <w:p w14:paraId="3D0D7720" w14:textId="77777777" w:rsidR="000E38E6" w:rsidRPr="009F732B" w:rsidRDefault="000E38E6" w:rsidP="000E38E6">
            <w:pPr>
              <w:rPr>
                <w:b/>
                <w:sz w:val="18"/>
                <w:szCs w:val="16"/>
              </w:rPr>
            </w:pPr>
            <w:r w:rsidRPr="009F732B">
              <w:rPr>
                <w:b/>
                <w:sz w:val="18"/>
                <w:szCs w:val="16"/>
              </w:rPr>
              <w:t>Deterrent</w:t>
            </w:r>
          </w:p>
        </w:tc>
        <w:tc>
          <w:tcPr>
            <w:tcW w:w="3690" w:type="dxa"/>
            <w:tcBorders>
              <w:top w:val="single" w:sz="4" w:space="0" w:color="auto"/>
              <w:bottom w:val="single" w:sz="4" w:space="0" w:color="auto"/>
            </w:tcBorders>
          </w:tcPr>
          <w:p w14:paraId="489FEA81" w14:textId="77777777" w:rsidR="000E38E6" w:rsidRPr="009F732B" w:rsidRDefault="000E38E6" w:rsidP="000E38E6">
            <w:pPr>
              <w:rPr>
                <w:b/>
                <w:sz w:val="18"/>
                <w:szCs w:val="16"/>
              </w:rPr>
            </w:pPr>
            <w:r w:rsidRPr="009F732B">
              <w:rPr>
                <w:b/>
                <w:sz w:val="18"/>
                <w:szCs w:val="16"/>
              </w:rPr>
              <w:t>References</w:t>
            </w:r>
          </w:p>
        </w:tc>
      </w:tr>
      <w:tr w:rsidR="000E38E6" w:rsidRPr="009F732B" w14:paraId="78B09118" w14:textId="77777777" w:rsidTr="00CD6513">
        <w:tc>
          <w:tcPr>
            <w:tcW w:w="9720" w:type="dxa"/>
            <w:gridSpan w:val="3"/>
            <w:tcBorders>
              <w:top w:val="single" w:sz="4" w:space="0" w:color="auto"/>
            </w:tcBorders>
            <w:shd w:val="clear" w:color="auto" w:fill="E7E6E6" w:themeFill="background2"/>
          </w:tcPr>
          <w:p w14:paraId="68B812A7" w14:textId="77777777" w:rsidR="000E38E6" w:rsidRPr="009F732B" w:rsidRDefault="000E38E6" w:rsidP="000E38E6">
            <w:pPr>
              <w:rPr>
                <w:b/>
                <w:i/>
                <w:sz w:val="16"/>
                <w:szCs w:val="16"/>
              </w:rPr>
            </w:pPr>
            <w:r w:rsidRPr="009F732B">
              <w:rPr>
                <w:b/>
                <w:i/>
                <w:sz w:val="16"/>
                <w:szCs w:val="16"/>
              </w:rPr>
              <w:t>Low self-efficacy</w:t>
            </w:r>
          </w:p>
        </w:tc>
      </w:tr>
      <w:tr w:rsidR="000E38E6" w:rsidRPr="009F732B" w14:paraId="284D3DC1" w14:textId="77777777" w:rsidTr="000E38E6">
        <w:tc>
          <w:tcPr>
            <w:tcW w:w="450" w:type="dxa"/>
          </w:tcPr>
          <w:p w14:paraId="28BB2C4C" w14:textId="77777777" w:rsidR="000E38E6" w:rsidRPr="009F732B" w:rsidRDefault="000E38E6" w:rsidP="000E38E6">
            <w:pPr>
              <w:rPr>
                <w:sz w:val="16"/>
                <w:szCs w:val="16"/>
              </w:rPr>
            </w:pPr>
          </w:p>
        </w:tc>
        <w:tc>
          <w:tcPr>
            <w:tcW w:w="5580" w:type="dxa"/>
          </w:tcPr>
          <w:p w14:paraId="2F9F2CB6" w14:textId="521CABB3" w:rsidR="000E38E6" w:rsidRPr="009F732B" w:rsidRDefault="000E38E6" w:rsidP="000E38E6">
            <w:pPr>
              <w:rPr>
                <w:sz w:val="16"/>
                <w:szCs w:val="16"/>
              </w:rPr>
            </w:pPr>
            <w:r>
              <w:rPr>
                <w:sz w:val="16"/>
                <w:szCs w:val="16"/>
              </w:rPr>
              <w:t xml:space="preserve">Low self-efficacy; </w:t>
            </w:r>
            <w:r w:rsidR="00672AB6">
              <w:rPr>
                <w:sz w:val="16"/>
                <w:szCs w:val="16"/>
              </w:rPr>
              <w:t>l</w:t>
            </w:r>
            <w:r w:rsidRPr="009F732B">
              <w:rPr>
                <w:sz w:val="16"/>
                <w:szCs w:val="16"/>
              </w:rPr>
              <w:t>ifestyle barriers</w:t>
            </w:r>
          </w:p>
        </w:tc>
        <w:tc>
          <w:tcPr>
            <w:tcW w:w="3690" w:type="dxa"/>
          </w:tcPr>
          <w:p w14:paraId="08831870" w14:textId="45FC8FF3" w:rsidR="000E38E6" w:rsidRPr="009F732B" w:rsidRDefault="0033337A" w:rsidP="000E38E6">
            <w:pPr>
              <w:rPr>
                <w:sz w:val="16"/>
                <w:szCs w:val="16"/>
              </w:rPr>
            </w:pPr>
            <w:proofErr w:type="spellStart"/>
            <w:r>
              <w:rPr>
                <w:sz w:val="16"/>
                <w:szCs w:val="16"/>
              </w:rPr>
              <w:t>Haoses-Goras</w:t>
            </w:r>
            <w:r w:rsidR="000E38E6">
              <w:rPr>
                <w:sz w:val="16"/>
                <w:szCs w:val="16"/>
              </w:rPr>
              <w:t>es</w:t>
            </w:r>
            <w:proofErr w:type="spellEnd"/>
            <w:r w:rsidR="000E38E6">
              <w:rPr>
                <w:sz w:val="16"/>
                <w:szCs w:val="16"/>
              </w:rPr>
              <w:t xml:space="preserve"> and </w:t>
            </w:r>
            <w:proofErr w:type="spellStart"/>
            <w:r w:rsidR="000E38E6">
              <w:rPr>
                <w:sz w:val="16"/>
                <w:szCs w:val="16"/>
              </w:rPr>
              <w:t>Katjire</w:t>
            </w:r>
            <w:proofErr w:type="spellEnd"/>
            <w:r w:rsidR="000E38E6">
              <w:rPr>
                <w:sz w:val="16"/>
                <w:szCs w:val="16"/>
              </w:rPr>
              <w:t xml:space="preserve"> 2013; </w:t>
            </w:r>
            <w:proofErr w:type="spellStart"/>
            <w:r w:rsidR="000E38E6">
              <w:rPr>
                <w:sz w:val="16"/>
                <w:szCs w:val="16"/>
              </w:rPr>
              <w:t>Muthivhi</w:t>
            </w:r>
            <w:proofErr w:type="spellEnd"/>
            <w:r w:rsidR="000E38E6">
              <w:rPr>
                <w:sz w:val="16"/>
                <w:szCs w:val="16"/>
              </w:rPr>
              <w:t xml:space="preserve"> et al 2015</w:t>
            </w:r>
          </w:p>
        </w:tc>
      </w:tr>
      <w:tr w:rsidR="000E38E6" w:rsidRPr="009F732B" w14:paraId="72047A37" w14:textId="77777777" w:rsidTr="000E38E6">
        <w:tc>
          <w:tcPr>
            <w:tcW w:w="450" w:type="dxa"/>
          </w:tcPr>
          <w:p w14:paraId="3646F060" w14:textId="77777777" w:rsidR="000E38E6" w:rsidRPr="009F732B" w:rsidRDefault="000E38E6" w:rsidP="000E38E6">
            <w:pPr>
              <w:rPr>
                <w:sz w:val="16"/>
                <w:szCs w:val="16"/>
              </w:rPr>
            </w:pPr>
          </w:p>
        </w:tc>
        <w:tc>
          <w:tcPr>
            <w:tcW w:w="5580" w:type="dxa"/>
          </w:tcPr>
          <w:p w14:paraId="5A8075DB" w14:textId="77777777" w:rsidR="000E38E6" w:rsidRPr="009F732B" w:rsidRDefault="000E38E6" w:rsidP="000E38E6">
            <w:pPr>
              <w:rPr>
                <w:sz w:val="16"/>
                <w:szCs w:val="16"/>
              </w:rPr>
            </w:pPr>
            <w:r w:rsidRPr="009F732B">
              <w:rPr>
                <w:sz w:val="16"/>
                <w:szCs w:val="16"/>
              </w:rPr>
              <w:t>Not enough blood</w:t>
            </w:r>
          </w:p>
        </w:tc>
        <w:tc>
          <w:tcPr>
            <w:tcW w:w="3690" w:type="dxa"/>
          </w:tcPr>
          <w:p w14:paraId="0D362A61" w14:textId="14E17E31" w:rsidR="000E38E6" w:rsidRPr="009F732B" w:rsidRDefault="000E38E6" w:rsidP="0080613A">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sidRPr="009F732B">
              <w:rPr>
                <w:sz w:val="16"/>
                <w:szCs w:val="16"/>
              </w:rPr>
              <w:t>;</w:t>
            </w:r>
            <w:r>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linon</w:t>
            </w:r>
            <w:proofErr w:type="spellEnd"/>
            <w:r>
              <w:rPr>
                <w:sz w:val="16"/>
                <w:szCs w:val="16"/>
              </w:rPr>
              <w:t xml:space="preserve"> et al 2014</w:t>
            </w:r>
          </w:p>
        </w:tc>
      </w:tr>
      <w:tr w:rsidR="000E38E6" w:rsidRPr="009F732B" w14:paraId="2E35BCE5" w14:textId="77777777" w:rsidTr="000E38E6">
        <w:tc>
          <w:tcPr>
            <w:tcW w:w="450" w:type="dxa"/>
          </w:tcPr>
          <w:p w14:paraId="30D18BEA" w14:textId="77777777" w:rsidR="000E38E6" w:rsidRPr="009F732B" w:rsidRDefault="000E38E6" w:rsidP="000E38E6">
            <w:pPr>
              <w:rPr>
                <w:sz w:val="16"/>
                <w:szCs w:val="16"/>
              </w:rPr>
            </w:pPr>
          </w:p>
        </w:tc>
        <w:tc>
          <w:tcPr>
            <w:tcW w:w="5580" w:type="dxa"/>
          </w:tcPr>
          <w:p w14:paraId="71F15444" w14:textId="3A4DB976" w:rsidR="000E38E6" w:rsidRPr="009F732B" w:rsidRDefault="000E38E6" w:rsidP="000E38E6">
            <w:pPr>
              <w:rPr>
                <w:sz w:val="16"/>
                <w:szCs w:val="16"/>
              </w:rPr>
            </w:pPr>
            <w:r w:rsidRPr="009F732B">
              <w:rPr>
                <w:sz w:val="16"/>
                <w:szCs w:val="16"/>
              </w:rPr>
              <w:t>Perceived poor heal</w:t>
            </w:r>
            <w:r>
              <w:rPr>
                <w:sz w:val="16"/>
                <w:szCs w:val="16"/>
              </w:rPr>
              <w:t>th (making one unfit to donate)</w:t>
            </w:r>
          </w:p>
        </w:tc>
        <w:tc>
          <w:tcPr>
            <w:tcW w:w="3690" w:type="dxa"/>
          </w:tcPr>
          <w:p w14:paraId="523AA0C0" w14:textId="77777777" w:rsidR="000E38E6" w:rsidRPr="009F732B" w:rsidRDefault="000E38E6"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Melku</w:t>
            </w:r>
            <w:proofErr w:type="spellEnd"/>
            <w:r>
              <w:rPr>
                <w:sz w:val="16"/>
                <w:szCs w:val="16"/>
              </w:rPr>
              <w:t xml:space="preserve"> et al 2016;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Sekoni</w:t>
            </w:r>
            <w:proofErr w:type="spellEnd"/>
            <w:r>
              <w:rPr>
                <w:sz w:val="16"/>
                <w:szCs w:val="16"/>
              </w:rPr>
              <w:t xml:space="preserve"> et al 2014</w:t>
            </w:r>
            <w:r w:rsidRPr="009F732B">
              <w:rPr>
                <w:sz w:val="16"/>
                <w:szCs w:val="16"/>
              </w:rPr>
              <w:t xml:space="preserve">; </w:t>
            </w:r>
            <w:r>
              <w:rPr>
                <w:sz w:val="16"/>
                <w:szCs w:val="16"/>
              </w:rPr>
              <w:t>Obi 2007</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gbovi</w:t>
            </w:r>
            <w:proofErr w:type="spellEnd"/>
            <w:r>
              <w:rPr>
                <w:sz w:val="16"/>
                <w:szCs w:val="16"/>
              </w:rPr>
              <w:t xml:space="preserve"> 2006</w:t>
            </w:r>
          </w:p>
        </w:tc>
      </w:tr>
      <w:tr w:rsidR="000E38E6" w:rsidRPr="009F732B" w14:paraId="720D30B0" w14:textId="77777777" w:rsidTr="000E38E6">
        <w:tc>
          <w:tcPr>
            <w:tcW w:w="450" w:type="dxa"/>
          </w:tcPr>
          <w:p w14:paraId="5E9C5A2E" w14:textId="77777777" w:rsidR="000E38E6" w:rsidRPr="009F732B" w:rsidRDefault="000E38E6" w:rsidP="000E38E6">
            <w:pPr>
              <w:rPr>
                <w:sz w:val="16"/>
                <w:szCs w:val="16"/>
              </w:rPr>
            </w:pPr>
          </w:p>
        </w:tc>
        <w:tc>
          <w:tcPr>
            <w:tcW w:w="5580" w:type="dxa"/>
          </w:tcPr>
          <w:p w14:paraId="2F3C915F" w14:textId="17AC0553" w:rsidR="000E38E6" w:rsidRPr="009F732B" w:rsidRDefault="000E38E6" w:rsidP="000E38E6">
            <w:pPr>
              <w:rPr>
                <w:sz w:val="16"/>
                <w:szCs w:val="16"/>
              </w:rPr>
            </w:pPr>
            <w:r w:rsidRPr="009F732B">
              <w:rPr>
                <w:sz w:val="16"/>
                <w:szCs w:val="16"/>
              </w:rPr>
              <w:t>Fear of tran</w:t>
            </w:r>
            <w:r>
              <w:rPr>
                <w:sz w:val="16"/>
                <w:szCs w:val="16"/>
              </w:rPr>
              <w:t>sm</w:t>
            </w:r>
            <w:r w:rsidR="00672AB6">
              <w:rPr>
                <w:sz w:val="16"/>
                <w:szCs w:val="16"/>
              </w:rPr>
              <w:t>itting infection to recipient; b</w:t>
            </w:r>
            <w:r w:rsidRPr="009F732B">
              <w:rPr>
                <w:sz w:val="16"/>
                <w:szCs w:val="16"/>
              </w:rPr>
              <w:t xml:space="preserve">eing HIV positive </w:t>
            </w:r>
          </w:p>
        </w:tc>
        <w:tc>
          <w:tcPr>
            <w:tcW w:w="3690" w:type="dxa"/>
          </w:tcPr>
          <w:p w14:paraId="41A1AA40" w14:textId="77777777" w:rsidR="000E38E6" w:rsidRPr="009F732B" w:rsidRDefault="000E38E6"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Gobatto</w:t>
            </w:r>
            <w:proofErr w:type="spellEnd"/>
            <w:r>
              <w:rPr>
                <w:sz w:val="16"/>
                <w:szCs w:val="16"/>
              </w:rPr>
              <w:t xml:space="preserve"> 1996; </w:t>
            </w:r>
            <w:proofErr w:type="spellStart"/>
            <w:r>
              <w:rPr>
                <w:sz w:val="16"/>
                <w:szCs w:val="16"/>
              </w:rPr>
              <w:t>Umeora</w:t>
            </w:r>
            <w:proofErr w:type="spellEnd"/>
            <w:r>
              <w:rPr>
                <w:sz w:val="16"/>
                <w:szCs w:val="16"/>
              </w:rPr>
              <w:t xml:space="preserve"> et al 2005</w:t>
            </w:r>
          </w:p>
        </w:tc>
      </w:tr>
      <w:tr w:rsidR="000E38E6" w:rsidRPr="009F732B" w14:paraId="26C9EC61" w14:textId="77777777" w:rsidTr="000E38E6">
        <w:tc>
          <w:tcPr>
            <w:tcW w:w="6030" w:type="dxa"/>
            <w:gridSpan w:val="2"/>
          </w:tcPr>
          <w:p w14:paraId="7F11CF2A" w14:textId="77777777" w:rsidR="000E38E6" w:rsidRPr="009F732B" w:rsidRDefault="000E38E6" w:rsidP="000E38E6">
            <w:pPr>
              <w:rPr>
                <w:sz w:val="16"/>
                <w:szCs w:val="16"/>
              </w:rPr>
            </w:pPr>
            <w:r w:rsidRPr="009F732B">
              <w:rPr>
                <w:sz w:val="16"/>
                <w:szCs w:val="16"/>
              </w:rPr>
              <w:t>Medical reasons</w:t>
            </w:r>
          </w:p>
        </w:tc>
        <w:tc>
          <w:tcPr>
            <w:tcW w:w="3690" w:type="dxa"/>
          </w:tcPr>
          <w:p w14:paraId="69456894" w14:textId="4D49D47F" w:rsidR="000E38E6" w:rsidRPr="009F732B" w:rsidRDefault="000E38E6" w:rsidP="000E38E6">
            <w:pPr>
              <w:rPr>
                <w:sz w:val="16"/>
                <w:szCs w:val="16"/>
              </w:rPr>
            </w:pPr>
            <w:r>
              <w:rPr>
                <w:sz w:val="16"/>
                <w:szCs w:val="16"/>
              </w:rPr>
              <w:t>24</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Pr>
                <w:sz w:val="16"/>
                <w:szCs w:val="16"/>
              </w:rPr>
              <w:t xml:space="preserve"> </w:t>
            </w:r>
            <w:r w:rsidRPr="009F732B">
              <w:rPr>
                <w:sz w:val="16"/>
                <w:szCs w:val="16"/>
              </w:rPr>
              <w:t xml:space="preserve"> </w:t>
            </w:r>
          </w:p>
        </w:tc>
      </w:tr>
      <w:tr w:rsidR="000E38E6" w:rsidRPr="009F732B" w14:paraId="1588AF7E" w14:textId="77777777" w:rsidTr="000E38E6">
        <w:tc>
          <w:tcPr>
            <w:tcW w:w="6030" w:type="dxa"/>
            <w:gridSpan w:val="2"/>
          </w:tcPr>
          <w:p w14:paraId="2B7E0D52" w14:textId="77777777" w:rsidR="000E38E6" w:rsidRPr="009F732B" w:rsidRDefault="000E38E6" w:rsidP="000E38E6">
            <w:pPr>
              <w:rPr>
                <w:sz w:val="16"/>
                <w:szCs w:val="16"/>
              </w:rPr>
            </w:pPr>
            <w:r w:rsidRPr="009F732B">
              <w:rPr>
                <w:sz w:val="16"/>
                <w:szCs w:val="16"/>
              </w:rPr>
              <w:t xml:space="preserve">Low involvement </w:t>
            </w:r>
          </w:p>
        </w:tc>
        <w:tc>
          <w:tcPr>
            <w:tcW w:w="3690" w:type="dxa"/>
          </w:tcPr>
          <w:p w14:paraId="1DD1D297" w14:textId="703B806C" w:rsidR="000E38E6" w:rsidRPr="009F732B" w:rsidRDefault="000E38E6" w:rsidP="000E38E6">
            <w:pPr>
              <w:rPr>
                <w:sz w:val="16"/>
                <w:szCs w:val="16"/>
              </w:rPr>
            </w:pPr>
            <w:r>
              <w:rPr>
                <w:sz w:val="16"/>
                <w:szCs w:val="16"/>
              </w:rPr>
              <w:t>Pule et al 2014</w:t>
            </w:r>
            <w:r w:rsidRPr="009F732B">
              <w:rPr>
                <w:sz w:val="16"/>
                <w:szCs w:val="16"/>
              </w:rPr>
              <w:t>;</w:t>
            </w:r>
            <w:r w:rsidR="0033337A">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Agbovi</w:t>
            </w:r>
            <w:proofErr w:type="spellEnd"/>
            <w:r>
              <w:rPr>
                <w:sz w:val="16"/>
                <w:szCs w:val="16"/>
              </w:rPr>
              <w:t xml:space="preserve"> 2006</w:t>
            </w:r>
          </w:p>
        </w:tc>
      </w:tr>
      <w:tr w:rsidR="000E38E6" w:rsidRPr="009F732B" w14:paraId="6CDD79B1" w14:textId="77777777" w:rsidTr="000E38E6">
        <w:tc>
          <w:tcPr>
            <w:tcW w:w="6030" w:type="dxa"/>
            <w:gridSpan w:val="2"/>
          </w:tcPr>
          <w:p w14:paraId="37C136F0" w14:textId="77777777" w:rsidR="000E38E6" w:rsidRPr="009F732B" w:rsidRDefault="000E38E6" w:rsidP="000E38E6">
            <w:pPr>
              <w:rPr>
                <w:sz w:val="16"/>
                <w:szCs w:val="16"/>
              </w:rPr>
            </w:pPr>
            <w:r w:rsidRPr="009F732B">
              <w:rPr>
                <w:sz w:val="16"/>
                <w:szCs w:val="16"/>
              </w:rPr>
              <w:t xml:space="preserve">Inconvenience </w:t>
            </w:r>
          </w:p>
        </w:tc>
        <w:tc>
          <w:tcPr>
            <w:tcW w:w="3690" w:type="dxa"/>
          </w:tcPr>
          <w:p w14:paraId="0A655794" w14:textId="5DAB49C4" w:rsidR="000E38E6" w:rsidRPr="009F732B" w:rsidRDefault="000E38E6" w:rsidP="000E38E6">
            <w:pPr>
              <w:rPr>
                <w:sz w:val="16"/>
                <w:szCs w:val="16"/>
              </w:rPr>
            </w:pPr>
            <w:r>
              <w:rPr>
                <w:sz w:val="16"/>
                <w:szCs w:val="16"/>
              </w:rPr>
              <w:t>Pule et al 2014</w:t>
            </w:r>
            <w:r w:rsidRPr="009F732B">
              <w:rPr>
                <w:sz w:val="16"/>
                <w:szCs w:val="16"/>
              </w:rPr>
              <w:t>;</w:t>
            </w:r>
            <w:r>
              <w:rPr>
                <w:sz w:val="16"/>
                <w:szCs w:val="16"/>
              </w:rPr>
              <w:t xml:space="preserve"> </w:t>
            </w: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Melku</w:t>
            </w:r>
            <w:proofErr w:type="spellEnd"/>
            <w:r>
              <w:rPr>
                <w:sz w:val="16"/>
                <w:szCs w:val="16"/>
              </w:rPr>
              <w:t xml:space="preserve"> et al 2016</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9F732B">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r>
              <w:rPr>
                <w:sz w:val="16"/>
                <w:szCs w:val="16"/>
              </w:rPr>
              <w:t>Ahmed et al 2006</w:t>
            </w:r>
            <w:r w:rsidRPr="009F732B">
              <w:rPr>
                <w:sz w:val="16"/>
                <w:szCs w:val="16"/>
              </w:rPr>
              <w:t xml:space="preserve">; </w:t>
            </w:r>
            <w:proofErr w:type="spellStart"/>
            <w:r>
              <w:rPr>
                <w:sz w:val="16"/>
                <w:szCs w:val="16"/>
              </w:rPr>
              <w:t>Duboz</w:t>
            </w:r>
            <w:proofErr w:type="spellEnd"/>
            <w:r>
              <w:rPr>
                <w:sz w:val="16"/>
                <w:szCs w:val="16"/>
              </w:rPr>
              <w:t xml:space="preserve"> </w:t>
            </w:r>
            <w:r w:rsidR="0080613A">
              <w:rPr>
                <w:sz w:val="16"/>
                <w:szCs w:val="16"/>
              </w:rPr>
              <w:t>et al 2010</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w:t>
            </w:r>
            <w:r w:rsidRPr="009F732B">
              <w:rPr>
                <w:sz w:val="16"/>
                <w:szCs w:val="16"/>
              </w:rPr>
              <w:t xml:space="preserve">; </w:t>
            </w:r>
            <w:proofErr w:type="spellStart"/>
            <w:r>
              <w:rPr>
                <w:sz w:val="16"/>
                <w:szCs w:val="16"/>
              </w:rPr>
              <w:t>Agbovi</w:t>
            </w:r>
            <w:proofErr w:type="spellEnd"/>
            <w:r>
              <w:rPr>
                <w:sz w:val="16"/>
                <w:szCs w:val="16"/>
              </w:rPr>
              <w:t xml:space="preserve"> 2006</w:t>
            </w:r>
            <w:r w:rsidRPr="009F732B">
              <w:rPr>
                <w:sz w:val="16"/>
                <w:szCs w:val="16"/>
              </w:rPr>
              <w:t xml:space="preserve">; </w:t>
            </w:r>
            <w:proofErr w:type="spellStart"/>
            <w:r>
              <w:rPr>
                <w:sz w:val="16"/>
                <w:szCs w:val="16"/>
              </w:rPr>
              <w:t>Natukunda</w:t>
            </w:r>
            <w:proofErr w:type="spellEnd"/>
            <w:r>
              <w:rPr>
                <w:sz w:val="16"/>
                <w:szCs w:val="16"/>
              </w:rPr>
              <w:t xml:space="preserve"> et al 2015</w:t>
            </w:r>
            <w:r w:rsidRPr="009F732B">
              <w:rPr>
                <w:sz w:val="16"/>
                <w:szCs w:val="16"/>
              </w:rPr>
              <w:t xml:space="preserve">; </w:t>
            </w:r>
            <w:proofErr w:type="spellStart"/>
            <w:r>
              <w:rPr>
                <w:sz w:val="16"/>
                <w:szCs w:val="16"/>
              </w:rPr>
              <w:t>Chandrasekar</w:t>
            </w:r>
            <w:proofErr w:type="spellEnd"/>
            <w:r>
              <w:rPr>
                <w:sz w:val="16"/>
                <w:szCs w:val="16"/>
              </w:rPr>
              <w:t xml:space="preserve">  et al 2015</w:t>
            </w:r>
          </w:p>
        </w:tc>
      </w:tr>
      <w:tr w:rsidR="000E38E6" w:rsidRPr="009F732B" w14:paraId="5E8871EA" w14:textId="77777777" w:rsidTr="000E38E6">
        <w:tc>
          <w:tcPr>
            <w:tcW w:w="6030" w:type="dxa"/>
            <w:gridSpan w:val="2"/>
          </w:tcPr>
          <w:p w14:paraId="07926C99" w14:textId="77777777" w:rsidR="000E38E6" w:rsidRPr="009F732B" w:rsidRDefault="000E38E6" w:rsidP="000E38E6">
            <w:pPr>
              <w:rPr>
                <w:sz w:val="16"/>
                <w:szCs w:val="16"/>
              </w:rPr>
            </w:pPr>
            <w:r w:rsidRPr="009F732B">
              <w:rPr>
                <w:sz w:val="16"/>
                <w:szCs w:val="16"/>
              </w:rPr>
              <w:t xml:space="preserve">Lack of marketing communications </w:t>
            </w:r>
          </w:p>
        </w:tc>
        <w:tc>
          <w:tcPr>
            <w:tcW w:w="3690" w:type="dxa"/>
          </w:tcPr>
          <w:p w14:paraId="175CCF46"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15A13587" w14:textId="77777777" w:rsidTr="00CD6513">
        <w:tc>
          <w:tcPr>
            <w:tcW w:w="9720" w:type="dxa"/>
            <w:gridSpan w:val="3"/>
            <w:shd w:val="clear" w:color="auto" w:fill="E7E6E6" w:themeFill="background2"/>
          </w:tcPr>
          <w:p w14:paraId="2268480F" w14:textId="77777777" w:rsidR="000E38E6" w:rsidRPr="009F732B" w:rsidRDefault="000E38E6" w:rsidP="000E38E6">
            <w:pPr>
              <w:rPr>
                <w:b/>
                <w:i/>
                <w:sz w:val="16"/>
                <w:szCs w:val="16"/>
              </w:rPr>
            </w:pPr>
            <w:r w:rsidRPr="009F732B">
              <w:rPr>
                <w:b/>
                <w:i/>
                <w:sz w:val="16"/>
                <w:szCs w:val="16"/>
              </w:rPr>
              <w:t>Knowledge/Information</w:t>
            </w:r>
          </w:p>
        </w:tc>
      </w:tr>
      <w:tr w:rsidR="000E38E6" w:rsidRPr="009F732B" w14:paraId="57DB4D2E" w14:textId="77777777" w:rsidTr="000E38E6">
        <w:tc>
          <w:tcPr>
            <w:tcW w:w="450" w:type="dxa"/>
          </w:tcPr>
          <w:p w14:paraId="648F39DB" w14:textId="77777777" w:rsidR="000E38E6" w:rsidRPr="009F732B" w:rsidRDefault="000E38E6" w:rsidP="000E38E6">
            <w:pPr>
              <w:rPr>
                <w:sz w:val="16"/>
                <w:szCs w:val="16"/>
              </w:rPr>
            </w:pPr>
          </w:p>
        </w:tc>
        <w:tc>
          <w:tcPr>
            <w:tcW w:w="5580" w:type="dxa"/>
          </w:tcPr>
          <w:p w14:paraId="65AB8124" w14:textId="77777777" w:rsidR="000E38E6" w:rsidRPr="009F732B" w:rsidRDefault="000E38E6" w:rsidP="000E38E6">
            <w:pPr>
              <w:rPr>
                <w:sz w:val="16"/>
                <w:szCs w:val="16"/>
              </w:rPr>
            </w:pPr>
            <w:r w:rsidRPr="009F732B">
              <w:rPr>
                <w:sz w:val="16"/>
                <w:szCs w:val="16"/>
              </w:rPr>
              <w:t>Lack of knowledge</w:t>
            </w:r>
          </w:p>
        </w:tc>
        <w:tc>
          <w:tcPr>
            <w:tcW w:w="3690" w:type="dxa"/>
          </w:tcPr>
          <w:p w14:paraId="7F862235" w14:textId="58EE4B3B" w:rsidR="000E38E6" w:rsidRPr="009F732B" w:rsidRDefault="000E38E6" w:rsidP="000E38E6">
            <w:pPr>
              <w:rPr>
                <w:sz w:val="16"/>
                <w:szCs w:val="16"/>
              </w:rPr>
            </w:pPr>
            <w:r>
              <w:rPr>
                <w:sz w:val="16"/>
                <w:szCs w:val="16"/>
              </w:rPr>
              <w:t>Pule et al 2014</w:t>
            </w:r>
            <w:r w:rsidRPr="009F732B">
              <w:rPr>
                <w:sz w:val="16"/>
                <w:szCs w:val="16"/>
              </w:rPr>
              <w:t>;</w:t>
            </w:r>
            <w:r w:rsidR="0033337A">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9F732B" w14:paraId="55E4F61C" w14:textId="77777777" w:rsidTr="000E38E6">
        <w:tc>
          <w:tcPr>
            <w:tcW w:w="450" w:type="dxa"/>
          </w:tcPr>
          <w:p w14:paraId="132CB65B" w14:textId="77777777" w:rsidR="000E38E6" w:rsidRPr="009F732B" w:rsidRDefault="000E38E6" w:rsidP="000E38E6">
            <w:pPr>
              <w:rPr>
                <w:sz w:val="16"/>
                <w:szCs w:val="16"/>
              </w:rPr>
            </w:pPr>
          </w:p>
        </w:tc>
        <w:tc>
          <w:tcPr>
            <w:tcW w:w="5580" w:type="dxa"/>
          </w:tcPr>
          <w:p w14:paraId="355C6FF7" w14:textId="77777777" w:rsidR="000E38E6" w:rsidRPr="009F732B" w:rsidRDefault="000E38E6" w:rsidP="000E38E6">
            <w:pPr>
              <w:rPr>
                <w:sz w:val="16"/>
                <w:szCs w:val="16"/>
              </w:rPr>
            </w:pPr>
            <w:r w:rsidRPr="009F732B">
              <w:rPr>
                <w:sz w:val="16"/>
                <w:szCs w:val="16"/>
              </w:rPr>
              <w:t>Lack of information</w:t>
            </w:r>
          </w:p>
        </w:tc>
        <w:tc>
          <w:tcPr>
            <w:tcW w:w="3690" w:type="dxa"/>
          </w:tcPr>
          <w:p w14:paraId="36402555" w14:textId="4FD6D061" w:rsidR="000E38E6" w:rsidRPr="009F732B" w:rsidRDefault="000E38E6" w:rsidP="000E38E6">
            <w:pPr>
              <w:rPr>
                <w:sz w:val="16"/>
                <w:szCs w:val="16"/>
              </w:rPr>
            </w:pPr>
            <w:proofErr w:type="spellStart"/>
            <w:r>
              <w:rPr>
                <w:sz w:val="16"/>
                <w:szCs w:val="16"/>
              </w:rPr>
              <w:t>Melku</w:t>
            </w:r>
            <w:proofErr w:type="spellEnd"/>
            <w:r>
              <w:rPr>
                <w:sz w:val="16"/>
                <w:szCs w:val="16"/>
              </w:rPr>
              <w:t xml:space="preserve"> et al 2016</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9F732B">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sidRPr="009F732B">
              <w:rPr>
                <w:sz w:val="16"/>
                <w:szCs w:val="16"/>
              </w:rPr>
              <w:t>;</w:t>
            </w:r>
            <w:r>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Agbovi</w:t>
            </w:r>
            <w:proofErr w:type="spellEnd"/>
            <w:r>
              <w:rPr>
                <w:sz w:val="16"/>
                <w:szCs w:val="16"/>
              </w:rPr>
              <w:t xml:space="preserve"> 2006</w:t>
            </w:r>
            <w:r w:rsidRPr="009F732B">
              <w:rPr>
                <w:sz w:val="16"/>
                <w:szCs w:val="16"/>
              </w:rPr>
              <w:t xml:space="preserve">; </w:t>
            </w:r>
            <w:proofErr w:type="spellStart"/>
            <w:r>
              <w:rPr>
                <w:sz w:val="16"/>
                <w:szCs w:val="16"/>
              </w:rPr>
              <w:t>Chandrasekar</w:t>
            </w:r>
            <w:proofErr w:type="spellEnd"/>
            <w:r>
              <w:rPr>
                <w:sz w:val="16"/>
                <w:szCs w:val="16"/>
              </w:rPr>
              <w:t xml:space="preserve">  et al 2015</w:t>
            </w:r>
            <w:r w:rsidRPr="009F732B">
              <w:rPr>
                <w:sz w:val="16"/>
                <w:szCs w:val="16"/>
              </w:rPr>
              <w:t xml:space="preserve">; </w:t>
            </w:r>
            <w:r>
              <w:rPr>
                <w:sz w:val="16"/>
                <w:szCs w:val="16"/>
              </w:rPr>
              <w:t xml:space="preserve">von </w:t>
            </w:r>
            <w:proofErr w:type="spellStart"/>
            <w:r>
              <w:rPr>
                <w:sz w:val="16"/>
                <w:szCs w:val="16"/>
              </w:rPr>
              <w:t>Zahran</w:t>
            </w:r>
            <w:proofErr w:type="spellEnd"/>
            <w:r>
              <w:rPr>
                <w:sz w:val="16"/>
                <w:szCs w:val="16"/>
              </w:rPr>
              <w:t xml:space="preserve"> and von Ali 2013</w:t>
            </w:r>
          </w:p>
        </w:tc>
      </w:tr>
      <w:tr w:rsidR="000E38E6" w:rsidRPr="009F732B" w14:paraId="63C4F047" w14:textId="77777777" w:rsidTr="000E38E6">
        <w:tc>
          <w:tcPr>
            <w:tcW w:w="450" w:type="dxa"/>
          </w:tcPr>
          <w:p w14:paraId="4BC26DE8" w14:textId="77777777" w:rsidR="000E38E6" w:rsidRPr="009F732B" w:rsidRDefault="000E38E6" w:rsidP="000E38E6">
            <w:pPr>
              <w:rPr>
                <w:sz w:val="16"/>
                <w:szCs w:val="16"/>
              </w:rPr>
            </w:pPr>
          </w:p>
        </w:tc>
        <w:tc>
          <w:tcPr>
            <w:tcW w:w="5580" w:type="dxa"/>
          </w:tcPr>
          <w:p w14:paraId="7CFF4009" w14:textId="77777777" w:rsidR="000E38E6" w:rsidRPr="009F732B" w:rsidRDefault="000E38E6" w:rsidP="000E38E6">
            <w:pPr>
              <w:rPr>
                <w:sz w:val="16"/>
                <w:szCs w:val="16"/>
              </w:rPr>
            </w:pPr>
            <w:r w:rsidRPr="009F732B">
              <w:rPr>
                <w:sz w:val="16"/>
                <w:szCs w:val="16"/>
              </w:rPr>
              <w:t>Unaware of need for blood</w:t>
            </w:r>
          </w:p>
        </w:tc>
        <w:tc>
          <w:tcPr>
            <w:tcW w:w="3690" w:type="dxa"/>
          </w:tcPr>
          <w:p w14:paraId="6748828B"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51E9C406" w14:textId="77777777" w:rsidTr="000E38E6">
        <w:tc>
          <w:tcPr>
            <w:tcW w:w="450" w:type="dxa"/>
          </w:tcPr>
          <w:p w14:paraId="1542AF35" w14:textId="77777777" w:rsidR="000E38E6" w:rsidRPr="009F732B" w:rsidRDefault="000E38E6" w:rsidP="000E38E6">
            <w:pPr>
              <w:rPr>
                <w:sz w:val="16"/>
                <w:szCs w:val="16"/>
              </w:rPr>
            </w:pPr>
          </w:p>
        </w:tc>
        <w:tc>
          <w:tcPr>
            <w:tcW w:w="5580" w:type="dxa"/>
          </w:tcPr>
          <w:p w14:paraId="3A484ECF" w14:textId="77777777" w:rsidR="000E38E6" w:rsidRPr="009F732B" w:rsidRDefault="000E38E6" w:rsidP="000E38E6">
            <w:pPr>
              <w:rPr>
                <w:sz w:val="16"/>
                <w:szCs w:val="16"/>
              </w:rPr>
            </w:pPr>
            <w:r w:rsidRPr="009F732B">
              <w:rPr>
                <w:sz w:val="16"/>
                <w:szCs w:val="16"/>
              </w:rPr>
              <w:t>Unaware of donation site</w:t>
            </w:r>
          </w:p>
        </w:tc>
        <w:tc>
          <w:tcPr>
            <w:tcW w:w="3690" w:type="dxa"/>
          </w:tcPr>
          <w:p w14:paraId="03042AC7" w14:textId="7B6A7F6C"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p>
        </w:tc>
      </w:tr>
      <w:tr w:rsidR="000E38E6" w:rsidRPr="009F732B" w14:paraId="55B79583" w14:textId="77777777" w:rsidTr="000E38E6">
        <w:tc>
          <w:tcPr>
            <w:tcW w:w="450" w:type="dxa"/>
          </w:tcPr>
          <w:p w14:paraId="1011E8B6" w14:textId="77777777" w:rsidR="000E38E6" w:rsidRPr="009F732B" w:rsidRDefault="000E38E6" w:rsidP="000E38E6">
            <w:pPr>
              <w:rPr>
                <w:sz w:val="16"/>
                <w:szCs w:val="16"/>
              </w:rPr>
            </w:pPr>
          </w:p>
        </w:tc>
        <w:tc>
          <w:tcPr>
            <w:tcW w:w="5580" w:type="dxa"/>
          </w:tcPr>
          <w:p w14:paraId="1A194006" w14:textId="77777777" w:rsidR="000E38E6" w:rsidRPr="009F732B" w:rsidRDefault="000E38E6" w:rsidP="000E38E6">
            <w:pPr>
              <w:rPr>
                <w:sz w:val="16"/>
                <w:szCs w:val="16"/>
              </w:rPr>
            </w:pPr>
            <w:r w:rsidRPr="009F732B">
              <w:rPr>
                <w:sz w:val="16"/>
                <w:szCs w:val="16"/>
              </w:rPr>
              <w:t>General</w:t>
            </w:r>
          </w:p>
        </w:tc>
        <w:tc>
          <w:tcPr>
            <w:tcW w:w="3690" w:type="dxa"/>
          </w:tcPr>
          <w:p w14:paraId="55B9D89B" w14:textId="77777777" w:rsidR="000E38E6" w:rsidRPr="009F732B" w:rsidRDefault="000E38E6" w:rsidP="000E38E6">
            <w:pPr>
              <w:rPr>
                <w:sz w:val="16"/>
                <w:szCs w:val="16"/>
              </w:rPr>
            </w:pP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w:t>
            </w:r>
            <w:r>
              <w:rPr>
                <w:sz w:val="16"/>
                <w:szCs w:val="16"/>
              </w:rPr>
              <w:t xml:space="preserve"> </w:t>
            </w:r>
            <w:proofErr w:type="spellStart"/>
            <w:r>
              <w:rPr>
                <w:sz w:val="16"/>
                <w:szCs w:val="16"/>
              </w:rPr>
              <w:t>Muthivhi</w:t>
            </w:r>
            <w:proofErr w:type="spellEnd"/>
            <w:r>
              <w:rPr>
                <w:sz w:val="16"/>
                <w:szCs w:val="16"/>
              </w:rPr>
              <w:t xml:space="preserve"> et al 2015</w:t>
            </w:r>
          </w:p>
        </w:tc>
      </w:tr>
      <w:tr w:rsidR="000E38E6" w:rsidRPr="009F732B" w14:paraId="4C25590B" w14:textId="77777777" w:rsidTr="00CD6513">
        <w:tc>
          <w:tcPr>
            <w:tcW w:w="9720" w:type="dxa"/>
            <w:gridSpan w:val="3"/>
            <w:shd w:val="clear" w:color="auto" w:fill="E7E6E6" w:themeFill="background2"/>
          </w:tcPr>
          <w:p w14:paraId="7EEFAF4F" w14:textId="51F81215" w:rsidR="000E38E6" w:rsidRPr="009F732B" w:rsidRDefault="000E38E6" w:rsidP="001425F9">
            <w:pPr>
              <w:rPr>
                <w:b/>
                <w:i/>
                <w:sz w:val="16"/>
                <w:szCs w:val="16"/>
              </w:rPr>
            </w:pPr>
            <w:r w:rsidRPr="009F732B">
              <w:rPr>
                <w:b/>
                <w:i/>
                <w:sz w:val="16"/>
                <w:szCs w:val="16"/>
              </w:rPr>
              <w:t>Negative experience</w:t>
            </w:r>
            <w:r w:rsidR="001425F9">
              <w:rPr>
                <w:b/>
                <w:i/>
                <w:sz w:val="16"/>
                <w:szCs w:val="16"/>
              </w:rPr>
              <w:t xml:space="preserve"> of blood</w:t>
            </w:r>
            <w:r w:rsidR="001425F9" w:rsidRPr="009F732B">
              <w:rPr>
                <w:b/>
                <w:i/>
                <w:sz w:val="16"/>
                <w:szCs w:val="16"/>
              </w:rPr>
              <w:t xml:space="preserve"> service</w:t>
            </w:r>
          </w:p>
        </w:tc>
      </w:tr>
      <w:tr w:rsidR="000E38E6" w:rsidRPr="009F732B" w14:paraId="64170BAB" w14:textId="77777777" w:rsidTr="000E38E6">
        <w:tc>
          <w:tcPr>
            <w:tcW w:w="450" w:type="dxa"/>
          </w:tcPr>
          <w:p w14:paraId="4FD5D1D6" w14:textId="77777777" w:rsidR="000E38E6" w:rsidRPr="009F732B" w:rsidRDefault="000E38E6" w:rsidP="000E38E6">
            <w:pPr>
              <w:rPr>
                <w:sz w:val="16"/>
                <w:szCs w:val="16"/>
              </w:rPr>
            </w:pPr>
          </w:p>
        </w:tc>
        <w:tc>
          <w:tcPr>
            <w:tcW w:w="5580" w:type="dxa"/>
          </w:tcPr>
          <w:p w14:paraId="58DFEC96" w14:textId="77777777" w:rsidR="000E38E6" w:rsidRPr="009F732B" w:rsidRDefault="000E38E6" w:rsidP="000E38E6">
            <w:pPr>
              <w:rPr>
                <w:sz w:val="16"/>
                <w:szCs w:val="16"/>
              </w:rPr>
            </w:pPr>
            <w:r w:rsidRPr="009F732B">
              <w:rPr>
                <w:sz w:val="16"/>
                <w:szCs w:val="16"/>
              </w:rPr>
              <w:t>Negative service experience</w:t>
            </w:r>
          </w:p>
        </w:tc>
        <w:tc>
          <w:tcPr>
            <w:tcW w:w="3690" w:type="dxa"/>
          </w:tcPr>
          <w:p w14:paraId="21841B46"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59B5A81C" w14:textId="77777777" w:rsidTr="000E38E6">
        <w:tc>
          <w:tcPr>
            <w:tcW w:w="450" w:type="dxa"/>
          </w:tcPr>
          <w:p w14:paraId="632784A6" w14:textId="77777777" w:rsidR="000E38E6" w:rsidRPr="009F732B" w:rsidRDefault="000E38E6" w:rsidP="000E38E6">
            <w:pPr>
              <w:rPr>
                <w:sz w:val="16"/>
                <w:szCs w:val="16"/>
              </w:rPr>
            </w:pPr>
          </w:p>
        </w:tc>
        <w:tc>
          <w:tcPr>
            <w:tcW w:w="5580" w:type="dxa"/>
          </w:tcPr>
          <w:p w14:paraId="7E18B2DC" w14:textId="77777777" w:rsidR="000E38E6" w:rsidRPr="009F732B" w:rsidRDefault="000E38E6" w:rsidP="000E38E6">
            <w:pPr>
              <w:rPr>
                <w:sz w:val="16"/>
                <w:szCs w:val="16"/>
              </w:rPr>
            </w:pPr>
            <w:r w:rsidRPr="009F732B">
              <w:rPr>
                <w:sz w:val="16"/>
                <w:szCs w:val="16"/>
              </w:rPr>
              <w:t>Poor staff attitude</w:t>
            </w:r>
          </w:p>
        </w:tc>
        <w:tc>
          <w:tcPr>
            <w:tcW w:w="3690" w:type="dxa"/>
          </w:tcPr>
          <w:p w14:paraId="1492AAF8" w14:textId="77777777" w:rsidR="000E38E6" w:rsidRPr="009F732B" w:rsidRDefault="000E38E6" w:rsidP="000E38E6">
            <w:pPr>
              <w:rPr>
                <w:sz w:val="16"/>
                <w:szCs w:val="16"/>
              </w:rPr>
            </w:pPr>
            <w:proofErr w:type="spellStart"/>
            <w:r w:rsidRPr="00E517ED">
              <w:rPr>
                <w:sz w:val="16"/>
                <w:szCs w:val="16"/>
              </w:rPr>
              <w:t>Kabinda</w:t>
            </w:r>
            <w:proofErr w:type="spellEnd"/>
            <w:r w:rsidRPr="00E517ED">
              <w:rPr>
                <w:sz w:val="16"/>
                <w:szCs w:val="16"/>
              </w:rPr>
              <w:t xml:space="preserve"> 2014</w:t>
            </w:r>
            <w:r w:rsidRPr="009F732B">
              <w:rPr>
                <w:sz w:val="16"/>
                <w:szCs w:val="16"/>
              </w:rPr>
              <w:t xml:space="preserve">; </w:t>
            </w:r>
            <w:proofErr w:type="spellStart"/>
            <w:r>
              <w:rPr>
                <w:sz w:val="16"/>
                <w:szCs w:val="16"/>
              </w:rPr>
              <w:t>Muthivhi</w:t>
            </w:r>
            <w:proofErr w:type="spellEnd"/>
            <w:r>
              <w:rPr>
                <w:sz w:val="16"/>
                <w:szCs w:val="16"/>
              </w:rPr>
              <w:t xml:space="preserve"> et al 2015</w:t>
            </w:r>
          </w:p>
        </w:tc>
      </w:tr>
      <w:tr w:rsidR="000E38E6" w:rsidRPr="009F732B" w14:paraId="4FAF3AF5" w14:textId="77777777" w:rsidTr="000E38E6">
        <w:tc>
          <w:tcPr>
            <w:tcW w:w="450" w:type="dxa"/>
          </w:tcPr>
          <w:p w14:paraId="28FF26F8" w14:textId="77777777" w:rsidR="000E38E6" w:rsidRPr="009F732B" w:rsidRDefault="000E38E6" w:rsidP="000E38E6">
            <w:pPr>
              <w:rPr>
                <w:sz w:val="16"/>
                <w:szCs w:val="16"/>
              </w:rPr>
            </w:pPr>
          </w:p>
        </w:tc>
        <w:tc>
          <w:tcPr>
            <w:tcW w:w="5580" w:type="dxa"/>
          </w:tcPr>
          <w:p w14:paraId="5F86C80A" w14:textId="77777777" w:rsidR="000E38E6" w:rsidRPr="00DB08C7" w:rsidRDefault="000E38E6" w:rsidP="000E38E6">
            <w:pPr>
              <w:rPr>
                <w:sz w:val="16"/>
                <w:szCs w:val="16"/>
              </w:rPr>
            </w:pPr>
            <w:r w:rsidRPr="00DB08C7">
              <w:rPr>
                <w:sz w:val="16"/>
                <w:szCs w:val="16"/>
              </w:rPr>
              <w:t xml:space="preserve">Servicescape </w:t>
            </w:r>
          </w:p>
        </w:tc>
        <w:tc>
          <w:tcPr>
            <w:tcW w:w="3690" w:type="dxa"/>
          </w:tcPr>
          <w:p w14:paraId="50B52091" w14:textId="77777777" w:rsidR="000E38E6" w:rsidRPr="00DB08C7" w:rsidRDefault="000E38E6" w:rsidP="000E38E6">
            <w:pPr>
              <w:rPr>
                <w:sz w:val="16"/>
                <w:szCs w:val="16"/>
              </w:rPr>
            </w:pPr>
            <w:proofErr w:type="spellStart"/>
            <w:r w:rsidRPr="00DB08C7">
              <w:rPr>
                <w:sz w:val="16"/>
                <w:szCs w:val="16"/>
              </w:rPr>
              <w:t>Muthivhi</w:t>
            </w:r>
            <w:proofErr w:type="spellEnd"/>
            <w:r w:rsidRPr="00DB08C7">
              <w:rPr>
                <w:sz w:val="16"/>
                <w:szCs w:val="16"/>
              </w:rPr>
              <w:t xml:space="preserve"> et al 2015</w:t>
            </w:r>
          </w:p>
        </w:tc>
      </w:tr>
      <w:tr w:rsidR="000E38E6" w:rsidRPr="009F732B" w14:paraId="1907A433" w14:textId="77777777" w:rsidTr="000E38E6">
        <w:trPr>
          <w:tblHeader/>
        </w:trPr>
        <w:tc>
          <w:tcPr>
            <w:tcW w:w="450" w:type="dxa"/>
          </w:tcPr>
          <w:p w14:paraId="1075B282" w14:textId="77777777" w:rsidR="000E38E6" w:rsidRPr="009F732B" w:rsidRDefault="000E38E6" w:rsidP="000E38E6">
            <w:pPr>
              <w:rPr>
                <w:b/>
                <w:sz w:val="16"/>
                <w:szCs w:val="16"/>
              </w:rPr>
            </w:pPr>
          </w:p>
        </w:tc>
        <w:tc>
          <w:tcPr>
            <w:tcW w:w="5580" w:type="dxa"/>
          </w:tcPr>
          <w:p w14:paraId="0E4DCF1D" w14:textId="77777777" w:rsidR="000E38E6" w:rsidRPr="00DB08C7" w:rsidRDefault="000E38E6" w:rsidP="000E38E6">
            <w:pPr>
              <w:rPr>
                <w:sz w:val="16"/>
                <w:szCs w:val="16"/>
              </w:rPr>
            </w:pPr>
            <w:r w:rsidRPr="00DB08C7">
              <w:rPr>
                <w:sz w:val="16"/>
                <w:szCs w:val="16"/>
              </w:rPr>
              <w:t>Payment of processing fee</w:t>
            </w:r>
          </w:p>
        </w:tc>
        <w:tc>
          <w:tcPr>
            <w:tcW w:w="3690" w:type="dxa"/>
          </w:tcPr>
          <w:p w14:paraId="5A0F539D" w14:textId="77777777" w:rsidR="000E38E6" w:rsidRPr="00DB08C7" w:rsidRDefault="000E38E6" w:rsidP="000E38E6">
            <w:pPr>
              <w:rPr>
                <w:b/>
                <w:sz w:val="16"/>
                <w:szCs w:val="16"/>
              </w:rPr>
            </w:pPr>
            <w:proofErr w:type="spellStart"/>
            <w:r w:rsidRPr="00DB08C7">
              <w:rPr>
                <w:sz w:val="16"/>
                <w:szCs w:val="16"/>
              </w:rPr>
              <w:t>Ottong</w:t>
            </w:r>
            <w:proofErr w:type="spellEnd"/>
            <w:r w:rsidRPr="00DB08C7">
              <w:rPr>
                <w:sz w:val="16"/>
                <w:szCs w:val="16"/>
              </w:rPr>
              <w:t xml:space="preserve"> et al 1997</w:t>
            </w:r>
          </w:p>
        </w:tc>
      </w:tr>
      <w:tr w:rsidR="000E38E6" w:rsidRPr="009F732B" w14:paraId="2026F66C" w14:textId="77777777" w:rsidTr="00CD6513">
        <w:tc>
          <w:tcPr>
            <w:tcW w:w="9720" w:type="dxa"/>
            <w:gridSpan w:val="3"/>
            <w:shd w:val="clear" w:color="auto" w:fill="E7E6E6" w:themeFill="background2"/>
          </w:tcPr>
          <w:p w14:paraId="5532FD29" w14:textId="77777777" w:rsidR="000E38E6" w:rsidRPr="009F732B" w:rsidRDefault="000E38E6" w:rsidP="000E38E6">
            <w:pPr>
              <w:rPr>
                <w:b/>
                <w:i/>
                <w:sz w:val="16"/>
                <w:szCs w:val="16"/>
              </w:rPr>
            </w:pPr>
            <w:r w:rsidRPr="009F732B">
              <w:rPr>
                <w:b/>
                <w:i/>
                <w:sz w:val="16"/>
                <w:szCs w:val="16"/>
              </w:rPr>
              <w:t>Fear</w:t>
            </w:r>
          </w:p>
        </w:tc>
      </w:tr>
      <w:tr w:rsidR="000E38E6" w:rsidRPr="009F732B" w14:paraId="0FF90782" w14:textId="77777777" w:rsidTr="000E38E6">
        <w:tc>
          <w:tcPr>
            <w:tcW w:w="450" w:type="dxa"/>
          </w:tcPr>
          <w:p w14:paraId="11C84FA0" w14:textId="77777777" w:rsidR="000E38E6" w:rsidRPr="009F732B" w:rsidRDefault="000E38E6" w:rsidP="000E38E6">
            <w:pPr>
              <w:rPr>
                <w:sz w:val="16"/>
                <w:szCs w:val="16"/>
              </w:rPr>
            </w:pPr>
          </w:p>
        </w:tc>
        <w:tc>
          <w:tcPr>
            <w:tcW w:w="5580" w:type="dxa"/>
          </w:tcPr>
          <w:p w14:paraId="4CA35E0D" w14:textId="77777777" w:rsidR="000E38E6" w:rsidRPr="009F732B" w:rsidRDefault="000E38E6" w:rsidP="000E38E6">
            <w:pPr>
              <w:rPr>
                <w:sz w:val="16"/>
                <w:szCs w:val="16"/>
              </w:rPr>
            </w:pPr>
            <w:r w:rsidRPr="009F732B">
              <w:rPr>
                <w:sz w:val="16"/>
                <w:szCs w:val="16"/>
              </w:rPr>
              <w:t>Fear</w:t>
            </w:r>
          </w:p>
        </w:tc>
        <w:tc>
          <w:tcPr>
            <w:tcW w:w="3690" w:type="dxa"/>
          </w:tcPr>
          <w:p w14:paraId="325C0A04" w14:textId="214D34ED" w:rsidR="000E38E6" w:rsidRPr="009F732B" w:rsidRDefault="000E38E6" w:rsidP="000E38E6">
            <w:pPr>
              <w:rPr>
                <w:sz w:val="16"/>
                <w:szCs w:val="16"/>
              </w:rPr>
            </w:pPr>
            <w:r>
              <w:rPr>
                <w:sz w:val="16"/>
                <w:szCs w:val="16"/>
              </w:rPr>
              <w:t>Pule et al 2014</w:t>
            </w:r>
            <w:r w:rsidRPr="009F732B">
              <w:rPr>
                <w:sz w:val="16"/>
                <w:szCs w:val="16"/>
              </w:rPr>
              <w:t>;</w:t>
            </w:r>
            <w:r>
              <w:rPr>
                <w:sz w:val="16"/>
                <w:szCs w:val="16"/>
              </w:rPr>
              <w:t xml:space="preserve"> </w:t>
            </w:r>
            <w:proofErr w:type="spellStart"/>
            <w:r>
              <w:rPr>
                <w:sz w:val="16"/>
                <w:szCs w:val="16"/>
              </w:rPr>
              <w:t>Ottong</w:t>
            </w:r>
            <w:proofErr w:type="spellEnd"/>
            <w:r>
              <w:rPr>
                <w:sz w:val="16"/>
                <w:szCs w:val="16"/>
              </w:rPr>
              <w:t xml:space="preserve"> et al 1997</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degoke</w:t>
            </w:r>
            <w:proofErr w:type="spellEnd"/>
            <w:r>
              <w:rPr>
                <w:sz w:val="16"/>
                <w:szCs w:val="16"/>
              </w:rPr>
              <w:t xml:space="preserve"> 2016</w:t>
            </w:r>
            <w:r w:rsidRPr="009F732B">
              <w:rPr>
                <w:sz w:val="16"/>
                <w:szCs w:val="16"/>
              </w:rPr>
              <w:t xml:space="preserve">; </w:t>
            </w:r>
            <w:r>
              <w:rPr>
                <w:sz w:val="16"/>
                <w:szCs w:val="16"/>
              </w:rPr>
              <w:t xml:space="preserve">von </w:t>
            </w:r>
            <w:proofErr w:type="spellStart"/>
            <w:r>
              <w:rPr>
                <w:sz w:val="16"/>
                <w:szCs w:val="16"/>
              </w:rPr>
              <w:t>Zahran</w:t>
            </w:r>
            <w:proofErr w:type="spellEnd"/>
            <w:r>
              <w:rPr>
                <w:sz w:val="16"/>
                <w:szCs w:val="16"/>
              </w:rPr>
              <w:t xml:space="preserve"> and von Ali 2013</w:t>
            </w:r>
          </w:p>
        </w:tc>
      </w:tr>
      <w:tr w:rsidR="000E38E6" w:rsidRPr="009F732B" w14:paraId="75851208" w14:textId="77777777" w:rsidTr="000E38E6">
        <w:tc>
          <w:tcPr>
            <w:tcW w:w="450" w:type="dxa"/>
          </w:tcPr>
          <w:p w14:paraId="5FA1C7B6" w14:textId="77777777" w:rsidR="000E38E6" w:rsidRPr="009F732B" w:rsidRDefault="000E38E6" w:rsidP="000E38E6">
            <w:pPr>
              <w:rPr>
                <w:sz w:val="16"/>
                <w:szCs w:val="16"/>
              </w:rPr>
            </w:pPr>
          </w:p>
        </w:tc>
        <w:tc>
          <w:tcPr>
            <w:tcW w:w="5580" w:type="dxa"/>
          </w:tcPr>
          <w:p w14:paraId="5C7787E1" w14:textId="491F2508" w:rsidR="000E38E6" w:rsidRPr="009F732B" w:rsidRDefault="000E38E6" w:rsidP="000E38E6">
            <w:pPr>
              <w:rPr>
                <w:sz w:val="16"/>
                <w:szCs w:val="16"/>
              </w:rPr>
            </w:pPr>
            <w:r>
              <w:rPr>
                <w:sz w:val="16"/>
                <w:szCs w:val="16"/>
              </w:rPr>
              <w:t>Rumours and misconceptions</w:t>
            </w:r>
          </w:p>
        </w:tc>
        <w:tc>
          <w:tcPr>
            <w:tcW w:w="3690" w:type="dxa"/>
          </w:tcPr>
          <w:p w14:paraId="70A498C1" w14:textId="77777777" w:rsidR="000E38E6" w:rsidRPr="009F732B" w:rsidRDefault="000E38E6" w:rsidP="000E38E6">
            <w:pPr>
              <w:rPr>
                <w:sz w:val="16"/>
                <w:szCs w:val="16"/>
              </w:rPr>
            </w:pPr>
            <w:proofErr w:type="spellStart"/>
            <w:r>
              <w:rPr>
                <w:sz w:val="16"/>
                <w:szCs w:val="16"/>
              </w:rPr>
              <w:t>Ottong</w:t>
            </w:r>
            <w:proofErr w:type="spellEnd"/>
            <w:r>
              <w:rPr>
                <w:sz w:val="16"/>
                <w:szCs w:val="16"/>
              </w:rPr>
              <w:t xml:space="preserve"> et al 1997</w:t>
            </w:r>
            <w:r w:rsidRPr="009F732B">
              <w:rPr>
                <w:sz w:val="16"/>
                <w:szCs w:val="16"/>
              </w:rPr>
              <w:t>;</w:t>
            </w:r>
            <w:r>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
        </w:tc>
      </w:tr>
      <w:tr w:rsidR="000E38E6" w:rsidRPr="009F732B" w14:paraId="0E89000A" w14:textId="77777777" w:rsidTr="000E38E6">
        <w:tc>
          <w:tcPr>
            <w:tcW w:w="450" w:type="dxa"/>
          </w:tcPr>
          <w:p w14:paraId="0D11A8BB" w14:textId="77777777" w:rsidR="000E38E6" w:rsidRPr="009F732B" w:rsidRDefault="000E38E6" w:rsidP="000E38E6">
            <w:pPr>
              <w:rPr>
                <w:sz w:val="16"/>
                <w:szCs w:val="16"/>
              </w:rPr>
            </w:pPr>
          </w:p>
        </w:tc>
        <w:tc>
          <w:tcPr>
            <w:tcW w:w="5580" w:type="dxa"/>
          </w:tcPr>
          <w:p w14:paraId="7982D018" w14:textId="77777777" w:rsidR="000E38E6" w:rsidRPr="009F732B" w:rsidRDefault="000E38E6" w:rsidP="000E38E6">
            <w:pPr>
              <w:rPr>
                <w:sz w:val="16"/>
                <w:szCs w:val="16"/>
              </w:rPr>
            </w:pPr>
            <w:r w:rsidRPr="009F732B">
              <w:rPr>
                <w:sz w:val="16"/>
                <w:szCs w:val="16"/>
              </w:rPr>
              <w:t>Needles</w:t>
            </w:r>
          </w:p>
        </w:tc>
        <w:tc>
          <w:tcPr>
            <w:tcW w:w="3690" w:type="dxa"/>
          </w:tcPr>
          <w:p w14:paraId="2A761178" w14:textId="3C8C5DA0" w:rsidR="000E38E6" w:rsidRPr="009F732B" w:rsidRDefault="000E38E6" w:rsidP="000E38E6">
            <w:pPr>
              <w:rPr>
                <w:sz w:val="16"/>
                <w:szCs w:val="16"/>
              </w:rPr>
            </w:pPr>
            <w:proofErr w:type="spellStart"/>
            <w:r w:rsidRPr="00E517ED">
              <w:rPr>
                <w:sz w:val="16"/>
                <w:szCs w:val="16"/>
              </w:rPr>
              <w:t>Agasa</w:t>
            </w:r>
            <w:proofErr w:type="spellEnd"/>
            <w:r w:rsidRPr="00E517ED">
              <w:rPr>
                <w:sz w:val="16"/>
                <w:szCs w:val="16"/>
              </w:rPr>
              <w:t xml:space="preserve"> and </w:t>
            </w:r>
            <w:proofErr w:type="spellStart"/>
            <w:r w:rsidRPr="00E517ED">
              <w:rPr>
                <w:sz w:val="16"/>
                <w:szCs w:val="16"/>
              </w:rPr>
              <w:t>Likwela</w:t>
            </w:r>
            <w:proofErr w:type="spellEnd"/>
            <w:r w:rsidRPr="00E517ED">
              <w:rPr>
                <w:sz w:val="16"/>
                <w:szCs w:val="16"/>
              </w:rPr>
              <w:t xml:space="preserve"> 2014</w:t>
            </w:r>
            <w:r w:rsidRPr="009F732B">
              <w:rPr>
                <w:sz w:val="16"/>
                <w:szCs w:val="16"/>
              </w:rPr>
              <w:t xml:space="preserve">; </w:t>
            </w:r>
            <w:proofErr w:type="spellStart"/>
            <w:r>
              <w:rPr>
                <w:sz w:val="16"/>
                <w:szCs w:val="16"/>
              </w:rPr>
              <w:t>Melku</w:t>
            </w:r>
            <w:proofErr w:type="spellEnd"/>
            <w:r>
              <w:rPr>
                <w:sz w:val="16"/>
                <w:szCs w:val="16"/>
              </w:rPr>
              <w:t xml:space="preserve"> et al 2016</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Natukunda</w:t>
            </w:r>
            <w:proofErr w:type="spellEnd"/>
            <w:r>
              <w:rPr>
                <w:sz w:val="16"/>
                <w:szCs w:val="16"/>
              </w:rPr>
              <w:t xml:space="preserve"> et al 2015</w:t>
            </w:r>
          </w:p>
        </w:tc>
      </w:tr>
      <w:tr w:rsidR="000E38E6" w:rsidRPr="009F732B" w14:paraId="376F0883" w14:textId="77777777" w:rsidTr="000E38E6">
        <w:tc>
          <w:tcPr>
            <w:tcW w:w="450" w:type="dxa"/>
          </w:tcPr>
          <w:p w14:paraId="38D33223" w14:textId="77777777" w:rsidR="000E38E6" w:rsidRPr="009F732B" w:rsidRDefault="000E38E6" w:rsidP="000E38E6">
            <w:pPr>
              <w:rPr>
                <w:sz w:val="16"/>
                <w:szCs w:val="16"/>
              </w:rPr>
            </w:pPr>
          </w:p>
        </w:tc>
        <w:tc>
          <w:tcPr>
            <w:tcW w:w="5580" w:type="dxa"/>
          </w:tcPr>
          <w:p w14:paraId="19372C87" w14:textId="77777777" w:rsidR="000E38E6" w:rsidRPr="009F732B" w:rsidRDefault="000E38E6" w:rsidP="000E38E6">
            <w:pPr>
              <w:rPr>
                <w:sz w:val="16"/>
                <w:szCs w:val="16"/>
              </w:rPr>
            </w:pPr>
            <w:r w:rsidRPr="009F732B">
              <w:rPr>
                <w:sz w:val="16"/>
                <w:szCs w:val="16"/>
              </w:rPr>
              <w:t>Physical injury</w:t>
            </w:r>
          </w:p>
        </w:tc>
        <w:tc>
          <w:tcPr>
            <w:tcW w:w="3690" w:type="dxa"/>
          </w:tcPr>
          <w:p w14:paraId="74B3F947"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 </w:t>
            </w:r>
          </w:p>
        </w:tc>
      </w:tr>
      <w:tr w:rsidR="000E38E6" w:rsidRPr="009F732B" w14:paraId="6D898AE7" w14:textId="77777777" w:rsidTr="000E38E6">
        <w:tc>
          <w:tcPr>
            <w:tcW w:w="450" w:type="dxa"/>
          </w:tcPr>
          <w:p w14:paraId="39A65CD6" w14:textId="77777777" w:rsidR="000E38E6" w:rsidRPr="009F732B" w:rsidRDefault="000E38E6" w:rsidP="000E38E6">
            <w:pPr>
              <w:rPr>
                <w:sz w:val="16"/>
                <w:szCs w:val="16"/>
              </w:rPr>
            </w:pPr>
          </w:p>
        </w:tc>
        <w:tc>
          <w:tcPr>
            <w:tcW w:w="5580" w:type="dxa"/>
          </w:tcPr>
          <w:p w14:paraId="3E445004" w14:textId="77777777" w:rsidR="000E38E6" w:rsidRPr="009F732B" w:rsidRDefault="000E38E6" w:rsidP="000E38E6">
            <w:pPr>
              <w:rPr>
                <w:sz w:val="16"/>
                <w:szCs w:val="16"/>
              </w:rPr>
            </w:pPr>
            <w:r w:rsidRPr="009F732B">
              <w:rPr>
                <w:sz w:val="16"/>
                <w:szCs w:val="16"/>
              </w:rPr>
              <w:t>Non-specific</w:t>
            </w:r>
          </w:p>
        </w:tc>
        <w:tc>
          <w:tcPr>
            <w:tcW w:w="3690" w:type="dxa"/>
          </w:tcPr>
          <w:p w14:paraId="5DBE6DDC" w14:textId="77777777" w:rsidR="000E38E6" w:rsidRPr="009F732B" w:rsidRDefault="000E38E6" w:rsidP="000E38E6">
            <w:pPr>
              <w:rPr>
                <w:sz w:val="16"/>
                <w:szCs w:val="16"/>
              </w:rPr>
            </w:pPr>
            <w:proofErr w:type="spellStart"/>
            <w:r>
              <w:rPr>
                <w:sz w:val="16"/>
                <w:szCs w:val="16"/>
              </w:rPr>
              <w:t>Gobatto</w:t>
            </w:r>
            <w:proofErr w:type="spellEnd"/>
            <w:r>
              <w:rPr>
                <w:sz w:val="16"/>
                <w:szCs w:val="16"/>
              </w:rPr>
              <w:t xml:space="preserve"> 1996; </w:t>
            </w:r>
            <w:proofErr w:type="spellStart"/>
            <w:r>
              <w:rPr>
                <w:sz w:val="16"/>
                <w:szCs w:val="16"/>
              </w:rPr>
              <w:t>Muthivhi</w:t>
            </w:r>
            <w:proofErr w:type="spellEnd"/>
            <w:r>
              <w:rPr>
                <w:sz w:val="16"/>
                <w:szCs w:val="16"/>
              </w:rPr>
              <w:t xml:space="preserve"> et al 2015</w:t>
            </w:r>
          </w:p>
        </w:tc>
      </w:tr>
      <w:tr w:rsidR="000E38E6" w:rsidRPr="009F732B" w14:paraId="63284016" w14:textId="77777777" w:rsidTr="000E38E6">
        <w:tc>
          <w:tcPr>
            <w:tcW w:w="450" w:type="dxa"/>
          </w:tcPr>
          <w:p w14:paraId="50A2B508" w14:textId="77777777" w:rsidR="000E38E6" w:rsidRPr="009F732B" w:rsidRDefault="000E38E6" w:rsidP="000E38E6">
            <w:pPr>
              <w:rPr>
                <w:sz w:val="16"/>
                <w:szCs w:val="16"/>
              </w:rPr>
            </w:pPr>
          </w:p>
        </w:tc>
        <w:tc>
          <w:tcPr>
            <w:tcW w:w="5580" w:type="dxa"/>
          </w:tcPr>
          <w:p w14:paraId="0D07CA27" w14:textId="1005E4F4" w:rsidR="000E38E6" w:rsidRPr="009F732B" w:rsidRDefault="000E38E6" w:rsidP="000E38E6">
            <w:pPr>
              <w:rPr>
                <w:sz w:val="16"/>
                <w:szCs w:val="16"/>
              </w:rPr>
            </w:pPr>
            <w:r w:rsidRPr="009F732B">
              <w:rPr>
                <w:sz w:val="16"/>
                <w:szCs w:val="16"/>
              </w:rPr>
              <w:t>Reduced health</w:t>
            </w:r>
            <w:r w:rsidR="00672AB6">
              <w:rPr>
                <w:sz w:val="16"/>
                <w:szCs w:val="16"/>
              </w:rPr>
              <w:t xml:space="preserve"> after donation; f</w:t>
            </w:r>
            <w:r w:rsidRPr="009F732B">
              <w:rPr>
                <w:sz w:val="16"/>
                <w:szCs w:val="16"/>
              </w:rPr>
              <w:t>alling sick</w:t>
            </w:r>
          </w:p>
        </w:tc>
        <w:tc>
          <w:tcPr>
            <w:tcW w:w="3690" w:type="dxa"/>
          </w:tcPr>
          <w:p w14:paraId="7EE2F043" w14:textId="4073129F" w:rsidR="000E38E6" w:rsidRPr="009F732B" w:rsidRDefault="000E38E6" w:rsidP="0080613A">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sidRPr="00E517ED">
              <w:rPr>
                <w:sz w:val="16"/>
                <w:szCs w:val="16"/>
              </w:rPr>
              <w:t>Kabinda</w:t>
            </w:r>
            <w:proofErr w:type="spellEnd"/>
            <w:r w:rsidRPr="00E517ED">
              <w:rPr>
                <w:sz w:val="16"/>
                <w:szCs w:val="16"/>
              </w:rPr>
              <w:t xml:space="preserve"> 2014</w:t>
            </w:r>
            <w:r w:rsidRPr="009F732B">
              <w:rPr>
                <w:sz w:val="16"/>
                <w:szCs w:val="16"/>
              </w:rPr>
              <w:t xml:space="preserve">; </w:t>
            </w:r>
            <w:proofErr w:type="spellStart"/>
            <w:r>
              <w:rPr>
                <w:sz w:val="16"/>
                <w:szCs w:val="16"/>
              </w:rPr>
              <w:t>Melku</w:t>
            </w:r>
            <w:proofErr w:type="spellEnd"/>
            <w:r>
              <w:rPr>
                <w:sz w:val="16"/>
                <w:szCs w:val="16"/>
              </w:rPr>
              <w:t xml:space="preserve"> et al 2016</w:t>
            </w:r>
            <w:r w:rsidRPr="009F732B">
              <w:rPr>
                <w:sz w:val="16"/>
                <w:szCs w:val="16"/>
              </w:rPr>
              <w:t xml:space="preserve">;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Duboz</w:t>
            </w:r>
            <w:proofErr w:type="spellEnd"/>
            <w:r>
              <w:rPr>
                <w:sz w:val="16"/>
                <w:szCs w:val="16"/>
              </w:rPr>
              <w:t xml:space="preserve"> e</w:t>
            </w:r>
            <w:r w:rsidR="0080613A">
              <w:rPr>
                <w:sz w:val="16"/>
                <w:szCs w:val="16"/>
              </w:rPr>
              <w:t>t al 2010</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r>
              <w:rPr>
                <w:sz w:val="16"/>
                <w:szCs w:val="16"/>
              </w:rPr>
              <w:t>Jacobs et al 1995</w:t>
            </w:r>
            <w:r w:rsidRPr="009F732B">
              <w:rPr>
                <w:sz w:val="16"/>
                <w:szCs w:val="16"/>
              </w:rPr>
              <w:t>;</w:t>
            </w:r>
            <w:r>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Agbovi</w:t>
            </w:r>
            <w:proofErr w:type="spellEnd"/>
            <w:r>
              <w:rPr>
                <w:sz w:val="16"/>
                <w:szCs w:val="16"/>
              </w:rPr>
              <w:t xml:space="preserve"> 2006</w:t>
            </w:r>
            <w:r w:rsidRPr="009F732B">
              <w:rPr>
                <w:sz w:val="16"/>
                <w:szCs w:val="16"/>
              </w:rPr>
              <w:t xml:space="preserve">; </w:t>
            </w:r>
            <w:proofErr w:type="spellStart"/>
            <w:r>
              <w:rPr>
                <w:sz w:val="16"/>
                <w:szCs w:val="16"/>
              </w:rPr>
              <w:t>Natukunda</w:t>
            </w:r>
            <w:proofErr w:type="spellEnd"/>
            <w:r>
              <w:rPr>
                <w:sz w:val="16"/>
                <w:szCs w:val="16"/>
              </w:rPr>
              <w:t xml:space="preserve"> et al 2015</w:t>
            </w:r>
            <w:r w:rsidRPr="009F732B">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9F732B" w14:paraId="506498B0" w14:textId="77777777" w:rsidTr="000E38E6">
        <w:tc>
          <w:tcPr>
            <w:tcW w:w="450" w:type="dxa"/>
          </w:tcPr>
          <w:p w14:paraId="1A2F6EAD" w14:textId="77777777" w:rsidR="000E38E6" w:rsidRPr="009F732B" w:rsidRDefault="000E38E6" w:rsidP="000E38E6">
            <w:pPr>
              <w:rPr>
                <w:sz w:val="16"/>
                <w:szCs w:val="16"/>
              </w:rPr>
            </w:pPr>
          </w:p>
        </w:tc>
        <w:tc>
          <w:tcPr>
            <w:tcW w:w="5580" w:type="dxa"/>
          </w:tcPr>
          <w:p w14:paraId="28B59ECB" w14:textId="77777777" w:rsidR="000E38E6" w:rsidRPr="009F732B" w:rsidRDefault="000E38E6" w:rsidP="000E38E6">
            <w:pPr>
              <w:rPr>
                <w:sz w:val="16"/>
                <w:szCs w:val="16"/>
              </w:rPr>
            </w:pPr>
            <w:r w:rsidRPr="009F732B">
              <w:rPr>
                <w:sz w:val="16"/>
                <w:szCs w:val="16"/>
              </w:rPr>
              <w:t>C</w:t>
            </w:r>
            <w:r>
              <w:rPr>
                <w:sz w:val="16"/>
                <w:szCs w:val="16"/>
              </w:rPr>
              <w:t xml:space="preserve">ontagion; </w:t>
            </w:r>
            <w:r w:rsidRPr="009F732B">
              <w:rPr>
                <w:sz w:val="16"/>
                <w:szCs w:val="16"/>
              </w:rPr>
              <w:t>HIV infection</w:t>
            </w:r>
          </w:p>
        </w:tc>
        <w:tc>
          <w:tcPr>
            <w:tcW w:w="3690" w:type="dxa"/>
          </w:tcPr>
          <w:p w14:paraId="5A999136" w14:textId="48DF2377" w:rsidR="000E38E6" w:rsidRPr="009F732B" w:rsidRDefault="000E38E6" w:rsidP="000E38E6">
            <w:pPr>
              <w:rPr>
                <w:sz w:val="16"/>
                <w:szCs w:val="16"/>
              </w:rPr>
            </w:pPr>
            <w:proofErr w:type="spellStart"/>
            <w:r>
              <w:rPr>
                <w:sz w:val="16"/>
                <w:szCs w:val="16"/>
              </w:rPr>
              <w:t>Gobatto</w:t>
            </w:r>
            <w:proofErr w:type="spellEnd"/>
            <w:r>
              <w:rPr>
                <w:sz w:val="16"/>
                <w:szCs w:val="16"/>
              </w:rPr>
              <w:t xml:space="preserve"> 1996</w:t>
            </w:r>
            <w:r w:rsidRPr="009F732B">
              <w:rPr>
                <w:sz w:val="16"/>
                <w:szCs w:val="16"/>
              </w:rPr>
              <w:t xml:space="preserve">; </w:t>
            </w: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Sekoni</w:t>
            </w:r>
            <w:proofErr w:type="spellEnd"/>
            <w:r>
              <w:rPr>
                <w:sz w:val="16"/>
                <w:szCs w:val="16"/>
              </w:rPr>
              <w:t xml:space="preserve"> et al 2014</w:t>
            </w:r>
            <w:r w:rsidRPr="009F732B">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proofErr w:type="spellStart"/>
            <w:r>
              <w:rPr>
                <w:sz w:val="16"/>
                <w:szCs w:val="16"/>
              </w:rPr>
              <w:t>Olaiya</w:t>
            </w:r>
            <w:proofErr w:type="spellEnd"/>
            <w:r>
              <w:rPr>
                <w:sz w:val="16"/>
                <w:szCs w:val="16"/>
              </w:rPr>
              <w:t xml:space="preserve"> et al 2004</w:t>
            </w:r>
            <w:r w:rsidRPr="009F732B">
              <w:rPr>
                <w:sz w:val="16"/>
                <w:szCs w:val="16"/>
              </w:rPr>
              <w:t>;</w:t>
            </w:r>
            <w:r>
              <w:rPr>
                <w:sz w:val="16"/>
                <w:szCs w:val="16"/>
              </w:rPr>
              <w:t xml:space="preserve"> </w:t>
            </w:r>
            <w:proofErr w:type="spellStart"/>
            <w:r>
              <w:rPr>
                <w:sz w:val="16"/>
                <w:szCs w:val="16"/>
              </w:rPr>
              <w:t>Muthivhi</w:t>
            </w:r>
            <w:proofErr w:type="spellEnd"/>
            <w:r>
              <w:rPr>
                <w:sz w:val="16"/>
                <w:szCs w:val="16"/>
              </w:rPr>
              <w:t xml:space="preserve"> et al 2015; Jacobs et al 1995</w:t>
            </w:r>
            <w:r w:rsidRPr="009F732B">
              <w:rPr>
                <w:sz w:val="16"/>
                <w:szCs w:val="16"/>
              </w:rPr>
              <w:t xml:space="preserve">; </w:t>
            </w:r>
            <w:proofErr w:type="spellStart"/>
            <w:r>
              <w:rPr>
                <w:sz w:val="16"/>
                <w:szCs w:val="16"/>
              </w:rPr>
              <w:t>Agbovi</w:t>
            </w:r>
            <w:proofErr w:type="spellEnd"/>
            <w:r>
              <w:rPr>
                <w:sz w:val="16"/>
                <w:szCs w:val="16"/>
              </w:rPr>
              <w:t xml:space="preserve"> 2006</w:t>
            </w:r>
            <w:r w:rsidRPr="009F732B">
              <w:rPr>
                <w:sz w:val="16"/>
                <w:szCs w:val="16"/>
              </w:rPr>
              <w:t xml:space="preserve"> </w:t>
            </w:r>
          </w:p>
        </w:tc>
      </w:tr>
      <w:tr w:rsidR="000E38E6" w:rsidRPr="009F732B" w14:paraId="40F9F7CE" w14:textId="77777777" w:rsidTr="000E38E6">
        <w:tc>
          <w:tcPr>
            <w:tcW w:w="450" w:type="dxa"/>
          </w:tcPr>
          <w:p w14:paraId="3E426A22" w14:textId="77777777" w:rsidR="000E38E6" w:rsidRPr="009F732B" w:rsidRDefault="000E38E6" w:rsidP="000E38E6">
            <w:pPr>
              <w:rPr>
                <w:sz w:val="16"/>
                <w:szCs w:val="16"/>
              </w:rPr>
            </w:pPr>
          </w:p>
        </w:tc>
        <w:tc>
          <w:tcPr>
            <w:tcW w:w="5580" w:type="dxa"/>
          </w:tcPr>
          <w:p w14:paraId="14EE7E29" w14:textId="77777777" w:rsidR="000E38E6" w:rsidRPr="009F732B" w:rsidRDefault="000E38E6" w:rsidP="000E38E6">
            <w:pPr>
              <w:rPr>
                <w:sz w:val="16"/>
                <w:szCs w:val="16"/>
              </w:rPr>
            </w:pPr>
            <w:r w:rsidRPr="009F732B">
              <w:rPr>
                <w:sz w:val="16"/>
                <w:szCs w:val="16"/>
              </w:rPr>
              <w:t>F</w:t>
            </w:r>
            <w:r>
              <w:rPr>
                <w:sz w:val="16"/>
                <w:szCs w:val="16"/>
              </w:rPr>
              <w:t xml:space="preserve">ainting, </w:t>
            </w:r>
            <w:r w:rsidRPr="009F732B">
              <w:rPr>
                <w:sz w:val="16"/>
                <w:szCs w:val="16"/>
              </w:rPr>
              <w:t>dizziness</w:t>
            </w:r>
            <w:r>
              <w:rPr>
                <w:sz w:val="16"/>
                <w:szCs w:val="16"/>
              </w:rPr>
              <w:t xml:space="preserve">, collapse, </w:t>
            </w:r>
            <w:r w:rsidRPr="009F732B">
              <w:rPr>
                <w:sz w:val="16"/>
                <w:szCs w:val="16"/>
              </w:rPr>
              <w:t>convulsion</w:t>
            </w:r>
          </w:p>
        </w:tc>
        <w:tc>
          <w:tcPr>
            <w:tcW w:w="3690" w:type="dxa"/>
          </w:tcPr>
          <w:p w14:paraId="1C6A9C46" w14:textId="77777777" w:rsidR="000E38E6" w:rsidRPr="009F732B" w:rsidRDefault="000E38E6"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proofErr w:type="spellStart"/>
            <w:r>
              <w:rPr>
                <w:sz w:val="16"/>
                <w:szCs w:val="16"/>
              </w:rPr>
              <w:t>Olaiya</w:t>
            </w:r>
            <w:proofErr w:type="spellEnd"/>
            <w:r>
              <w:rPr>
                <w:sz w:val="16"/>
                <w:szCs w:val="16"/>
              </w:rPr>
              <w:t xml:space="preserve"> et al 2004</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w:t>
            </w:r>
          </w:p>
        </w:tc>
      </w:tr>
      <w:tr w:rsidR="000E38E6" w:rsidRPr="009F732B" w14:paraId="50C10593" w14:textId="77777777" w:rsidTr="000E38E6">
        <w:tc>
          <w:tcPr>
            <w:tcW w:w="450" w:type="dxa"/>
          </w:tcPr>
          <w:p w14:paraId="50A47386" w14:textId="77777777" w:rsidR="000E38E6" w:rsidRPr="009F732B" w:rsidRDefault="000E38E6" w:rsidP="000E38E6">
            <w:pPr>
              <w:rPr>
                <w:sz w:val="16"/>
                <w:szCs w:val="16"/>
              </w:rPr>
            </w:pPr>
          </w:p>
        </w:tc>
        <w:tc>
          <w:tcPr>
            <w:tcW w:w="5580" w:type="dxa"/>
          </w:tcPr>
          <w:p w14:paraId="4FF0C5C7" w14:textId="77777777" w:rsidR="000E38E6" w:rsidRPr="009F732B" w:rsidRDefault="000E38E6" w:rsidP="000E38E6">
            <w:pPr>
              <w:rPr>
                <w:sz w:val="16"/>
                <w:szCs w:val="16"/>
              </w:rPr>
            </w:pPr>
            <w:r w:rsidRPr="009F732B">
              <w:rPr>
                <w:sz w:val="16"/>
                <w:szCs w:val="16"/>
              </w:rPr>
              <w:t>Blood</w:t>
            </w:r>
          </w:p>
        </w:tc>
        <w:tc>
          <w:tcPr>
            <w:tcW w:w="3690" w:type="dxa"/>
          </w:tcPr>
          <w:p w14:paraId="62E044EC"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2C80B3C1" w14:textId="77777777" w:rsidTr="000E38E6">
        <w:tc>
          <w:tcPr>
            <w:tcW w:w="450" w:type="dxa"/>
          </w:tcPr>
          <w:p w14:paraId="17FFAB33" w14:textId="77777777" w:rsidR="000E38E6" w:rsidRPr="009F732B" w:rsidRDefault="000E38E6" w:rsidP="000E38E6">
            <w:pPr>
              <w:rPr>
                <w:sz w:val="16"/>
                <w:szCs w:val="16"/>
              </w:rPr>
            </w:pPr>
          </w:p>
        </w:tc>
        <w:tc>
          <w:tcPr>
            <w:tcW w:w="5580" w:type="dxa"/>
          </w:tcPr>
          <w:p w14:paraId="4657925A" w14:textId="666678F6" w:rsidR="000E38E6" w:rsidRPr="009F732B" w:rsidRDefault="000E38E6" w:rsidP="000E38E6">
            <w:pPr>
              <w:rPr>
                <w:sz w:val="16"/>
                <w:szCs w:val="16"/>
              </w:rPr>
            </w:pPr>
            <w:r>
              <w:rPr>
                <w:sz w:val="16"/>
                <w:szCs w:val="16"/>
              </w:rPr>
              <w:t>Testing for HIV, discovering illness,</w:t>
            </w:r>
            <w:r w:rsidRPr="009F732B">
              <w:rPr>
                <w:sz w:val="16"/>
                <w:szCs w:val="16"/>
              </w:rPr>
              <w:t xml:space="preserve"> knowing HIV results</w:t>
            </w:r>
            <w:r w:rsidR="00672AB6">
              <w:rPr>
                <w:sz w:val="16"/>
                <w:szCs w:val="16"/>
              </w:rPr>
              <w:t>; s</w:t>
            </w:r>
            <w:r w:rsidRPr="009F732B">
              <w:rPr>
                <w:sz w:val="16"/>
                <w:szCs w:val="16"/>
              </w:rPr>
              <w:t>tigmatization</w:t>
            </w:r>
          </w:p>
        </w:tc>
        <w:tc>
          <w:tcPr>
            <w:tcW w:w="3690" w:type="dxa"/>
          </w:tcPr>
          <w:p w14:paraId="289663D5" w14:textId="6EB63C22" w:rsidR="000E38E6" w:rsidRPr="009F732B" w:rsidRDefault="000E38E6" w:rsidP="000E38E6">
            <w:pPr>
              <w:rPr>
                <w:sz w:val="16"/>
                <w:szCs w:val="16"/>
              </w:rPr>
            </w:pPr>
            <w:proofErr w:type="spellStart"/>
            <w:r>
              <w:rPr>
                <w:sz w:val="16"/>
                <w:szCs w:val="16"/>
              </w:rPr>
              <w:t>Gobatto</w:t>
            </w:r>
            <w:proofErr w:type="spellEnd"/>
            <w:r>
              <w:rPr>
                <w:sz w:val="16"/>
                <w:szCs w:val="16"/>
              </w:rPr>
              <w:t xml:space="preserve"> 1996</w:t>
            </w:r>
            <w:r w:rsidRPr="009F732B">
              <w:rPr>
                <w:sz w:val="16"/>
                <w:szCs w:val="16"/>
              </w:rPr>
              <w:t xml:space="preserve">; </w:t>
            </w:r>
            <w:proofErr w:type="spellStart"/>
            <w:r>
              <w:rPr>
                <w:sz w:val="16"/>
                <w:szCs w:val="16"/>
              </w:rPr>
              <w:t>Kabinda</w:t>
            </w:r>
            <w:proofErr w:type="spellEnd"/>
            <w:r>
              <w:rPr>
                <w:sz w:val="16"/>
                <w:szCs w:val="16"/>
              </w:rPr>
              <w:t xml:space="preserve"> 2014</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 </w:t>
            </w:r>
            <w:proofErr w:type="spellStart"/>
            <w:r>
              <w:rPr>
                <w:sz w:val="16"/>
                <w:szCs w:val="16"/>
              </w:rPr>
              <w:t>Umeora</w:t>
            </w:r>
            <w:proofErr w:type="spellEnd"/>
            <w:r>
              <w:rPr>
                <w:sz w:val="16"/>
                <w:szCs w:val="16"/>
              </w:rPr>
              <w:t xml:space="preserve"> et al 2005; Obi 2007</w:t>
            </w:r>
            <w:r w:rsidRPr="009F732B">
              <w:rPr>
                <w:sz w:val="16"/>
                <w:szCs w:val="16"/>
              </w:rPr>
              <w:t xml:space="preserve">; </w:t>
            </w:r>
            <w:r>
              <w:rPr>
                <w:sz w:val="16"/>
                <w:szCs w:val="16"/>
              </w:rPr>
              <w:t xml:space="preserve">Ahmed et </w:t>
            </w:r>
            <w:r>
              <w:rPr>
                <w:sz w:val="16"/>
                <w:szCs w:val="16"/>
              </w:rPr>
              <w:lastRenderedPageBreak/>
              <w:t>al 2006</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w:t>
            </w:r>
            <w:r w:rsidRPr="009F732B">
              <w:rPr>
                <w:sz w:val="16"/>
                <w:szCs w:val="16"/>
              </w:rPr>
              <w:t xml:space="preserve">; </w:t>
            </w:r>
            <w:proofErr w:type="spellStart"/>
            <w:r>
              <w:rPr>
                <w:sz w:val="16"/>
                <w:szCs w:val="16"/>
              </w:rPr>
              <w:t>Agbovi</w:t>
            </w:r>
            <w:proofErr w:type="spellEnd"/>
            <w:r>
              <w:rPr>
                <w:sz w:val="16"/>
                <w:szCs w:val="16"/>
              </w:rPr>
              <w:t xml:space="preserve"> 2006</w:t>
            </w:r>
          </w:p>
        </w:tc>
      </w:tr>
      <w:tr w:rsidR="000E38E6" w:rsidRPr="009F732B" w14:paraId="37296FB9" w14:textId="77777777" w:rsidTr="000E38E6">
        <w:tc>
          <w:tcPr>
            <w:tcW w:w="450" w:type="dxa"/>
          </w:tcPr>
          <w:p w14:paraId="607CB0A1" w14:textId="77777777" w:rsidR="000E38E6" w:rsidRPr="009F732B" w:rsidRDefault="000E38E6" w:rsidP="000E38E6">
            <w:pPr>
              <w:rPr>
                <w:sz w:val="16"/>
                <w:szCs w:val="16"/>
              </w:rPr>
            </w:pPr>
          </w:p>
        </w:tc>
        <w:tc>
          <w:tcPr>
            <w:tcW w:w="5580" w:type="dxa"/>
          </w:tcPr>
          <w:p w14:paraId="2A90EF33" w14:textId="77777777" w:rsidR="000E38E6" w:rsidRPr="009F732B" w:rsidRDefault="000E38E6" w:rsidP="000E38E6">
            <w:pPr>
              <w:rPr>
                <w:sz w:val="16"/>
                <w:szCs w:val="16"/>
              </w:rPr>
            </w:pPr>
            <w:r w:rsidRPr="009F732B">
              <w:rPr>
                <w:sz w:val="16"/>
                <w:szCs w:val="16"/>
              </w:rPr>
              <w:t>Fear of harm from donation process</w:t>
            </w:r>
          </w:p>
        </w:tc>
        <w:tc>
          <w:tcPr>
            <w:tcW w:w="3690" w:type="dxa"/>
          </w:tcPr>
          <w:p w14:paraId="153541C9" w14:textId="77777777" w:rsidR="000E38E6" w:rsidRPr="009F732B" w:rsidRDefault="000E38E6" w:rsidP="000E38E6">
            <w:pPr>
              <w:rPr>
                <w:sz w:val="16"/>
                <w:szCs w:val="16"/>
              </w:rPr>
            </w:pP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p>
        </w:tc>
      </w:tr>
      <w:tr w:rsidR="000E38E6" w:rsidRPr="009F732B" w14:paraId="0046F47E" w14:textId="77777777" w:rsidTr="000E38E6">
        <w:tc>
          <w:tcPr>
            <w:tcW w:w="450" w:type="dxa"/>
          </w:tcPr>
          <w:p w14:paraId="4BAFCC6C" w14:textId="77777777" w:rsidR="000E38E6" w:rsidRPr="009F732B" w:rsidRDefault="000E38E6" w:rsidP="000E38E6">
            <w:pPr>
              <w:rPr>
                <w:sz w:val="16"/>
                <w:szCs w:val="16"/>
              </w:rPr>
            </w:pPr>
          </w:p>
        </w:tc>
        <w:tc>
          <w:tcPr>
            <w:tcW w:w="5580" w:type="dxa"/>
          </w:tcPr>
          <w:p w14:paraId="32421843" w14:textId="382E6817" w:rsidR="000E38E6" w:rsidRPr="009F732B" w:rsidRDefault="000E38E6" w:rsidP="000E38E6">
            <w:pPr>
              <w:rPr>
                <w:sz w:val="16"/>
                <w:szCs w:val="16"/>
              </w:rPr>
            </w:pPr>
            <w:r w:rsidRPr="009F732B">
              <w:rPr>
                <w:sz w:val="16"/>
                <w:szCs w:val="16"/>
              </w:rPr>
              <w:t>Losing blood frequent/large volume of donation</w:t>
            </w:r>
          </w:p>
        </w:tc>
        <w:tc>
          <w:tcPr>
            <w:tcW w:w="3690" w:type="dxa"/>
          </w:tcPr>
          <w:p w14:paraId="2CA991B1" w14:textId="77777777" w:rsidR="000E38E6" w:rsidRPr="009F732B" w:rsidRDefault="000E38E6"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w:t>
            </w:r>
            <w:r>
              <w:rPr>
                <w:sz w:val="16"/>
                <w:szCs w:val="16"/>
              </w:rPr>
              <w:t xml:space="preserve"> </w:t>
            </w:r>
            <w:proofErr w:type="spellStart"/>
            <w:r>
              <w:rPr>
                <w:sz w:val="16"/>
                <w:szCs w:val="16"/>
              </w:rPr>
              <w:t>Gobatto</w:t>
            </w:r>
            <w:proofErr w:type="spellEnd"/>
            <w:r>
              <w:rPr>
                <w:sz w:val="16"/>
                <w:szCs w:val="16"/>
              </w:rPr>
              <w:t xml:space="preserve"> 1996</w:t>
            </w:r>
            <w:r w:rsidRPr="009F732B">
              <w:rPr>
                <w:sz w:val="16"/>
                <w:szCs w:val="16"/>
              </w:rPr>
              <w:t xml:space="preserve">; </w:t>
            </w:r>
            <w:proofErr w:type="spellStart"/>
            <w:r>
              <w:rPr>
                <w:sz w:val="16"/>
                <w:szCs w:val="16"/>
              </w:rPr>
              <w:t>Melku</w:t>
            </w:r>
            <w:proofErr w:type="spellEnd"/>
            <w:r>
              <w:rPr>
                <w:sz w:val="16"/>
                <w:szCs w:val="16"/>
              </w:rPr>
              <w:t xml:space="preserve"> et al 2016; </w:t>
            </w: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 </w:t>
            </w:r>
            <w:proofErr w:type="spellStart"/>
            <w:r>
              <w:rPr>
                <w:sz w:val="16"/>
                <w:szCs w:val="16"/>
              </w:rPr>
              <w:t>Alinon</w:t>
            </w:r>
            <w:proofErr w:type="spellEnd"/>
            <w:r>
              <w:rPr>
                <w:sz w:val="16"/>
                <w:szCs w:val="16"/>
              </w:rPr>
              <w:t xml:space="preserve"> et al 2014</w:t>
            </w:r>
          </w:p>
        </w:tc>
      </w:tr>
      <w:tr w:rsidR="000E38E6" w:rsidRPr="009F732B" w14:paraId="0492A3DD" w14:textId="77777777" w:rsidTr="000E38E6">
        <w:tc>
          <w:tcPr>
            <w:tcW w:w="450" w:type="dxa"/>
          </w:tcPr>
          <w:p w14:paraId="3D1E3A4C" w14:textId="77777777" w:rsidR="000E38E6" w:rsidRPr="009F732B" w:rsidRDefault="000E38E6" w:rsidP="000E38E6">
            <w:pPr>
              <w:rPr>
                <w:sz w:val="16"/>
                <w:szCs w:val="16"/>
              </w:rPr>
            </w:pPr>
          </w:p>
        </w:tc>
        <w:tc>
          <w:tcPr>
            <w:tcW w:w="5580" w:type="dxa"/>
          </w:tcPr>
          <w:p w14:paraId="4BAF5C1D" w14:textId="31D05F95" w:rsidR="000E38E6" w:rsidRPr="009F732B" w:rsidRDefault="00DB08C7" w:rsidP="000E38E6">
            <w:pPr>
              <w:rPr>
                <w:sz w:val="16"/>
                <w:szCs w:val="16"/>
              </w:rPr>
            </w:pPr>
            <w:r>
              <w:rPr>
                <w:sz w:val="16"/>
                <w:szCs w:val="16"/>
              </w:rPr>
              <w:t>Pain</w:t>
            </w:r>
          </w:p>
        </w:tc>
        <w:tc>
          <w:tcPr>
            <w:tcW w:w="3690" w:type="dxa"/>
          </w:tcPr>
          <w:p w14:paraId="216D98FB" w14:textId="77777777" w:rsidR="000E38E6" w:rsidRPr="009F732B" w:rsidRDefault="000E38E6" w:rsidP="000E38E6">
            <w:pPr>
              <w:rPr>
                <w:sz w:val="16"/>
                <w:szCs w:val="16"/>
              </w:rPr>
            </w:pPr>
            <w:proofErr w:type="spellStart"/>
            <w:r>
              <w:rPr>
                <w:sz w:val="16"/>
                <w:szCs w:val="16"/>
              </w:rPr>
              <w:t>Mwaba</w:t>
            </w:r>
            <w:proofErr w:type="spellEnd"/>
            <w:r>
              <w:rPr>
                <w:sz w:val="16"/>
                <w:szCs w:val="16"/>
              </w:rPr>
              <w:t xml:space="preserve"> and </w:t>
            </w:r>
            <w:proofErr w:type="spellStart"/>
            <w:r>
              <w:rPr>
                <w:sz w:val="16"/>
                <w:szCs w:val="16"/>
              </w:rPr>
              <w:t>Keikelame</w:t>
            </w:r>
            <w:proofErr w:type="spellEnd"/>
            <w:r>
              <w:rPr>
                <w:sz w:val="16"/>
                <w:szCs w:val="16"/>
              </w:rPr>
              <w:t xml:space="preserve"> 1995</w:t>
            </w:r>
          </w:p>
        </w:tc>
      </w:tr>
      <w:tr w:rsidR="000E38E6" w:rsidRPr="009F732B" w14:paraId="78A3429D" w14:textId="77777777" w:rsidTr="000E38E6">
        <w:tc>
          <w:tcPr>
            <w:tcW w:w="450" w:type="dxa"/>
          </w:tcPr>
          <w:p w14:paraId="08A4FE20" w14:textId="77777777" w:rsidR="000E38E6" w:rsidRPr="009F732B" w:rsidRDefault="000E38E6" w:rsidP="000E38E6">
            <w:pPr>
              <w:rPr>
                <w:sz w:val="16"/>
                <w:szCs w:val="16"/>
              </w:rPr>
            </w:pPr>
          </w:p>
        </w:tc>
        <w:tc>
          <w:tcPr>
            <w:tcW w:w="5580" w:type="dxa"/>
          </w:tcPr>
          <w:p w14:paraId="3CB5C4E0" w14:textId="77777777" w:rsidR="000E38E6" w:rsidRPr="009F732B" w:rsidRDefault="000E38E6" w:rsidP="000E38E6">
            <w:pPr>
              <w:rPr>
                <w:sz w:val="16"/>
                <w:szCs w:val="16"/>
              </w:rPr>
            </w:pPr>
            <w:r w:rsidRPr="009F732B">
              <w:rPr>
                <w:sz w:val="16"/>
                <w:szCs w:val="16"/>
              </w:rPr>
              <w:t>Fear of medical settings</w:t>
            </w:r>
          </w:p>
        </w:tc>
        <w:tc>
          <w:tcPr>
            <w:tcW w:w="3690" w:type="dxa"/>
          </w:tcPr>
          <w:p w14:paraId="244EA882" w14:textId="77777777" w:rsidR="000E38E6" w:rsidRPr="009F732B" w:rsidRDefault="000E38E6" w:rsidP="000E38E6">
            <w:pPr>
              <w:rPr>
                <w:sz w:val="16"/>
                <w:szCs w:val="16"/>
              </w:rPr>
            </w:pPr>
            <w:proofErr w:type="spellStart"/>
            <w:r>
              <w:rPr>
                <w:sz w:val="16"/>
                <w:szCs w:val="16"/>
              </w:rPr>
              <w:t>Alinon</w:t>
            </w:r>
            <w:proofErr w:type="spellEnd"/>
            <w:r>
              <w:rPr>
                <w:sz w:val="16"/>
                <w:szCs w:val="16"/>
              </w:rPr>
              <w:t xml:space="preserve"> et al 2014</w:t>
            </w:r>
            <w:r w:rsidRPr="009F732B">
              <w:rPr>
                <w:sz w:val="16"/>
                <w:szCs w:val="16"/>
              </w:rPr>
              <w:t xml:space="preserve"> </w:t>
            </w:r>
          </w:p>
        </w:tc>
      </w:tr>
      <w:tr w:rsidR="000E38E6" w:rsidRPr="009F732B" w14:paraId="65429136" w14:textId="77777777" w:rsidTr="000E38E6">
        <w:tc>
          <w:tcPr>
            <w:tcW w:w="450" w:type="dxa"/>
          </w:tcPr>
          <w:p w14:paraId="2A3F7480" w14:textId="77777777" w:rsidR="000E38E6" w:rsidRPr="009F732B" w:rsidRDefault="000E38E6" w:rsidP="000E38E6">
            <w:pPr>
              <w:rPr>
                <w:sz w:val="16"/>
                <w:szCs w:val="16"/>
              </w:rPr>
            </w:pPr>
          </w:p>
        </w:tc>
        <w:tc>
          <w:tcPr>
            <w:tcW w:w="5580" w:type="dxa"/>
          </w:tcPr>
          <w:p w14:paraId="5F6528E4" w14:textId="77777777" w:rsidR="000E38E6" w:rsidRPr="009F732B" w:rsidRDefault="000E38E6" w:rsidP="000E38E6">
            <w:pPr>
              <w:rPr>
                <w:sz w:val="16"/>
                <w:szCs w:val="16"/>
              </w:rPr>
            </w:pPr>
            <w:r w:rsidRPr="009F732B">
              <w:rPr>
                <w:sz w:val="16"/>
                <w:szCs w:val="16"/>
              </w:rPr>
              <w:t xml:space="preserve">Fear that blood </w:t>
            </w:r>
            <w:r>
              <w:rPr>
                <w:sz w:val="16"/>
                <w:szCs w:val="16"/>
              </w:rPr>
              <w:t xml:space="preserve">will be used for rituals or witchcraft, </w:t>
            </w:r>
            <w:r w:rsidRPr="009F732B">
              <w:rPr>
                <w:sz w:val="16"/>
                <w:szCs w:val="16"/>
              </w:rPr>
              <w:t>others</w:t>
            </w:r>
          </w:p>
        </w:tc>
        <w:tc>
          <w:tcPr>
            <w:tcW w:w="3690" w:type="dxa"/>
          </w:tcPr>
          <w:p w14:paraId="46DE9D3A" w14:textId="77777777" w:rsidR="000E38E6" w:rsidRPr="009F732B" w:rsidRDefault="000E38E6" w:rsidP="000E38E6">
            <w:pPr>
              <w:rPr>
                <w:sz w:val="16"/>
                <w:szCs w:val="16"/>
              </w:rPr>
            </w:pPr>
            <w:proofErr w:type="spellStart"/>
            <w:r>
              <w:rPr>
                <w:sz w:val="16"/>
                <w:szCs w:val="16"/>
              </w:rPr>
              <w:t>Gobatto</w:t>
            </w:r>
            <w:proofErr w:type="spellEnd"/>
            <w:r>
              <w:rPr>
                <w:sz w:val="16"/>
                <w:szCs w:val="16"/>
              </w:rPr>
              <w:t xml:space="preserve"> 1996;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Umeora</w:t>
            </w:r>
            <w:proofErr w:type="spellEnd"/>
            <w:r>
              <w:rPr>
                <w:sz w:val="16"/>
                <w:szCs w:val="16"/>
              </w:rPr>
              <w:t xml:space="preserve"> et al 2005</w:t>
            </w:r>
          </w:p>
        </w:tc>
      </w:tr>
      <w:tr w:rsidR="000E38E6" w:rsidRPr="009F732B" w14:paraId="703385A2" w14:textId="77777777" w:rsidTr="000E38E6">
        <w:tc>
          <w:tcPr>
            <w:tcW w:w="450" w:type="dxa"/>
          </w:tcPr>
          <w:p w14:paraId="45C9A7F9" w14:textId="77777777" w:rsidR="000E38E6" w:rsidRPr="009F732B" w:rsidRDefault="000E38E6" w:rsidP="000E38E6">
            <w:pPr>
              <w:rPr>
                <w:sz w:val="16"/>
                <w:szCs w:val="16"/>
              </w:rPr>
            </w:pPr>
          </w:p>
        </w:tc>
        <w:tc>
          <w:tcPr>
            <w:tcW w:w="5580" w:type="dxa"/>
          </w:tcPr>
          <w:p w14:paraId="643DCFC0" w14:textId="7774256A" w:rsidR="000E38E6" w:rsidRPr="009F732B" w:rsidRDefault="000E38E6" w:rsidP="000E38E6">
            <w:pPr>
              <w:rPr>
                <w:sz w:val="16"/>
                <w:szCs w:val="16"/>
              </w:rPr>
            </w:pPr>
            <w:r w:rsidRPr="009F732B">
              <w:rPr>
                <w:sz w:val="16"/>
                <w:szCs w:val="16"/>
              </w:rPr>
              <w:t>Lack of courage</w:t>
            </w:r>
            <w:r w:rsidR="00672AB6">
              <w:rPr>
                <w:sz w:val="16"/>
                <w:szCs w:val="16"/>
              </w:rPr>
              <w:t>; g</w:t>
            </w:r>
            <w:r w:rsidRPr="009F732B">
              <w:rPr>
                <w:sz w:val="16"/>
                <w:szCs w:val="16"/>
              </w:rPr>
              <w:t>eneral fear</w:t>
            </w:r>
          </w:p>
        </w:tc>
        <w:tc>
          <w:tcPr>
            <w:tcW w:w="3690" w:type="dxa"/>
          </w:tcPr>
          <w:p w14:paraId="3257DFDA" w14:textId="77777777" w:rsidR="000E38E6" w:rsidRPr="009F732B" w:rsidRDefault="000E38E6" w:rsidP="000E38E6">
            <w:pPr>
              <w:rPr>
                <w:sz w:val="16"/>
                <w:szCs w:val="16"/>
              </w:rPr>
            </w:pPr>
            <w:proofErr w:type="spellStart"/>
            <w:r>
              <w:rPr>
                <w:sz w:val="16"/>
                <w:szCs w:val="16"/>
              </w:rPr>
              <w:t>Alinon</w:t>
            </w:r>
            <w:proofErr w:type="spellEnd"/>
            <w:r>
              <w:rPr>
                <w:sz w:val="16"/>
                <w:szCs w:val="16"/>
              </w:rPr>
              <w:t xml:space="preserve"> et al 2014</w:t>
            </w:r>
          </w:p>
        </w:tc>
      </w:tr>
      <w:tr w:rsidR="000E38E6" w:rsidRPr="009F732B" w14:paraId="5C33E504" w14:textId="77777777" w:rsidTr="000E38E6">
        <w:tc>
          <w:tcPr>
            <w:tcW w:w="450" w:type="dxa"/>
          </w:tcPr>
          <w:p w14:paraId="039A9715" w14:textId="77777777" w:rsidR="000E38E6" w:rsidRPr="009F732B" w:rsidRDefault="000E38E6" w:rsidP="000E38E6">
            <w:pPr>
              <w:rPr>
                <w:sz w:val="16"/>
                <w:szCs w:val="16"/>
              </w:rPr>
            </w:pPr>
          </w:p>
        </w:tc>
        <w:tc>
          <w:tcPr>
            <w:tcW w:w="5580" w:type="dxa"/>
          </w:tcPr>
          <w:p w14:paraId="5CA2C496" w14:textId="191ADA00" w:rsidR="000E38E6" w:rsidRPr="009F732B" w:rsidRDefault="000E38E6" w:rsidP="000E38E6">
            <w:pPr>
              <w:rPr>
                <w:sz w:val="16"/>
                <w:szCs w:val="16"/>
              </w:rPr>
            </w:pPr>
            <w:r w:rsidRPr="009F732B">
              <w:rPr>
                <w:sz w:val="16"/>
                <w:szCs w:val="16"/>
              </w:rPr>
              <w:t xml:space="preserve">Not </w:t>
            </w:r>
            <w:r w:rsidR="00DB08C7">
              <w:rPr>
                <w:sz w:val="16"/>
                <w:szCs w:val="16"/>
              </w:rPr>
              <w:t>recovering after blood donation</w:t>
            </w:r>
          </w:p>
        </w:tc>
        <w:tc>
          <w:tcPr>
            <w:tcW w:w="3690" w:type="dxa"/>
          </w:tcPr>
          <w:p w14:paraId="6B5CA507" w14:textId="77777777" w:rsidR="000E38E6" w:rsidRPr="009F732B" w:rsidRDefault="000E38E6"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Gobatto</w:t>
            </w:r>
            <w:proofErr w:type="spellEnd"/>
            <w:r>
              <w:rPr>
                <w:sz w:val="16"/>
                <w:szCs w:val="16"/>
              </w:rPr>
              <w:t xml:space="preserve"> 1996</w:t>
            </w:r>
          </w:p>
        </w:tc>
      </w:tr>
      <w:tr w:rsidR="000E38E6" w:rsidRPr="009F732B" w14:paraId="49350111" w14:textId="77777777" w:rsidTr="000E38E6">
        <w:tc>
          <w:tcPr>
            <w:tcW w:w="450" w:type="dxa"/>
          </w:tcPr>
          <w:p w14:paraId="4DE5C4CF" w14:textId="77777777" w:rsidR="000E38E6" w:rsidRPr="009F732B" w:rsidRDefault="000E38E6" w:rsidP="000E38E6">
            <w:pPr>
              <w:rPr>
                <w:sz w:val="16"/>
                <w:szCs w:val="16"/>
              </w:rPr>
            </w:pPr>
          </w:p>
        </w:tc>
        <w:tc>
          <w:tcPr>
            <w:tcW w:w="5580" w:type="dxa"/>
          </w:tcPr>
          <w:p w14:paraId="02BC2ACB" w14:textId="77777777" w:rsidR="000E38E6" w:rsidRPr="009F732B" w:rsidRDefault="000E38E6" w:rsidP="000E38E6">
            <w:pPr>
              <w:rPr>
                <w:sz w:val="16"/>
                <w:szCs w:val="16"/>
              </w:rPr>
            </w:pPr>
            <w:r w:rsidRPr="009F732B">
              <w:rPr>
                <w:sz w:val="16"/>
                <w:szCs w:val="16"/>
              </w:rPr>
              <w:t>Risk of ill health</w:t>
            </w:r>
          </w:p>
        </w:tc>
        <w:tc>
          <w:tcPr>
            <w:tcW w:w="3690" w:type="dxa"/>
          </w:tcPr>
          <w:p w14:paraId="07C26F50" w14:textId="77777777" w:rsidR="000E38E6" w:rsidRPr="009F732B" w:rsidRDefault="000E38E6" w:rsidP="000E38E6">
            <w:pPr>
              <w:rPr>
                <w:sz w:val="16"/>
                <w:szCs w:val="16"/>
              </w:rPr>
            </w:pPr>
            <w:proofErr w:type="spellStart"/>
            <w:r>
              <w:rPr>
                <w:sz w:val="16"/>
                <w:szCs w:val="16"/>
              </w:rPr>
              <w:t>Gobatto</w:t>
            </w:r>
            <w:proofErr w:type="spellEnd"/>
            <w:r>
              <w:rPr>
                <w:sz w:val="16"/>
                <w:szCs w:val="16"/>
              </w:rPr>
              <w:t xml:space="preserve"> 1996; </w:t>
            </w:r>
            <w:proofErr w:type="spellStart"/>
            <w:r>
              <w:rPr>
                <w:sz w:val="16"/>
                <w:szCs w:val="16"/>
              </w:rPr>
              <w:t>Sekoni</w:t>
            </w:r>
            <w:proofErr w:type="spellEnd"/>
            <w:r>
              <w:rPr>
                <w:sz w:val="16"/>
                <w:szCs w:val="16"/>
              </w:rPr>
              <w:t xml:space="preserve"> et al 2014</w:t>
            </w:r>
            <w:r w:rsidRPr="009F732B">
              <w:rPr>
                <w:sz w:val="16"/>
                <w:szCs w:val="16"/>
              </w:rPr>
              <w:t xml:space="preserve">; </w:t>
            </w:r>
            <w:proofErr w:type="spellStart"/>
            <w:r>
              <w:rPr>
                <w:sz w:val="16"/>
                <w:szCs w:val="16"/>
              </w:rPr>
              <w:t>Olaiya</w:t>
            </w:r>
            <w:proofErr w:type="spellEnd"/>
            <w:r>
              <w:rPr>
                <w:sz w:val="16"/>
                <w:szCs w:val="16"/>
              </w:rPr>
              <w:t xml:space="preserve"> et al 2004</w:t>
            </w:r>
          </w:p>
        </w:tc>
      </w:tr>
      <w:tr w:rsidR="000E38E6" w:rsidRPr="009F732B" w14:paraId="7F4D31B2" w14:textId="77777777" w:rsidTr="000E38E6">
        <w:tc>
          <w:tcPr>
            <w:tcW w:w="450" w:type="dxa"/>
          </w:tcPr>
          <w:p w14:paraId="1176D212" w14:textId="77777777" w:rsidR="000E38E6" w:rsidRPr="009F732B" w:rsidRDefault="000E38E6" w:rsidP="000E38E6">
            <w:pPr>
              <w:rPr>
                <w:sz w:val="16"/>
                <w:szCs w:val="16"/>
              </w:rPr>
            </w:pPr>
          </w:p>
        </w:tc>
        <w:tc>
          <w:tcPr>
            <w:tcW w:w="5580" w:type="dxa"/>
          </w:tcPr>
          <w:p w14:paraId="1665AC1F" w14:textId="77777777" w:rsidR="000E38E6" w:rsidRPr="009F732B" w:rsidRDefault="000E38E6" w:rsidP="000E38E6">
            <w:pPr>
              <w:rPr>
                <w:sz w:val="16"/>
                <w:szCs w:val="16"/>
              </w:rPr>
            </w:pPr>
            <w:r w:rsidRPr="009F732B">
              <w:rPr>
                <w:sz w:val="16"/>
                <w:szCs w:val="16"/>
              </w:rPr>
              <w:t>Loss of manhood/ libido/impotence</w:t>
            </w:r>
          </w:p>
        </w:tc>
        <w:tc>
          <w:tcPr>
            <w:tcW w:w="3690" w:type="dxa"/>
          </w:tcPr>
          <w:p w14:paraId="5588E1D9" w14:textId="77777777" w:rsidR="000E38E6" w:rsidRPr="009F732B" w:rsidRDefault="000E38E6" w:rsidP="000E38E6">
            <w:pPr>
              <w:rPr>
                <w:sz w:val="16"/>
                <w:szCs w:val="16"/>
              </w:rPr>
            </w:pP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Olaiya</w:t>
            </w:r>
            <w:proofErr w:type="spellEnd"/>
            <w:r>
              <w:rPr>
                <w:sz w:val="16"/>
                <w:szCs w:val="16"/>
              </w:rPr>
              <w:t xml:space="preserve"> et al 2004</w:t>
            </w:r>
            <w:r w:rsidRPr="009F732B">
              <w:rPr>
                <w:sz w:val="16"/>
                <w:szCs w:val="16"/>
              </w:rPr>
              <w:t xml:space="preserve">; </w:t>
            </w:r>
            <w:proofErr w:type="spellStart"/>
            <w:r>
              <w:rPr>
                <w:sz w:val="16"/>
                <w:szCs w:val="16"/>
              </w:rPr>
              <w:t>Nébié</w:t>
            </w:r>
            <w:proofErr w:type="spellEnd"/>
            <w:r>
              <w:rPr>
                <w:sz w:val="16"/>
                <w:szCs w:val="16"/>
              </w:rPr>
              <w:t xml:space="preserve"> et al 2007</w:t>
            </w:r>
          </w:p>
        </w:tc>
      </w:tr>
      <w:tr w:rsidR="000E38E6" w:rsidRPr="009F732B" w14:paraId="1CA1709B" w14:textId="77777777" w:rsidTr="000E38E6">
        <w:tc>
          <w:tcPr>
            <w:tcW w:w="450" w:type="dxa"/>
          </w:tcPr>
          <w:p w14:paraId="4F788122" w14:textId="77777777" w:rsidR="000E38E6" w:rsidRPr="009F732B" w:rsidRDefault="000E38E6" w:rsidP="000E38E6">
            <w:pPr>
              <w:rPr>
                <w:sz w:val="16"/>
                <w:szCs w:val="16"/>
              </w:rPr>
            </w:pPr>
          </w:p>
        </w:tc>
        <w:tc>
          <w:tcPr>
            <w:tcW w:w="5580" w:type="dxa"/>
          </w:tcPr>
          <w:p w14:paraId="5CFEDEC6" w14:textId="77777777" w:rsidR="000E38E6" w:rsidRPr="009F732B" w:rsidRDefault="000E38E6" w:rsidP="000E38E6">
            <w:pPr>
              <w:rPr>
                <w:sz w:val="16"/>
                <w:szCs w:val="16"/>
              </w:rPr>
            </w:pPr>
            <w:r w:rsidRPr="009F732B">
              <w:rPr>
                <w:sz w:val="16"/>
                <w:szCs w:val="16"/>
              </w:rPr>
              <w:t>Reduced life span/death</w:t>
            </w:r>
          </w:p>
        </w:tc>
        <w:tc>
          <w:tcPr>
            <w:tcW w:w="3690" w:type="dxa"/>
          </w:tcPr>
          <w:p w14:paraId="38B54193" w14:textId="77777777" w:rsidR="000E38E6" w:rsidRPr="009F732B" w:rsidRDefault="000E38E6" w:rsidP="000E38E6">
            <w:pPr>
              <w:rPr>
                <w:sz w:val="16"/>
                <w:szCs w:val="16"/>
              </w:rPr>
            </w:pPr>
            <w:proofErr w:type="spellStart"/>
            <w:r>
              <w:rPr>
                <w:sz w:val="16"/>
                <w:szCs w:val="16"/>
              </w:rPr>
              <w:t>Gobatto</w:t>
            </w:r>
            <w:proofErr w:type="spellEnd"/>
            <w:r>
              <w:rPr>
                <w:sz w:val="16"/>
                <w:szCs w:val="16"/>
              </w:rPr>
              <w:t xml:space="preserve"> 1996; </w:t>
            </w:r>
            <w:proofErr w:type="spellStart"/>
            <w:r>
              <w:rPr>
                <w:sz w:val="16"/>
                <w:szCs w:val="16"/>
              </w:rPr>
              <w:t>Umeora</w:t>
            </w:r>
            <w:proofErr w:type="spellEnd"/>
            <w:r>
              <w:rPr>
                <w:sz w:val="16"/>
                <w:szCs w:val="16"/>
              </w:rPr>
              <w:t xml:space="preserve"> et al 2005</w:t>
            </w:r>
          </w:p>
        </w:tc>
      </w:tr>
      <w:tr w:rsidR="000E38E6" w:rsidRPr="009F732B" w14:paraId="7A611406" w14:textId="77777777" w:rsidTr="000E38E6">
        <w:tc>
          <w:tcPr>
            <w:tcW w:w="450" w:type="dxa"/>
          </w:tcPr>
          <w:p w14:paraId="7869B9BB" w14:textId="77777777" w:rsidR="000E38E6" w:rsidRPr="009F732B" w:rsidRDefault="000E38E6" w:rsidP="000E38E6">
            <w:pPr>
              <w:rPr>
                <w:sz w:val="16"/>
                <w:szCs w:val="16"/>
              </w:rPr>
            </w:pPr>
          </w:p>
        </w:tc>
        <w:tc>
          <w:tcPr>
            <w:tcW w:w="5580" w:type="dxa"/>
          </w:tcPr>
          <w:p w14:paraId="0B072975" w14:textId="77777777" w:rsidR="000E38E6" w:rsidRPr="009F732B" w:rsidRDefault="000E38E6" w:rsidP="000E38E6">
            <w:pPr>
              <w:rPr>
                <w:sz w:val="16"/>
                <w:szCs w:val="16"/>
              </w:rPr>
            </w:pPr>
            <w:r w:rsidRPr="009F732B">
              <w:rPr>
                <w:sz w:val="16"/>
                <w:szCs w:val="16"/>
              </w:rPr>
              <w:t>Sudden death</w:t>
            </w:r>
          </w:p>
        </w:tc>
        <w:tc>
          <w:tcPr>
            <w:tcW w:w="3690" w:type="dxa"/>
          </w:tcPr>
          <w:p w14:paraId="2CCE1DFC" w14:textId="77777777" w:rsidR="000E38E6" w:rsidRPr="009F732B" w:rsidRDefault="000E38E6" w:rsidP="000E38E6">
            <w:pPr>
              <w:rPr>
                <w:sz w:val="16"/>
                <w:szCs w:val="16"/>
              </w:rPr>
            </w:pPr>
            <w:proofErr w:type="spellStart"/>
            <w:r>
              <w:rPr>
                <w:sz w:val="16"/>
                <w:szCs w:val="16"/>
              </w:rPr>
              <w:t>Olaiya</w:t>
            </w:r>
            <w:proofErr w:type="spellEnd"/>
            <w:r>
              <w:rPr>
                <w:sz w:val="16"/>
                <w:szCs w:val="16"/>
              </w:rPr>
              <w:t xml:space="preserve"> et al 2004</w:t>
            </w:r>
          </w:p>
        </w:tc>
      </w:tr>
      <w:tr w:rsidR="000E38E6" w:rsidRPr="009F732B" w14:paraId="7C51A6E0" w14:textId="77777777" w:rsidTr="000E38E6">
        <w:tc>
          <w:tcPr>
            <w:tcW w:w="450" w:type="dxa"/>
          </w:tcPr>
          <w:p w14:paraId="794A3551" w14:textId="77777777" w:rsidR="000E38E6" w:rsidRPr="009F732B" w:rsidRDefault="000E38E6" w:rsidP="000E38E6">
            <w:pPr>
              <w:rPr>
                <w:sz w:val="16"/>
                <w:szCs w:val="16"/>
              </w:rPr>
            </w:pPr>
          </w:p>
        </w:tc>
        <w:tc>
          <w:tcPr>
            <w:tcW w:w="5580" w:type="dxa"/>
          </w:tcPr>
          <w:p w14:paraId="2EEC7078" w14:textId="77777777" w:rsidR="000E38E6" w:rsidRPr="009F732B" w:rsidRDefault="000E38E6" w:rsidP="000E38E6">
            <w:pPr>
              <w:rPr>
                <w:sz w:val="16"/>
                <w:szCs w:val="16"/>
              </w:rPr>
            </w:pPr>
            <w:r w:rsidRPr="009F732B">
              <w:rPr>
                <w:sz w:val="16"/>
                <w:szCs w:val="16"/>
              </w:rPr>
              <w:t>That donation results in weight loss</w:t>
            </w:r>
          </w:p>
        </w:tc>
        <w:tc>
          <w:tcPr>
            <w:tcW w:w="3690" w:type="dxa"/>
          </w:tcPr>
          <w:p w14:paraId="3FA371CD" w14:textId="77777777" w:rsidR="000E38E6" w:rsidRPr="009F732B" w:rsidRDefault="000E38E6" w:rsidP="000E38E6">
            <w:pPr>
              <w:rPr>
                <w:sz w:val="16"/>
                <w:szCs w:val="16"/>
              </w:rPr>
            </w:pPr>
            <w:proofErr w:type="spellStart"/>
            <w:r>
              <w:rPr>
                <w:sz w:val="16"/>
                <w:szCs w:val="16"/>
              </w:rPr>
              <w:t>Melku</w:t>
            </w:r>
            <w:proofErr w:type="spellEnd"/>
            <w:r>
              <w:rPr>
                <w:sz w:val="16"/>
                <w:szCs w:val="16"/>
              </w:rPr>
              <w:t xml:space="preserve"> et al 2016;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proofErr w:type="spellStart"/>
            <w:r>
              <w:rPr>
                <w:sz w:val="16"/>
                <w:szCs w:val="16"/>
              </w:rPr>
              <w:t>Olaiya</w:t>
            </w:r>
            <w:proofErr w:type="spellEnd"/>
            <w:r>
              <w:rPr>
                <w:sz w:val="16"/>
                <w:szCs w:val="16"/>
              </w:rPr>
              <w:t xml:space="preserve"> et al 2004</w:t>
            </w:r>
          </w:p>
        </w:tc>
      </w:tr>
      <w:tr w:rsidR="000E38E6" w:rsidRPr="009F732B" w14:paraId="230079B8" w14:textId="77777777" w:rsidTr="00CD6513">
        <w:tc>
          <w:tcPr>
            <w:tcW w:w="9720" w:type="dxa"/>
            <w:gridSpan w:val="3"/>
            <w:shd w:val="clear" w:color="auto" w:fill="E7E6E6" w:themeFill="background2"/>
          </w:tcPr>
          <w:p w14:paraId="637BE4AC" w14:textId="77777777" w:rsidR="000E38E6" w:rsidRPr="009F732B" w:rsidRDefault="000E38E6" w:rsidP="000E38E6">
            <w:pPr>
              <w:rPr>
                <w:b/>
                <w:i/>
                <w:sz w:val="16"/>
                <w:szCs w:val="16"/>
              </w:rPr>
            </w:pPr>
            <w:r w:rsidRPr="009F732B">
              <w:rPr>
                <w:b/>
                <w:i/>
                <w:sz w:val="16"/>
                <w:szCs w:val="16"/>
              </w:rPr>
              <w:t>Negative attitudes</w:t>
            </w:r>
          </w:p>
        </w:tc>
      </w:tr>
      <w:tr w:rsidR="000E38E6" w:rsidRPr="009F732B" w14:paraId="3B9D3E07" w14:textId="77777777" w:rsidTr="000E38E6">
        <w:tc>
          <w:tcPr>
            <w:tcW w:w="450" w:type="dxa"/>
          </w:tcPr>
          <w:p w14:paraId="644A5C83" w14:textId="77777777" w:rsidR="000E38E6" w:rsidRPr="009F732B" w:rsidRDefault="000E38E6" w:rsidP="000E38E6">
            <w:pPr>
              <w:rPr>
                <w:sz w:val="16"/>
                <w:szCs w:val="16"/>
              </w:rPr>
            </w:pPr>
          </w:p>
        </w:tc>
        <w:tc>
          <w:tcPr>
            <w:tcW w:w="5580" w:type="dxa"/>
          </w:tcPr>
          <w:p w14:paraId="13CBF12C" w14:textId="77777777" w:rsidR="000E38E6" w:rsidRPr="009F732B" w:rsidRDefault="000E38E6" w:rsidP="000E38E6">
            <w:pPr>
              <w:rPr>
                <w:sz w:val="16"/>
                <w:szCs w:val="16"/>
              </w:rPr>
            </w:pPr>
            <w:r w:rsidRPr="009F732B">
              <w:rPr>
                <w:sz w:val="16"/>
                <w:szCs w:val="16"/>
              </w:rPr>
              <w:t>Negative attitudes</w:t>
            </w:r>
          </w:p>
        </w:tc>
        <w:tc>
          <w:tcPr>
            <w:tcW w:w="3690" w:type="dxa"/>
          </w:tcPr>
          <w:p w14:paraId="11EFE7D3"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2B759612" w14:textId="77777777" w:rsidTr="000E38E6">
        <w:tc>
          <w:tcPr>
            <w:tcW w:w="450" w:type="dxa"/>
          </w:tcPr>
          <w:p w14:paraId="1A616B1C" w14:textId="77777777" w:rsidR="000E38E6" w:rsidRPr="009F732B" w:rsidRDefault="000E38E6" w:rsidP="000E38E6">
            <w:pPr>
              <w:rPr>
                <w:sz w:val="16"/>
                <w:szCs w:val="16"/>
              </w:rPr>
            </w:pPr>
          </w:p>
        </w:tc>
        <w:tc>
          <w:tcPr>
            <w:tcW w:w="5580" w:type="dxa"/>
          </w:tcPr>
          <w:p w14:paraId="2656DF79" w14:textId="77777777" w:rsidR="000E38E6" w:rsidRPr="009F732B" w:rsidRDefault="000E38E6" w:rsidP="000E38E6">
            <w:pPr>
              <w:rPr>
                <w:sz w:val="16"/>
                <w:szCs w:val="16"/>
              </w:rPr>
            </w:pPr>
            <w:r w:rsidRPr="009F732B">
              <w:rPr>
                <w:sz w:val="16"/>
                <w:szCs w:val="16"/>
              </w:rPr>
              <w:t>Negative word of mouth</w:t>
            </w:r>
          </w:p>
        </w:tc>
        <w:tc>
          <w:tcPr>
            <w:tcW w:w="3690" w:type="dxa"/>
          </w:tcPr>
          <w:p w14:paraId="6DC7F7AD" w14:textId="77777777" w:rsidR="000E38E6" w:rsidRPr="009F732B" w:rsidRDefault="000E38E6" w:rsidP="000E38E6">
            <w:pPr>
              <w:rPr>
                <w:sz w:val="16"/>
                <w:szCs w:val="16"/>
              </w:rPr>
            </w:pPr>
            <w:proofErr w:type="spellStart"/>
            <w:r>
              <w:rPr>
                <w:sz w:val="16"/>
                <w:szCs w:val="16"/>
              </w:rPr>
              <w:t>Melku</w:t>
            </w:r>
            <w:proofErr w:type="spellEnd"/>
            <w:r>
              <w:rPr>
                <w:sz w:val="16"/>
                <w:szCs w:val="16"/>
              </w:rPr>
              <w:t xml:space="preserve"> et al 2016</w:t>
            </w:r>
          </w:p>
        </w:tc>
      </w:tr>
      <w:tr w:rsidR="000E38E6" w:rsidRPr="009F732B" w14:paraId="7EA223F4" w14:textId="77777777" w:rsidTr="000E38E6">
        <w:tc>
          <w:tcPr>
            <w:tcW w:w="450" w:type="dxa"/>
          </w:tcPr>
          <w:p w14:paraId="590AEB82" w14:textId="77777777" w:rsidR="000E38E6" w:rsidRPr="009F732B" w:rsidRDefault="000E38E6" w:rsidP="000E38E6">
            <w:pPr>
              <w:rPr>
                <w:sz w:val="16"/>
                <w:szCs w:val="16"/>
              </w:rPr>
            </w:pPr>
          </w:p>
        </w:tc>
        <w:tc>
          <w:tcPr>
            <w:tcW w:w="5580" w:type="dxa"/>
          </w:tcPr>
          <w:p w14:paraId="12F9B232" w14:textId="39885599" w:rsidR="000E38E6" w:rsidRPr="009F732B" w:rsidRDefault="00672AB6" w:rsidP="00672AB6">
            <w:pPr>
              <w:rPr>
                <w:sz w:val="16"/>
                <w:szCs w:val="16"/>
              </w:rPr>
            </w:pPr>
            <w:r>
              <w:rPr>
                <w:sz w:val="16"/>
                <w:szCs w:val="16"/>
              </w:rPr>
              <w:t>Scepticism or cynicism; m</w:t>
            </w:r>
            <w:r w:rsidR="000E38E6" w:rsidRPr="009F732B">
              <w:rPr>
                <w:sz w:val="16"/>
                <w:szCs w:val="16"/>
              </w:rPr>
              <w:t>istrust</w:t>
            </w:r>
          </w:p>
        </w:tc>
        <w:tc>
          <w:tcPr>
            <w:tcW w:w="3690" w:type="dxa"/>
          </w:tcPr>
          <w:p w14:paraId="1035E516"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Chandrasekar</w:t>
            </w:r>
            <w:proofErr w:type="spellEnd"/>
            <w:r>
              <w:rPr>
                <w:sz w:val="16"/>
                <w:szCs w:val="16"/>
              </w:rPr>
              <w:t xml:space="preserve">  et al 2015</w:t>
            </w:r>
            <w:r w:rsidRPr="009F732B">
              <w:rPr>
                <w:sz w:val="16"/>
                <w:szCs w:val="16"/>
              </w:rPr>
              <w:t xml:space="preserve">; </w:t>
            </w:r>
            <w:r>
              <w:rPr>
                <w:sz w:val="16"/>
                <w:szCs w:val="16"/>
              </w:rPr>
              <w:t xml:space="preserve">von </w:t>
            </w:r>
            <w:proofErr w:type="spellStart"/>
            <w:r>
              <w:rPr>
                <w:sz w:val="16"/>
                <w:szCs w:val="16"/>
              </w:rPr>
              <w:t>Zahran</w:t>
            </w:r>
            <w:proofErr w:type="spellEnd"/>
            <w:r>
              <w:rPr>
                <w:sz w:val="16"/>
                <w:szCs w:val="16"/>
              </w:rPr>
              <w:t xml:space="preserve"> and von Ali 2013</w:t>
            </w:r>
          </w:p>
        </w:tc>
      </w:tr>
      <w:tr w:rsidR="000E38E6" w:rsidRPr="009F732B" w14:paraId="6A9813EF" w14:textId="77777777" w:rsidTr="000E38E6">
        <w:tc>
          <w:tcPr>
            <w:tcW w:w="450" w:type="dxa"/>
          </w:tcPr>
          <w:p w14:paraId="2D4A32DD" w14:textId="77777777" w:rsidR="000E38E6" w:rsidRPr="009F732B" w:rsidRDefault="000E38E6" w:rsidP="000E38E6">
            <w:pPr>
              <w:rPr>
                <w:sz w:val="16"/>
                <w:szCs w:val="16"/>
              </w:rPr>
            </w:pPr>
          </w:p>
        </w:tc>
        <w:tc>
          <w:tcPr>
            <w:tcW w:w="5580" w:type="dxa"/>
          </w:tcPr>
          <w:p w14:paraId="128E1F6E" w14:textId="77777777" w:rsidR="000E38E6" w:rsidRPr="009F732B" w:rsidRDefault="000E38E6" w:rsidP="000E38E6">
            <w:pPr>
              <w:rPr>
                <w:sz w:val="16"/>
                <w:szCs w:val="16"/>
              </w:rPr>
            </w:pPr>
            <w:r>
              <w:rPr>
                <w:sz w:val="16"/>
                <w:szCs w:val="16"/>
              </w:rPr>
              <w:t>O</w:t>
            </w:r>
            <w:r w:rsidRPr="009F732B">
              <w:rPr>
                <w:sz w:val="16"/>
                <w:szCs w:val="16"/>
              </w:rPr>
              <w:t>utgroup prejudice</w:t>
            </w:r>
          </w:p>
        </w:tc>
        <w:tc>
          <w:tcPr>
            <w:tcW w:w="3690" w:type="dxa"/>
          </w:tcPr>
          <w:p w14:paraId="71587BF3"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666FA803" w14:textId="77777777" w:rsidTr="000E38E6">
        <w:tc>
          <w:tcPr>
            <w:tcW w:w="450" w:type="dxa"/>
          </w:tcPr>
          <w:p w14:paraId="67419F00" w14:textId="77777777" w:rsidR="000E38E6" w:rsidRPr="009F732B" w:rsidRDefault="000E38E6" w:rsidP="000E38E6">
            <w:pPr>
              <w:rPr>
                <w:sz w:val="16"/>
                <w:szCs w:val="16"/>
              </w:rPr>
            </w:pPr>
          </w:p>
        </w:tc>
        <w:tc>
          <w:tcPr>
            <w:tcW w:w="5580" w:type="dxa"/>
          </w:tcPr>
          <w:p w14:paraId="5B7DA169" w14:textId="728B839A" w:rsidR="000E38E6" w:rsidRPr="009F732B" w:rsidRDefault="000E38E6" w:rsidP="000E38E6">
            <w:pPr>
              <w:rPr>
                <w:sz w:val="16"/>
                <w:szCs w:val="16"/>
              </w:rPr>
            </w:pPr>
            <w:r w:rsidRPr="009F732B">
              <w:rPr>
                <w:sz w:val="16"/>
                <w:szCs w:val="16"/>
              </w:rPr>
              <w:t>Do</w:t>
            </w:r>
            <w:r w:rsidR="00DA6580">
              <w:rPr>
                <w:sz w:val="16"/>
                <w:szCs w:val="16"/>
              </w:rPr>
              <w:t xml:space="preserve">n’t like blood donation process, </w:t>
            </w:r>
            <w:r w:rsidRPr="009F732B">
              <w:rPr>
                <w:sz w:val="16"/>
                <w:szCs w:val="16"/>
              </w:rPr>
              <w:t>idea of giving blood</w:t>
            </w:r>
          </w:p>
        </w:tc>
        <w:tc>
          <w:tcPr>
            <w:tcW w:w="3690" w:type="dxa"/>
          </w:tcPr>
          <w:p w14:paraId="7DA60DE3" w14:textId="77777777" w:rsidR="000E38E6" w:rsidRPr="009F732B" w:rsidRDefault="000E38E6" w:rsidP="000E38E6">
            <w:pPr>
              <w:rPr>
                <w:sz w:val="16"/>
                <w:szCs w:val="16"/>
              </w:rPr>
            </w:pPr>
            <w:proofErr w:type="spellStart"/>
            <w:r>
              <w:rPr>
                <w:sz w:val="16"/>
                <w:szCs w:val="16"/>
              </w:rPr>
              <w:t>Melku</w:t>
            </w:r>
            <w:proofErr w:type="spellEnd"/>
            <w:r>
              <w:rPr>
                <w:sz w:val="16"/>
                <w:szCs w:val="16"/>
              </w:rPr>
              <w:t xml:space="preserve"> et al 2016; </w:t>
            </w:r>
            <w:proofErr w:type="spellStart"/>
            <w:r>
              <w:rPr>
                <w:sz w:val="16"/>
                <w:szCs w:val="16"/>
              </w:rPr>
              <w:t>Sekoni</w:t>
            </w:r>
            <w:proofErr w:type="spellEnd"/>
            <w:r>
              <w:rPr>
                <w:sz w:val="16"/>
                <w:szCs w:val="16"/>
              </w:rPr>
              <w:t xml:space="preserve"> et al 2014</w:t>
            </w:r>
            <w:r w:rsidRPr="009F732B">
              <w:rPr>
                <w:sz w:val="16"/>
                <w:szCs w:val="16"/>
              </w:rPr>
              <w:t xml:space="preserve">; </w:t>
            </w:r>
            <w:r>
              <w:rPr>
                <w:sz w:val="16"/>
                <w:szCs w:val="16"/>
              </w:rPr>
              <w:t>Jacobs et al 1995</w:t>
            </w:r>
          </w:p>
        </w:tc>
      </w:tr>
      <w:tr w:rsidR="000E38E6" w:rsidRPr="009F732B" w14:paraId="1EB4EC7A" w14:textId="77777777" w:rsidTr="00CD6513">
        <w:tc>
          <w:tcPr>
            <w:tcW w:w="9720" w:type="dxa"/>
            <w:gridSpan w:val="3"/>
            <w:shd w:val="clear" w:color="auto" w:fill="E7E6E6" w:themeFill="background2"/>
          </w:tcPr>
          <w:p w14:paraId="648D6051" w14:textId="77777777" w:rsidR="000E38E6" w:rsidRPr="009F732B" w:rsidRDefault="000E38E6" w:rsidP="000E38E6">
            <w:pPr>
              <w:rPr>
                <w:b/>
                <w:i/>
                <w:sz w:val="16"/>
                <w:szCs w:val="16"/>
              </w:rPr>
            </w:pPr>
            <w:r w:rsidRPr="009F732B">
              <w:rPr>
                <w:b/>
                <w:i/>
                <w:sz w:val="16"/>
                <w:szCs w:val="16"/>
              </w:rPr>
              <w:t>Personal values</w:t>
            </w:r>
          </w:p>
        </w:tc>
      </w:tr>
      <w:tr w:rsidR="000E38E6" w:rsidRPr="009F732B" w14:paraId="630E171E" w14:textId="77777777" w:rsidTr="000E38E6">
        <w:tc>
          <w:tcPr>
            <w:tcW w:w="450" w:type="dxa"/>
          </w:tcPr>
          <w:p w14:paraId="1DE0D120" w14:textId="77777777" w:rsidR="000E38E6" w:rsidRPr="009F732B" w:rsidRDefault="000E38E6" w:rsidP="000E38E6">
            <w:pPr>
              <w:rPr>
                <w:sz w:val="16"/>
                <w:szCs w:val="16"/>
              </w:rPr>
            </w:pPr>
          </w:p>
        </w:tc>
        <w:tc>
          <w:tcPr>
            <w:tcW w:w="5580" w:type="dxa"/>
          </w:tcPr>
          <w:p w14:paraId="54C37311" w14:textId="77777777" w:rsidR="000E38E6" w:rsidRPr="009F732B" w:rsidRDefault="000E38E6" w:rsidP="000E38E6">
            <w:pPr>
              <w:rPr>
                <w:sz w:val="16"/>
                <w:szCs w:val="16"/>
              </w:rPr>
            </w:pPr>
            <w:r w:rsidRPr="009F732B">
              <w:rPr>
                <w:sz w:val="16"/>
                <w:szCs w:val="16"/>
              </w:rPr>
              <w:t>Personal values</w:t>
            </w:r>
          </w:p>
        </w:tc>
        <w:tc>
          <w:tcPr>
            <w:tcW w:w="3690" w:type="dxa"/>
          </w:tcPr>
          <w:p w14:paraId="69224716" w14:textId="77777777" w:rsidR="000E38E6" w:rsidRPr="009F732B" w:rsidRDefault="000E38E6" w:rsidP="000E38E6">
            <w:pPr>
              <w:rPr>
                <w:sz w:val="16"/>
                <w:szCs w:val="16"/>
              </w:rPr>
            </w:pPr>
            <w:proofErr w:type="spellStart"/>
            <w:r>
              <w:rPr>
                <w:sz w:val="16"/>
                <w:szCs w:val="16"/>
              </w:rPr>
              <w:t>Muthivhi</w:t>
            </w:r>
            <w:proofErr w:type="spellEnd"/>
            <w:r>
              <w:rPr>
                <w:sz w:val="16"/>
                <w:szCs w:val="16"/>
              </w:rPr>
              <w:t xml:space="preserve"> et al 2015</w:t>
            </w:r>
          </w:p>
        </w:tc>
      </w:tr>
      <w:tr w:rsidR="000E38E6" w:rsidRPr="009F732B" w14:paraId="52C98526" w14:textId="77777777" w:rsidTr="000E38E6">
        <w:tc>
          <w:tcPr>
            <w:tcW w:w="450" w:type="dxa"/>
          </w:tcPr>
          <w:p w14:paraId="2E99CAF7" w14:textId="77777777" w:rsidR="000E38E6" w:rsidRPr="009F732B" w:rsidRDefault="000E38E6" w:rsidP="000E38E6">
            <w:pPr>
              <w:rPr>
                <w:sz w:val="16"/>
                <w:szCs w:val="16"/>
              </w:rPr>
            </w:pPr>
          </w:p>
        </w:tc>
        <w:tc>
          <w:tcPr>
            <w:tcW w:w="5580" w:type="dxa"/>
          </w:tcPr>
          <w:p w14:paraId="5D0C433D" w14:textId="77777777" w:rsidR="000E38E6" w:rsidRPr="009F732B" w:rsidRDefault="000E38E6" w:rsidP="000E38E6">
            <w:pPr>
              <w:rPr>
                <w:sz w:val="16"/>
                <w:szCs w:val="16"/>
              </w:rPr>
            </w:pPr>
            <w:r w:rsidRPr="009F732B">
              <w:rPr>
                <w:sz w:val="16"/>
                <w:szCs w:val="16"/>
              </w:rPr>
              <w:t>Personal moral norms</w:t>
            </w:r>
          </w:p>
        </w:tc>
        <w:tc>
          <w:tcPr>
            <w:tcW w:w="3690" w:type="dxa"/>
          </w:tcPr>
          <w:p w14:paraId="3A7C6F60" w14:textId="35ABB5A1" w:rsidR="000E38E6" w:rsidRPr="009F732B" w:rsidRDefault="0033337A" w:rsidP="000E38E6">
            <w:pPr>
              <w:rPr>
                <w:sz w:val="16"/>
                <w:szCs w:val="16"/>
              </w:rPr>
            </w:pPr>
            <w:proofErr w:type="spellStart"/>
            <w:r>
              <w:rPr>
                <w:sz w:val="16"/>
                <w:szCs w:val="16"/>
              </w:rPr>
              <w:t>Haoses-Goras</w:t>
            </w:r>
            <w:r w:rsidR="000E38E6">
              <w:rPr>
                <w:sz w:val="16"/>
                <w:szCs w:val="16"/>
              </w:rPr>
              <w:t>es</w:t>
            </w:r>
            <w:proofErr w:type="spellEnd"/>
            <w:r w:rsidR="000E38E6">
              <w:rPr>
                <w:sz w:val="16"/>
                <w:szCs w:val="16"/>
              </w:rPr>
              <w:t xml:space="preserve"> and </w:t>
            </w:r>
            <w:proofErr w:type="spellStart"/>
            <w:r w:rsidR="000E38E6">
              <w:rPr>
                <w:sz w:val="16"/>
                <w:szCs w:val="16"/>
              </w:rPr>
              <w:t>Katjire</w:t>
            </w:r>
            <w:proofErr w:type="spellEnd"/>
            <w:r w:rsidR="000E38E6">
              <w:rPr>
                <w:sz w:val="16"/>
                <w:szCs w:val="16"/>
              </w:rPr>
              <w:t xml:space="preserve"> 2013; </w:t>
            </w:r>
            <w:proofErr w:type="spellStart"/>
            <w:r w:rsidR="000E38E6">
              <w:rPr>
                <w:sz w:val="16"/>
                <w:szCs w:val="16"/>
              </w:rPr>
              <w:t>Muthivhi</w:t>
            </w:r>
            <w:proofErr w:type="spellEnd"/>
            <w:r w:rsidR="000E38E6">
              <w:rPr>
                <w:sz w:val="16"/>
                <w:szCs w:val="16"/>
              </w:rPr>
              <w:t xml:space="preserve"> et al 2015</w:t>
            </w:r>
            <w:r w:rsidR="000E38E6" w:rsidRPr="009F732B">
              <w:rPr>
                <w:sz w:val="16"/>
                <w:szCs w:val="16"/>
              </w:rPr>
              <w:t xml:space="preserve">; </w:t>
            </w:r>
            <w:proofErr w:type="spellStart"/>
            <w:r w:rsidR="000E38E6">
              <w:rPr>
                <w:sz w:val="16"/>
                <w:szCs w:val="16"/>
              </w:rPr>
              <w:t>Alinon</w:t>
            </w:r>
            <w:proofErr w:type="spellEnd"/>
            <w:r w:rsidR="000E38E6">
              <w:rPr>
                <w:sz w:val="16"/>
                <w:szCs w:val="16"/>
              </w:rPr>
              <w:t xml:space="preserve"> et al 2014</w:t>
            </w:r>
          </w:p>
        </w:tc>
      </w:tr>
      <w:tr w:rsidR="000E38E6" w:rsidRPr="009F732B" w14:paraId="237EA513" w14:textId="77777777" w:rsidTr="000E38E6">
        <w:tc>
          <w:tcPr>
            <w:tcW w:w="450" w:type="dxa"/>
          </w:tcPr>
          <w:p w14:paraId="1805E364" w14:textId="77777777" w:rsidR="000E38E6" w:rsidRPr="009F732B" w:rsidRDefault="000E38E6" w:rsidP="000E38E6">
            <w:pPr>
              <w:rPr>
                <w:sz w:val="16"/>
                <w:szCs w:val="16"/>
              </w:rPr>
            </w:pPr>
          </w:p>
        </w:tc>
        <w:tc>
          <w:tcPr>
            <w:tcW w:w="5580" w:type="dxa"/>
          </w:tcPr>
          <w:p w14:paraId="34F12BFA" w14:textId="77777777" w:rsidR="000E38E6" w:rsidRPr="009F732B" w:rsidRDefault="000E38E6" w:rsidP="000E38E6">
            <w:pPr>
              <w:rPr>
                <w:sz w:val="16"/>
                <w:szCs w:val="16"/>
              </w:rPr>
            </w:pPr>
            <w:r w:rsidRPr="009F732B">
              <w:rPr>
                <w:sz w:val="16"/>
                <w:szCs w:val="16"/>
              </w:rPr>
              <w:t>Religiosity (JW, Pentecostals/ Revival Church)</w:t>
            </w:r>
          </w:p>
        </w:tc>
        <w:tc>
          <w:tcPr>
            <w:tcW w:w="3690" w:type="dxa"/>
          </w:tcPr>
          <w:p w14:paraId="2330D596" w14:textId="011B1A34" w:rsidR="000E38E6" w:rsidRPr="009F732B" w:rsidRDefault="000E38E6" w:rsidP="000E38E6">
            <w:pPr>
              <w:rPr>
                <w:sz w:val="16"/>
                <w:szCs w:val="16"/>
              </w:rPr>
            </w:pPr>
            <w:proofErr w:type="spellStart"/>
            <w:r>
              <w:rPr>
                <w:sz w:val="16"/>
                <w:szCs w:val="16"/>
              </w:rPr>
              <w:t>Koster</w:t>
            </w:r>
            <w:proofErr w:type="spellEnd"/>
            <w:r>
              <w:rPr>
                <w:sz w:val="16"/>
                <w:szCs w:val="16"/>
              </w:rPr>
              <w:t xml:space="preserve"> and Hassall 2011</w:t>
            </w:r>
            <w:r w:rsidRPr="009F732B">
              <w:rPr>
                <w:sz w:val="16"/>
                <w:szCs w:val="16"/>
              </w:rPr>
              <w:t xml:space="preserve">; </w:t>
            </w: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Pr>
                <w:sz w:val="16"/>
                <w:szCs w:val="16"/>
              </w:rPr>
              <w:t>Kabinda</w:t>
            </w:r>
            <w:proofErr w:type="spellEnd"/>
            <w:r>
              <w:rPr>
                <w:sz w:val="16"/>
                <w:szCs w:val="16"/>
              </w:rPr>
              <w:t xml:space="preserve"> 2014</w:t>
            </w:r>
            <w:r w:rsidRPr="009F732B">
              <w:rPr>
                <w:sz w:val="16"/>
                <w:szCs w:val="16"/>
              </w:rPr>
              <w:t xml:space="preserve">; </w:t>
            </w:r>
            <w:proofErr w:type="spellStart"/>
            <w:r>
              <w:rPr>
                <w:sz w:val="16"/>
                <w:szCs w:val="16"/>
              </w:rPr>
              <w:t>Melku</w:t>
            </w:r>
            <w:proofErr w:type="spellEnd"/>
            <w:r>
              <w:rPr>
                <w:sz w:val="16"/>
                <w:szCs w:val="16"/>
              </w:rPr>
              <w:t xml:space="preserve"> et al 2016</w:t>
            </w:r>
            <w:r w:rsidRPr="009F732B">
              <w:rPr>
                <w:sz w:val="16"/>
                <w:szCs w:val="16"/>
              </w:rPr>
              <w:t xml:space="preserve">; </w:t>
            </w:r>
            <w:proofErr w:type="spellStart"/>
            <w:r w:rsidR="0033337A">
              <w:rPr>
                <w:sz w:val="16"/>
                <w:szCs w:val="16"/>
              </w:rPr>
              <w:t>Haoses-Goras</w:t>
            </w:r>
            <w:r>
              <w:rPr>
                <w:sz w:val="16"/>
                <w:szCs w:val="16"/>
              </w:rPr>
              <w:t>es</w:t>
            </w:r>
            <w:proofErr w:type="spellEnd"/>
            <w:r>
              <w:rPr>
                <w:sz w:val="16"/>
                <w:szCs w:val="16"/>
              </w:rPr>
              <w:t xml:space="preserve"> and </w:t>
            </w:r>
            <w:proofErr w:type="spellStart"/>
            <w:r>
              <w:rPr>
                <w:sz w:val="16"/>
                <w:szCs w:val="16"/>
              </w:rPr>
              <w:t>Katjire</w:t>
            </w:r>
            <w:proofErr w:type="spellEnd"/>
            <w:r>
              <w:rPr>
                <w:sz w:val="16"/>
                <w:szCs w:val="16"/>
              </w:rPr>
              <w:t xml:space="preserve"> 2013</w:t>
            </w:r>
            <w:r w:rsidRPr="009F732B">
              <w:rPr>
                <w:sz w:val="16"/>
                <w:szCs w:val="16"/>
              </w:rPr>
              <w:t xml:space="preserve">; </w:t>
            </w:r>
            <w:proofErr w:type="spellStart"/>
            <w:r>
              <w:rPr>
                <w:sz w:val="16"/>
                <w:szCs w:val="16"/>
              </w:rPr>
              <w:t>Umeora</w:t>
            </w:r>
            <w:proofErr w:type="spellEnd"/>
            <w:r>
              <w:rPr>
                <w:sz w:val="16"/>
                <w:szCs w:val="16"/>
              </w:rPr>
              <w:t xml:space="preserve"> et al 2005</w:t>
            </w:r>
            <w:r w:rsidRPr="009F732B">
              <w:rPr>
                <w:sz w:val="16"/>
                <w:szCs w:val="16"/>
              </w:rPr>
              <w:t xml:space="preserve">; </w:t>
            </w:r>
            <w:proofErr w:type="spellStart"/>
            <w:r>
              <w:rPr>
                <w:sz w:val="16"/>
                <w:szCs w:val="16"/>
              </w:rPr>
              <w:t>Sekoni</w:t>
            </w:r>
            <w:proofErr w:type="spellEnd"/>
            <w:r>
              <w:rPr>
                <w:sz w:val="16"/>
                <w:szCs w:val="16"/>
              </w:rPr>
              <w:t xml:space="preserve"> et al 2014</w:t>
            </w:r>
            <w:r w:rsidRPr="009F732B">
              <w:rPr>
                <w:sz w:val="16"/>
                <w:szCs w:val="16"/>
              </w:rPr>
              <w:t xml:space="preserve">; </w:t>
            </w:r>
            <w:r>
              <w:rPr>
                <w:sz w:val="16"/>
                <w:szCs w:val="16"/>
              </w:rPr>
              <w:t>Obi 2007</w:t>
            </w:r>
            <w:r w:rsidRPr="009F732B">
              <w:rPr>
                <w:sz w:val="16"/>
                <w:szCs w:val="16"/>
              </w:rPr>
              <w:t xml:space="preserve">; </w:t>
            </w:r>
            <w:r>
              <w:rPr>
                <w:sz w:val="16"/>
                <w:szCs w:val="16"/>
              </w:rPr>
              <w:t>23</w:t>
            </w:r>
            <w:r w:rsidRPr="009F732B">
              <w:rPr>
                <w:sz w:val="16"/>
                <w:szCs w:val="16"/>
              </w:rPr>
              <w:t xml:space="preserve">; </w:t>
            </w:r>
            <w:proofErr w:type="spellStart"/>
            <w:r>
              <w:rPr>
                <w:sz w:val="16"/>
                <w:szCs w:val="16"/>
              </w:rPr>
              <w:t>Muthivhi</w:t>
            </w:r>
            <w:proofErr w:type="spellEnd"/>
            <w:r>
              <w:rPr>
                <w:sz w:val="16"/>
                <w:szCs w:val="16"/>
              </w:rPr>
              <w:t xml:space="preserve"> et al 2015</w:t>
            </w:r>
            <w:r w:rsidRPr="009F732B">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Agbovi</w:t>
            </w:r>
            <w:proofErr w:type="spellEnd"/>
            <w:r>
              <w:rPr>
                <w:sz w:val="16"/>
                <w:szCs w:val="16"/>
              </w:rPr>
              <w:t xml:space="preserve"> 2006</w:t>
            </w:r>
            <w:r w:rsidRPr="009F732B">
              <w:rPr>
                <w:sz w:val="16"/>
                <w:szCs w:val="16"/>
              </w:rPr>
              <w:t xml:space="preserve">; </w:t>
            </w:r>
            <w:proofErr w:type="spellStart"/>
            <w:r>
              <w:rPr>
                <w:sz w:val="16"/>
                <w:szCs w:val="16"/>
              </w:rPr>
              <w:t>Adegoke</w:t>
            </w:r>
            <w:proofErr w:type="spellEnd"/>
            <w:r>
              <w:rPr>
                <w:sz w:val="16"/>
                <w:szCs w:val="16"/>
              </w:rPr>
              <w:t xml:space="preserve"> 2016</w:t>
            </w:r>
          </w:p>
        </w:tc>
      </w:tr>
      <w:tr w:rsidR="000E38E6" w:rsidRPr="009F732B" w14:paraId="39EBEB57" w14:textId="77777777" w:rsidTr="00CD6513">
        <w:tc>
          <w:tcPr>
            <w:tcW w:w="9720" w:type="dxa"/>
            <w:gridSpan w:val="3"/>
            <w:shd w:val="clear" w:color="auto" w:fill="E7E6E6" w:themeFill="background2"/>
          </w:tcPr>
          <w:p w14:paraId="4C8F8B9D" w14:textId="475903F3" w:rsidR="000E38E6" w:rsidRPr="009F732B" w:rsidRDefault="000E38E6" w:rsidP="000E38E6">
            <w:pPr>
              <w:rPr>
                <w:b/>
                <w:i/>
                <w:sz w:val="16"/>
                <w:szCs w:val="16"/>
              </w:rPr>
            </w:pPr>
            <w:r w:rsidRPr="009F732B">
              <w:rPr>
                <w:b/>
                <w:i/>
                <w:sz w:val="16"/>
                <w:szCs w:val="16"/>
              </w:rPr>
              <w:t>Lack of</w:t>
            </w:r>
            <w:r w:rsidR="001425F9">
              <w:rPr>
                <w:b/>
                <w:i/>
                <w:sz w:val="16"/>
                <w:szCs w:val="16"/>
              </w:rPr>
              <w:t xml:space="preserve">, or ineffective, </w:t>
            </w:r>
            <w:r w:rsidRPr="009F732B">
              <w:rPr>
                <w:b/>
                <w:i/>
                <w:sz w:val="16"/>
                <w:szCs w:val="16"/>
              </w:rPr>
              <w:t xml:space="preserve"> incentives </w:t>
            </w:r>
          </w:p>
        </w:tc>
      </w:tr>
      <w:tr w:rsidR="000E38E6" w:rsidRPr="009F732B" w14:paraId="3319EC08" w14:textId="77777777" w:rsidTr="000E38E6">
        <w:tc>
          <w:tcPr>
            <w:tcW w:w="450" w:type="dxa"/>
          </w:tcPr>
          <w:p w14:paraId="2AB03243" w14:textId="77777777" w:rsidR="000E38E6" w:rsidRPr="009F732B" w:rsidRDefault="000E38E6" w:rsidP="000E38E6">
            <w:pPr>
              <w:rPr>
                <w:sz w:val="16"/>
                <w:szCs w:val="16"/>
              </w:rPr>
            </w:pPr>
          </w:p>
        </w:tc>
        <w:tc>
          <w:tcPr>
            <w:tcW w:w="5580" w:type="dxa"/>
          </w:tcPr>
          <w:p w14:paraId="4484FD05" w14:textId="68747BF5" w:rsidR="000E38E6" w:rsidRPr="002A5C1E" w:rsidRDefault="000E38E6" w:rsidP="000E38E6">
            <w:pPr>
              <w:rPr>
                <w:sz w:val="16"/>
                <w:szCs w:val="16"/>
              </w:rPr>
            </w:pPr>
            <w:r w:rsidRPr="002A5C1E">
              <w:rPr>
                <w:sz w:val="16"/>
                <w:szCs w:val="16"/>
              </w:rPr>
              <w:t xml:space="preserve">Monetary </w:t>
            </w:r>
          </w:p>
        </w:tc>
        <w:tc>
          <w:tcPr>
            <w:tcW w:w="3690" w:type="dxa"/>
          </w:tcPr>
          <w:p w14:paraId="3CEB8A00" w14:textId="77777777" w:rsidR="000E38E6" w:rsidRPr="009F732B" w:rsidRDefault="000E38E6" w:rsidP="000E38E6">
            <w:pPr>
              <w:rPr>
                <w:sz w:val="16"/>
                <w:szCs w:val="16"/>
              </w:rPr>
            </w:pPr>
            <w:proofErr w:type="spellStart"/>
            <w:r>
              <w:rPr>
                <w:sz w:val="16"/>
                <w:szCs w:val="16"/>
              </w:rPr>
              <w:t>Kabinda</w:t>
            </w:r>
            <w:proofErr w:type="spellEnd"/>
            <w:r>
              <w:rPr>
                <w:sz w:val="16"/>
                <w:szCs w:val="16"/>
              </w:rPr>
              <w:t xml:space="preserve"> 2014</w:t>
            </w:r>
            <w:r w:rsidRPr="009F732B">
              <w:rPr>
                <w:sz w:val="16"/>
                <w:szCs w:val="16"/>
              </w:rPr>
              <w:t xml:space="preserve">; </w:t>
            </w:r>
            <w:proofErr w:type="spellStart"/>
            <w:r>
              <w:rPr>
                <w:sz w:val="16"/>
                <w:szCs w:val="16"/>
              </w:rPr>
              <w:t>Umeora</w:t>
            </w:r>
            <w:proofErr w:type="spellEnd"/>
            <w:r>
              <w:rPr>
                <w:sz w:val="16"/>
                <w:szCs w:val="16"/>
              </w:rPr>
              <w:t xml:space="preserve"> et al 2005</w:t>
            </w:r>
          </w:p>
        </w:tc>
      </w:tr>
      <w:tr w:rsidR="000E38E6" w:rsidRPr="009F732B" w14:paraId="64ACE75D" w14:textId="77777777" w:rsidTr="000E38E6">
        <w:tc>
          <w:tcPr>
            <w:tcW w:w="450" w:type="dxa"/>
          </w:tcPr>
          <w:p w14:paraId="0480B412" w14:textId="77777777" w:rsidR="000E38E6" w:rsidRPr="009F732B" w:rsidRDefault="000E38E6" w:rsidP="000E38E6">
            <w:pPr>
              <w:rPr>
                <w:sz w:val="16"/>
                <w:szCs w:val="16"/>
              </w:rPr>
            </w:pPr>
          </w:p>
        </w:tc>
        <w:tc>
          <w:tcPr>
            <w:tcW w:w="5580" w:type="dxa"/>
          </w:tcPr>
          <w:p w14:paraId="5888BCC0" w14:textId="7DF7021B" w:rsidR="00171844" w:rsidRPr="002A5C1E" w:rsidRDefault="00DB08C7" w:rsidP="00DB08C7">
            <w:pPr>
              <w:rPr>
                <w:sz w:val="16"/>
                <w:szCs w:val="16"/>
              </w:rPr>
            </w:pPr>
            <w:r w:rsidRPr="002A5C1E">
              <w:rPr>
                <w:sz w:val="16"/>
                <w:szCs w:val="16"/>
              </w:rPr>
              <w:t>Non-monetary</w:t>
            </w:r>
            <w:r w:rsidR="00FC0EAA">
              <w:rPr>
                <w:sz w:val="16"/>
                <w:szCs w:val="16"/>
              </w:rPr>
              <w:t>; l</w:t>
            </w:r>
            <w:r w:rsidR="000E38E6" w:rsidRPr="002A5C1E">
              <w:rPr>
                <w:sz w:val="16"/>
                <w:szCs w:val="16"/>
              </w:rPr>
              <w:t>ack of  appreciation</w:t>
            </w:r>
          </w:p>
        </w:tc>
        <w:tc>
          <w:tcPr>
            <w:tcW w:w="3690" w:type="dxa"/>
          </w:tcPr>
          <w:p w14:paraId="10BE0405" w14:textId="77777777" w:rsidR="000E38E6" w:rsidRPr="009F732B" w:rsidRDefault="000E38E6" w:rsidP="000E38E6">
            <w:pPr>
              <w:rPr>
                <w:sz w:val="16"/>
                <w:szCs w:val="16"/>
              </w:rPr>
            </w:pPr>
            <w:proofErr w:type="spellStart"/>
            <w:r>
              <w:rPr>
                <w:sz w:val="16"/>
                <w:szCs w:val="16"/>
              </w:rPr>
              <w:t>Alinon</w:t>
            </w:r>
            <w:proofErr w:type="spellEnd"/>
            <w:r>
              <w:rPr>
                <w:sz w:val="16"/>
                <w:szCs w:val="16"/>
              </w:rPr>
              <w:t xml:space="preserve"> et al 2014</w:t>
            </w:r>
          </w:p>
        </w:tc>
      </w:tr>
      <w:tr w:rsidR="00171844" w:rsidRPr="009F732B" w14:paraId="1648B2DF" w14:textId="77777777" w:rsidTr="00616BCA">
        <w:tc>
          <w:tcPr>
            <w:tcW w:w="450" w:type="dxa"/>
          </w:tcPr>
          <w:p w14:paraId="469769E4" w14:textId="77777777" w:rsidR="00171844" w:rsidRPr="009F732B" w:rsidRDefault="00171844" w:rsidP="00616BCA">
            <w:pPr>
              <w:rPr>
                <w:sz w:val="16"/>
                <w:szCs w:val="16"/>
              </w:rPr>
            </w:pPr>
          </w:p>
        </w:tc>
        <w:tc>
          <w:tcPr>
            <w:tcW w:w="5580" w:type="dxa"/>
          </w:tcPr>
          <w:p w14:paraId="39C62300" w14:textId="04673A8D" w:rsidR="00171844" w:rsidRPr="009F732B" w:rsidRDefault="00171844" w:rsidP="00616BCA">
            <w:pPr>
              <w:rPr>
                <w:sz w:val="16"/>
                <w:szCs w:val="16"/>
              </w:rPr>
            </w:pPr>
            <w:r>
              <w:rPr>
                <w:sz w:val="16"/>
                <w:szCs w:val="16"/>
              </w:rPr>
              <w:t>General</w:t>
            </w:r>
            <w:r w:rsidRPr="009F732B">
              <w:rPr>
                <w:sz w:val="16"/>
                <w:szCs w:val="16"/>
              </w:rPr>
              <w:t xml:space="preserve"> </w:t>
            </w:r>
          </w:p>
        </w:tc>
        <w:tc>
          <w:tcPr>
            <w:tcW w:w="3690" w:type="dxa"/>
          </w:tcPr>
          <w:p w14:paraId="0139824F" w14:textId="77777777" w:rsidR="00171844" w:rsidRPr="009F732B" w:rsidRDefault="00171844" w:rsidP="00616BCA">
            <w:pPr>
              <w:rPr>
                <w:sz w:val="16"/>
                <w:szCs w:val="16"/>
              </w:rPr>
            </w:pPr>
            <w:proofErr w:type="spellStart"/>
            <w:r>
              <w:rPr>
                <w:sz w:val="16"/>
                <w:szCs w:val="16"/>
              </w:rPr>
              <w:t>Muthivhi</w:t>
            </w:r>
            <w:proofErr w:type="spellEnd"/>
            <w:r>
              <w:rPr>
                <w:sz w:val="16"/>
                <w:szCs w:val="16"/>
              </w:rPr>
              <w:t xml:space="preserve"> et al 2015</w:t>
            </w:r>
          </w:p>
        </w:tc>
      </w:tr>
      <w:tr w:rsidR="000E38E6" w:rsidRPr="009F732B" w14:paraId="0C5DA845" w14:textId="77777777" w:rsidTr="000E38E6">
        <w:tc>
          <w:tcPr>
            <w:tcW w:w="6030" w:type="dxa"/>
            <w:gridSpan w:val="2"/>
          </w:tcPr>
          <w:p w14:paraId="5834D9CA" w14:textId="5014706D" w:rsidR="000E38E6" w:rsidRPr="009F732B" w:rsidRDefault="000E38E6" w:rsidP="000E38E6">
            <w:pPr>
              <w:rPr>
                <w:sz w:val="16"/>
                <w:szCs w:val="16"/>
              </w:rPr>
            </w:pPr>
            <w:r w:rsidRPr="009F732B">
              <w:rPr>
                <w:sz w:val="16"/>
                <w:szCs w:val="16"/>
              </w:rPr>
              <w:t xml:space="preserve">Previous deferral </w:t>
            </w:r>
          </w:p>
        </w:tc>
        <w:tc>
          <w:tcPr>
            <w:tcW w:w="3690" w:type="dxa"/>
          </w:tcPr>
          <w:p w14:paraId="7E93EFA6" w14:textId="77777777" w:rsidR="000E38E6" w:rsidRPr="009F732B" w:rsidRDefault="000E38E6" w:rsidP="000E38E6">
            <w:pPr>
              <w:rPr>
                <w:sz w:val="16"/>
                <w:szCs w:val="16"/>
              </w:rPr>
            </w:pPr>
          </w:p>
        </w:tc>
      </w:tr>
      <w:tr w:rsidR="000E38E6" w:rsidRPr="009F732B" w14:paraId="53F4B89E" w14:textId="77777777" w:rsidTr="000E38E6">
        <w:tc>
          <w:tcPr>
            <w:tcW w:w="6030" w:type="dxa"/>
            <w:gridSpan w:val="2"/>
          </w:tcPr>
          <w:p w14:paraId="000D2760" w14:textId="61783410" w:rsidR="000E38E6" w:rsidRPr="009F732B" w:rsidRDefault="000E38E6" w:rsidP="000E38E6">
            <w:pPr>
              <w:rPr>
                <w:sz w:val="16"/>
                <w:szCs w:val="16"/>
              </w:rPr>
            </w:pPr>
            <w:r w:rsidRPr="009F732B">
              <w:rPr>
                <w:sz w:val="16"/>
                <w:szCs w:val="16"/>
              </w:rPr>
              <w:t>Not been asked</w:t>
            </w:r>
            <w:r>
              <w:rPr>
                <w:sz w:val="16"/>
                <w:szCs w:val="16"/>
              </w:rPr>
              <w:t xml:space="preserve"> or </w:t>
            </w:r>
            <w:r w:rsidR="00DB08C7">
              <w:rPr>
                <w:sz w:val="16"/>
                <w:szCs w:val="16"/>
              </w:rPr>
              <w:t>invited</w:t>
            </w:r>
          </w:p>
        </w:tc>
        <w:tc>
          <w:tcPr>
            <w:tcW w:w="3690" w:type="dxa"/>
          </w:tcPr>
          <w:p w14:paraId="13AC4C38" w14:textId="77777777" w:rsidR="000E38E6" w:rsidRPr="009F732B" w:rsidRDefault="000E38E6" w:rsidP="000E38E6">
            <w:pPr>
              <w:rPr>
                <w:sz w:val="16"/>
                <w:szCs w:val="16"/>
              </w:rPr>
            </w:pP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Sekoni</w:t>
            </w:r>
            <w:proofErr w:type="spellEnd"/>
            <w:r>
              <w:rPr>
                <w:sz w:val="16"/>
                <w:szCs w:val="16"/>
              </w:rPr>
              <w:t xml:space="preserve"> et al 2014</w:t>
            </w:r>
            <w:r w:rsidRPr="009F732B">
              <w:rPr>
                <w:sz w:val="16"/>
                <w:szCs w:val="16"/>
              </w:rPr>
              <w:t xml:space="preserve">; </w:t>
            </w:r>
            <w:proofErr w:type="spellStart"/>
            <w:r>
              <w:rPr>
                <w:sz w:val="16"/>
                <w:szCs w:val="16"/>
              </w:rPr>
              <w:t>Adewuyi</w:t>
            </w:r>
            <w:proofErr w:type="spellEnd"/>
            <w:r>
              <w:rPr>
                <w:sz w:val="16"/>
                <w:szCs w:val="16"/>
              </w:rPr>
              <w:t xml:space="preserve"> and </w:t>
            </w:r>
            <w:proofErr w:type="spellStart"/>
            <w:r>
              <w:rPr>
                <w:sz w:val="16"/>
                <w:szCs w:val="16"/>
              </w:rPr>
              <w:t>Olawumi</w:t>
            </w:r>
            <w:proofErr w:type="spellEnd"/>
            <w:r>
              <w:rPr>
                <w:sz w:val="16"/>
                <w:szCs w:val="16"/>
              </w:rPr>
              <w:t xml:space="preserve"> 2006</w:t>
            </w:r>
          </w:p>
        </w:tc>
      </w:tr>
      <w:tr w:rsidR="000E38E6" w:rsidRPr="009F732B" w14:paraId="093B0670" w14:textId="77777777" w:rsidTr="000E38E6">
        <w:tc>
          <w:tcPr>
            <w:tcW w:w="6030" w:type="dxa"/>
            <w:gridSpan w:val="2"/>
          </w:tcPr>
          <w:p w14:paraId="6E5B5656" w14:textId="6DEF3D9A" w:rsidR="000E38E6" w:rsidRPr="009F732B" w:rsidRDefault="000E38E6" w:rsidP="000E38E6">
            <w:pPr>
              <w:rPr>
                <w:sz w:val="16"/>
                <w:szCs w:val="16"/>
              </w:rPr>
            </w:pPr>
            <w:r w:rsidRPr="009F732B">
              <w:rPr>
                <w:sz w:val="16"/>
                <w:szCs w:val="16"/>
              </w:rPr>
              <w:t xml:space="preserve">Difficult socio-economic factors </w:t>
            </w:r>
          </w:p>
        </w:tc>
        <w:tc>
          <w:tcPr>
            <w:tcW w:w="3690" w:type="dxa"/>
          </w:tcPr>
          <w:p w14:paraId="410C202C" w14:textId="6585C397" w:rsidR="000E38E6" w:rsidRPr="009F732B" w:rsidRDefault="000E38E6" w:rsidP="000E38E6">
            <w:pPr>
              <w:rPr>
                <w:sz w:val="16"/>
                <w:szCs w:val="16"/>
              </w:rPr>
            </w:pPr>
            <w:proofErr w:type="spellStart"/>
            <w:r>
              <w:rPr>
                <w:sz w:val="16"/>
                <w:szCs w:val="16"/>
              </w:rPr>
              <w:t>Gobatto</w:t>
            </w:r>
            <w:proofErr w:type="spellEnd"/>
            <w:r>
              <w:rPr>
                <w:sz w:val="16"/>
                <w:szCs w:val="16"/>
              </w:rPr>
              <w:t xml:space="preserve"> 1996; </w:t>
            </w: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r>
              <w:rPr>
                <w:sz w:val="16"/>
                <w:szCs w:val="16"/>
              </w:rPr>
              <w:t>Ahmed et al 2006</w:t>
            </w:r>
            <w:r w:rsidRPr="009F732B">
              <w:rPr>
                <w:sz w:val="16"/>
                <w:szCs w:val="16"/>
              </w:rPr>
              <w:t xml:space="preserve">; </w:t>
            </w:r>
            <w:proofErr w:type="spellStart"/>
            <w:r w:rsidR="0080613A">
              <w:rPr>
                <w:sz w:val="16"/>
                <w:szCs w:val="16"/>
              </w:rPr>
              <w:t>Duboz</w:t>
            </w:r>
            <w:proofErr w:type="spellEnd"/>
            <w:r w:rsidR="0080613A">
              <w:rPr>
                <w:sz w:val="16"/>
                <w:szCs w:val="16"/>
              </w:rPr>
              <w:t xml:space="preserve"> et al 2010</w:t>
            </w:r>
            <w:r>
              <w:rPr>
                <w:sz w:val="16"/>
                <w:szCs w:val="16"/>
              </w:rPr>
              <w:t xml:space="preserve"> </w:t>
            </w:r>
          </w:p>
        </w:tc>
      </w:tr>
      <w:tr w:rsidR="000E38E6" w:rsidRPr="009F732B" w14:paraId="49DACDE7" w14:textId="77777777" w:rsidTr="000E38E6">
        <w:tc>
          <w:tcPr>
            <w:tcW w:w="6030" w:type="dxa"/>
            <w:gridSpan w:val="2"/>
          </w:tcPr>
          <w:p w14:paraId="3872B0FC" w14:textId="2DF66CCF" w:rsidR="000E38E6" w:rsidRPr="009F732B" w:rsidRDefault="000E38E6" w:rsidP="000E38E6">
            <w:pPr>
              <w:rPr>
                <w:sz w:val="16"/>
                <w:szCs w:val="16"/>
              </w:rPr>
            </w:pPr>
            <w:r w:rsidRPr="009F732B">
              <w:rPr>
                <w:sz w:val="16"/>
                <w:szCs w:val="16"/>
              </w:rPr>
              <w:t>Perceived physical and sp</w:t>
            </w:r>
            <w:r w:rsidR="00DB08C7">
              <w:rPr>
                <w:sz w:val="16"/>
                <w:szCs w:val="16"/>
              </w:rPr>
              <w:t>iritual weakness after donation</w:t>
            </w:r>
          </w:p>
        </w:tc>
        <w:tc>
          <w:tcPr>
            <w:tcW w:w="3690" w:type="dxa"/>
          </w:tcPr>
          <w:p w14:paraId="22FC732A" w14:textId="77777777" w:rsidR="000E38E6" w:rsidRPr="009F732B" w:rsidRDefault="000E38E6" w:rsidP="000E38E6">
            <w:pPr>
              <w:rPr>
                <w:sz w:val="16"/>
                <w:szCs w:val="16"/>
              </w:rPr>
            </w:pP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Pr>
                <w:sz w:val="16"/>
                <w:szCs w:val="16"/>
              </w:rPr>
              <w:t>Sekoni</w:t>
            </w:r>
            <w:proofErr w:type="spellEnd"/>
            <w:r>
              <w:rPr>
                <w:sz w:val="16"/>
                <w:szCs w:val="16"/>
              </w:rPr>
              <w:t xml:space="preserve"> et al 2014</w:t>
            </w:r>
            <w:r w:rsidRPr="009F732B">
              <w:rPr>
                <w:sz w:val="16"/>
                <w:szCs w:val="16"/>
              </w:rPr>
              <w:t xml:space="preserve">; </w:t>
            </w:r>
            <w:proofErr w:type="spellStart"/>
            <w:r>
              <w:rPr>
                <w:sz w:val="16"/>
                <w:szCs w:val="16"/>
              </w:rPr>
              <w:t>Salaudeen</w:t>
            </w:r>
            <w:proofErr w:type="spellEnd"/>
            <w:r>
              <w:rPr>
                <w:sz w:val="16"/>
                <w:szCs w:val="16"/>
              </w:rPr>
              <w:t xml:space="preserve"> and </w:t>
            </w:r>
            <w:proofErr w:type="spellStart"/>
            <w:r>
              <w:rPr>
                <w:sz w:val="16"/>
                <w:szCs w:val="16"/>
              </w:rPr>
              <w:t>Odeh</w:t>
            </w:r>
            <w:proofErr w:type="spellEnd"/>
            <w:r>
              <w:rPr>
                <w:sz w:val="16"/>
                <w:szCs w:val="16"/>
              </w:rPr>
              <w:t xml:space="preserve"> 2011</w:t>
            </w:r>
            <w:r w:rsidRPr="009F732B">
              <w:rPr>
                <w:sz w:val="16"/>
                <w:szCs w:val="16"/>
              </w:rPr>
              <w:t xml:space="preserve">; </w:t>
            </w:r>
            <w:proofErr w:type="spellStart"/>
            <w:r>
              <w:rPr>
                <w:sz w:val="16"/>
                <w:szCs w:val="16"/>
              </w:rPr>
              <w:t>Ottong</w:t>
            </w:r>
            <w:proofErr w:type="spellEnd"/>
            <w:r>
              <w:rPr>
                <w:sz w:val="16"/>
                <w:szCs w:val="16"/>
              </w:rPr>
              <w:t xml:space="preserve"> et al 1997</w:t>
            </w:r>
            <w:r w:rsidRPr="009F732B">
              <w:rPr>
                <w:sz w:val="16"/>
                <w:szCs w:val="16"/>
              </w:rPr>
              <w:t>;</w:t>
            </w:r>
            <w:r>
              <w:rPr>
                <w:sz w:val="16"/>
                <w:szCs w:val="16"/>
              </w:rPr>
              <w:t xml:space="preserve"> </w:t>
            </w:r>
            <w:proofErr w:type="spellStart"/>
            <w:r>
              <w:rPr>
                <w:sz w:val="16"/>
                <w:szCs w:val="16"/>
              </w:rPr>
              <w:t>Alinon</w:t>
            </w:r>
            <w:proofErr w:type="spellEnd"/>
            <w:r>
              <w:rPr>
                <w:sz w:val="16"/>
                <w:szCs w:val="16"/>
              </w:rPr>
              <w:t xml:space="preserve"> et al 2014</w:t>
            </w:r>
          </w:p>
        </w:tc>
      </w:tr>
      <w:tr w:rsidR="000E38E6" w:rsidRPr="009F732B" w14:paraId="63601E5F" w14:textId="77777777" w:rsidTr="000E38E6">
        <w:tc>
          <w:tcPr>
            <w:tcW w:w="6030" w:type="dxa"/>
            <w:gridSpan w:val="2"/>
          </w:tcPr>
          <w:p w14:paraId="6A19E0DF" w14:textId="7038C788" w:rsidR="000E38E6" w:rsidRPr="009F732B" w:rsidRDefault="000E38E6" w:rsidP="000E38E6">
            <w:pPr>
              <w:rPr>
                <w:sz w:val="16"/>
                <w:szCs w:val="16"/>
              </w:rPr>
            </w:pPr>
            <w:r w:rsidRPr="009F732B">
              <w:rPr>
                <w:sz w:val="16"/>
                <w:szCs w:val="16"/>
              </w:rPr>
              <w:t>Perceived s</w:t>
            </w:r>
            <w:r>
              <w:rPr>
                <w:sz w:val="16"/>
                <w:szCs w:val="16"/>
              </w:rPr>
              <w:t xml:space="preserve">ale of  blood by hospital or </w:t>
            </w:r>
            <w:r w:rsidR="00DB08C7">
              <w:rPr>
                <w:sz w:val="16"/>
                <w:szCs w:val="16"/>
              </w:rPr>
              <w:t>staff</w:t>
            </w:r>
          </w:p>
        </w:tc>
        <w:tc>
          <w:tcPr>
            <w:tcW w:w="3690" w:type="dxa"/>
          </w:tcPr>
          <w:p w14:paraId="7DD4AF90" w14:textId="77777777" w:rsidR="000E38E6" w:rsidRPr="009F732B" w:rsidRDefault="000E38E6" w:rsidP="000E38E6">
            <w:pPr>
              <w:rPr>
                <w:sz w:val="16"/>
                <w:szCs w:val="16"/>
              </w:rPr>
            </w:pPr>
            <w:proofErr w:type="spellStart"/>
            <w:r>
              <w:rPr>
                <w:sz w:val="16"/>
                <w:szCs w:val="16"/>
              </w:rPr>
              <w:t>Agasa</w:t>
            </w:r>
            <w:proofErr w:type="spellEnd"/>
            <w:r>
              <w:rPr>
                <w:sz w:val="16"/>
                <w:szCs w:val="16"/>
              </w:rPr>
              <w:t xml:space="preserve"> and </w:t>
            </w:r>
            <w:proofErr w:type="spellStart"/>
            <w:r>
              <w:rPr>
                <w:sz w:val="16"/>
                <w:szCs w:val="16"/>
              </w:rPr>
              <w:t>Likwela</w:t>
            </w:r>
            <w:proofErr w:type="spellEnd"/>
            <w:r>
              <w:rPr>
                <w:sz w:val="16"/>
                <w:szCs w:val="16"/>
              </w:rPr>
              <w:t xml:space="preserve"> 2014</w:t>
            </w:r>
            <w:r w:rsidRPr="009F732B">
              <w:rPr>
                <w:sz w:val="16"/>
                <w:szCs w:val="16"/>
              </w:rPr>
              <w:t xml:space="preserve">; </w:t>
            </w:r>
            <w:proofErr w:type="spellStart"/>
            <w:r>
              <w:rPr>
                <w:sz w:val="16"/>
                <w:szCs w:val="16"/>
              </w:rPr>
              <w:t>Kabinda</w:t>
            </w:r>
            <w:proofErr w:type="spellEnd"/>
            <w:r>
              <w:rPr>
                <w:sz w:val="16"/>
                <w:szCs w:val="16"/>
              </w:rPr>
              <w:t xml:space="preserve"> 2014</w:t>
            </w:r>
            <w:r w:rsidRPr="009F732B">
              <w:rPr>
                <w:sz w:val="16"/>
                <w:szCs w:val="16"/>
              </w:rPr>
              <w:t xml:space="preserve">; </w:t>
            </w:r>
            <w:proofErr w:type="spellStart"/>
            <w:r>
              <w:rPr>
                <w:sz w:val="16"/>
                <w:szCs w:val="16"/>
              </w:rPr>
              <w:t>Alinon</w:t>
            </w:r>
            <w:proofErr w:type="spellEnd"/>
            <w:r>
              <w:rPr>
                <w:sz w:val="16"/>
                <w:szCs w:val="16"/>
              </w:rPr>
              <w:t xml:space="preserve"> et al 2014</w:t>
            </w:r>
            <w:r w:rsidRPr="009F732B">
              <w:rPr>
                <w:sz w:val="16"/>
                <w:szCs w:val="16"/>
              </w:rPr>
              <w:t xml:space="preserve">; </w:t>
            </w:r>
            <w:proofErr w:type="spellStart"/>
            <w:r>
              <w:rPr>
                <w:sz w:val="16"/>
                <w:szCs w:val="16"/>
              </w:rPr>
              <w:t>Agbovi</w:t>
            </w:r>
            <w:proofErr w:type="spellEnd"/>
            <w:r>
              <w:rPr>
                <w:sz w:val="16"/>
                <w:szCs w:val="16"/>
              </w:rPr>
              <w:t xml:space="preserve"> 2006</w:t>
            </w:r>
          </w:p>
        </w:tc>
      </w:tr>
      <w:tr w:rsidR="000E38E6" w:rsidRPr="009F732B" w14:paraId="03A15256" w14:textId="77777777" w:rsidTr="000E38E6">
        <w:tc>
          <w:tcPr>
            <w:tcW w:w="6030" w:type="dxa"/>
            <w:gridSpan w:val="2"/>
          </w:tcPr>
          <w:p w14:paraId="797A1479" w14:textId="58F10682" w:rsidR="000E38E6" w:rsidRPr="009F732B" w:rsidRDefault="000E38E6" w:rsidP="000E38E6">
            <w:pPr>
              <w:rPr>
                <w:sz w:val="16"/>
                <w:szCs w:val="16"/>
              </w:rPr>
            </w:pPr>
            <w:r w:rsidRPr="009F732B">
              <w:rPr>
                <w:sz w:val="16"/>
                <w:szCs w:val="16"/>
              </w:rPr>
              <w:t>Cul</w:t>
            </w:r>
            <w:r w:rsidR="00FC0EAA">
              <w:rPr>
                <w:sz w:val="16"/>
                <w:szCs w:val="16"/>
              </w:rPr>
              <w:t>tural values;</w:t>
            </w:r>
            <w:r w:rsidR="00DB08C7">
              <w:rPr>
                <w:sz w:val="16"/>
                <w:szCs w:val="16"/>
              </w:rPr>
              <w:t xml:space="preserve"> traditional norms</w:t>
            </w:r>
          </w:p>
        </w:tc>
        <w:tc>
          <w:tcPr>
            <w:tcW w:w="3690" w:type="dxa"/>
          </w:tcPr>
          <w:p w14:paraId="5B7070B9" w14:textId="195FA904" w:rsidR="000E38E6" w:rsidRPr="009F732B" w:rsidRDefault="0033337A" w:rsidP="000E38E6">
            <w:pPr>
              <w:rPr>
                <w:sz w:val="16"/>
                <w:szCs w:val="16"/>
              </w:rPr>
            </w:pPr>
            <w:proofErr w:type="spellStart"/>
            <w:r>
              <w:rPr>
                <w:sz w:val="16"/>
                <w:szCs w:val="16"/>
              </w:rPr>
              <w:t>Haoses-Goras</w:t>
            </w:r>
            <w:r w:rsidR="000E38E6">
              <w:rPr>
                <w:sz w:val="16"/>
                <w:szCs w:val="16"/>
              </w:rPr>
              <w:t>es</w:t>
            </w:r>
            <w:proofErr w:type="spellEnd"/>
            <w:r w:rsidR="000E38E6">
              <w:rPr>
                <w:sz w:val="16"/>
                <w:szCs w:val="16"/>
              </w:rPr>
              <w:t xml:space="preserve"> and </w:t>
            </w:r>
            <w:proofErr w:type="spellStart"/>
            <w:r w:rsidR="000E38E6">
              <w:rPr>
                <w:sz w:val="16"/>
                <w:szCs w:val="16"/>
              </w:rPr>
              <w:t>Katjire</w:t>
            </w:r>
            <w:proofErr w:type="spellEnd"/>
            <w:r w:rsidR="000E38E6">
              <w:rPr>
                <w:sz w:val="16"/>
                <w:szCs w:val="16"/>
              </w:rPr>
              <w:t xml:space="preserve"> 2013</w:t>
            </w:r>
            <w:r w:rsidR="000E38E6" w:rsidRPr="009F732B">
              <w:rPr>
                <w:sz w:val="16"/>
                <w:szCs w:val="16"/>
              </w:rPr>
              <w:t xml:space="preserve">; </w:t>
            </w:r>
            <w:proofErr w:type="spellStart"/>
            <w:r w:rsidR="000E38E6">
              <w:rPr>
                <w:sz w:val="16"/>
                <w:szCs w:val="16"/>
              </w:rPr>
              <w:t>Umeora</w:t>
            </w:r>
            <w:proofErr w:type="spellEnd"/>
            <w:r w:rsidR="000E38E6">
              <w:rPr>
                <w:sz w:val="16"/>
                <w:szCs w:val="16"/>
              </w:rPr>
              <w:t xml:space="preserve"> et al 2005</w:t>
            </w:r>
            <w:r w:rsidR="000E38E6" w:rsidRPr="009F732B">
              <w:rPr>
                <w:sz w:val="16"/>
                <w:szCs w:val="16"/>
              </w:rPr>
              <w:t xml:space="preserve">; </w:t>
            </w:r>
            <w:proofErr w:type="spellStart"/>
            <w:r w:rsidR="000E38E6">
              <w:rPr>
                <w:sz w:val="16"/>
                <w:szCs w:val="16"/>
              </w:rPr>
              <w:t>Alinon</w:t>
            </w:r>
            <w:proofErr w:type="spellEnd"/>
            <w:r w:rsidR="000E38E6">
              <w:rPr>
                <w:sz w:val="16"/>
                <w:szCs w:val="16"/>
              </w:rPr>
              <w:t xml:space="preserve"> et al 2014</w:t>
            </w:r>
            <w:r w:rsidR="000E38E6" w:rsidRPr="009F732B">
              <w:rPr>
                <w:sz w:val="16"/>
                <w:szCs w:val="16"/>
              </w:rPr>
              <w:t xml:space="preserve">; </w:t>
            </w:r>
            <w:proofErr w:type="spellStart"/>
            <w:r w:rsidR="000E38E6">
              <w:rPr>
                <w:sz w:val="16"/>
                <w:szCs w:val="16"/>
              </w:rPr>
              <w:t>Adegoke</w:t>
            </w:r>
            <w:proofErr w:type="spellEnd"/>
            <w:r w:rsidR="000E38E6">
              <w:rPr>
                <w:sz w:val="16"/>
                <w:szCs w:val="16"/>
              </w:rPr>
              <w:t xml:space="preserve"> 2016</w:t>
            </w:r>
          </w:p>
        </w:tc>
      </w:tr>
      <w:tr w:rsidR="000E38E6" w:rsidRPr="009F732B" w14:paraId="60026EFD" w14:textId="77777777" w:rsidTr="00CD6513">
        <w:tc>
          <w:tcPr>
            <w:tcW w:w="9720" w:type="dxa"/>
            <w:gridSpan w:val="3"/>
            <w:shd w:val="clear" w:color="auto" w:fill="E7E6E6" w:themeFill="background2"/>
          </w:tcPr>
          <w:p w14:paraId="5EE05AA6" w14:textId="62ACA05A" w:rsidR="000E38E6" w:rsidRPr="009F732B" w:rsidRDefault="002A5C1E" w:rsidP="000E38E6">
            <w:pPr>
              <w:rPr>
                <w:b/>
                <w:i/>
                <w:sz w:val="16"/>
                <w:szCs w:val="16"/>
              </w:rPr>
            </w:pPr>
            <w:r>
              <w:rPr>
                <w:b/>
                <w:i/>
                <w:sz w:val="16"/>
                <w:szCs w:val="16"/>
              </w:rPr>
              <w:t>Others</w:t>
            </w:r>
          </w:p>
        </w:tc>
      </w:tr>
      <w:tr w:rsidR="002A5C1E" w:rsidRPr="009F732B" w14:paraId="06D173EE" w14:textId="77777777" w:rsidTr="00616BCA">
        <w:tc>
          <w:tcPr>
            <w:tcW w:w="6030" w:type="dxa"/>
            <w:gridSpan w:val="2"/>
          </w:tcPr>
          <w:p w14:paraId="48A17EC5" w14:textId="6F546C0A" w:rsidR="002A5C1E" w:rsidRPr="009F732B" w:rsidRDefault="00FC0EAA" w:rsidP="002A5C1E">
            <w:pPr>
              <w:rPr>
                <w:sz w:val="16"/>
                <w:szCs w:val="16"/>
              </w:rPr>
            </w:pPr>
            <w:r>
              <w:rPr>
                <w:sz w:val="16"/>
                <w:szCs w:val="16"/>
              </w:rPr>
              <w:t xml:space="preserve">Lack of family; </w:t>
            </w:r>
            <w:r w:rsidR="002A5C1E" w:rsidRPr="009F732B">
              <w:rPr>
                <w:sz w:val="16"/>
                <w:szCs w:val="16"/>
              </w:rPr>
              <w:t>spouses permission</w:t>
            </w:r>
          </w:p>
        </w:tc>
        <w:tc>
          <w:tcPr>
            <w:tcW w:w="3690" w:type="dxa"/>
          </w:tcPr>
          <w:p w14:paraId="76892806" w14:textId="77777777" w:rsidR="002A5C1E" w:rsidRPr="009F732B" w:rsidRDefault="002A5C1E" w:rsidP="000E38E6">
            <w:pPr>
              <w:rPr>
                <w:sz w:val="16"/>
                <w:szCs w:val="16"/>
              </w:rPr>
            </w:pPr>
            <w:proofErr w:type="spellStart"/>
            <w:r>
              <w:rPr>
                <w:sz w:val="16"/>
                <w:szCs w:val="16"/>
              </w:rPr>
              <w:t>Rolseth</w:t>
            </w:r>
            <w:proofErr w:type="spellEnd"/>
            <w:r>
              <w:rPr>
                <w:sz w:val="16"/>
                <w:szCs w:val="16"/>
              </w:rPr>
              <w:t xml:space="preserve"> al 2014</w:t>
            </w:r>
            <w:r w:rsidRPr="009F732B">
              <w:rPr>
                <w:sz w:val="16"/>
                <w:szCs w:val="16"/>
              </w:rPr>
              <w:t xml:space="preserve">; </w:t>
            </w:r>
            <w:proofErr w:type="spellStart"/>
            <w:r>
              <w:rPr>
                <w:sz w:val="16"/>
                <w:szCs w:val="16"/>
              </w:rPr>
              <w:t>Sekoni</w:t>
            </w:r>
            <w:proofErr w:type="spellEnd"/>
            <w:r>
              <w:rPr>
                <w:sz w:val="16"/>
                <w:szCs w:val="16"/>
              </w:rPr>
              <w:t xml:space="preserve"> et al 2014</w:t>
            </w:r>
          </w:p>
        </w:tc>
      </w:tr>
      <w:tr w:rsidR="000E38E6" w:rsidRPr="009F732B" w14:paraId="0B9C8C6A" w14:textId="77777777" w:rsidTr="000E38E6">
        <w:tc>
          <w:tcPr>
            <w:tcW w:w="6030" w:type="dxa"/>
            <w:gridSpan w:val="2"/>
          </w:tcPr>
          <w:p w14:paraId="2C592DC8" w14:textId="673D1C16" w:rsidR="000E38E6" w:rsidRPr="009F732B" w:rsidRDefault="000E38E6" w:rsidP="000E38E6">
            <w:pPr>
              <w:rPr>
                <w:sz w:val="16"/>
                <w:szCs w:val="16"/>
              </w:rPr>
            </w:pPr>
            <w:r w:rsidRPr="009F732B">
              <w:rPr>
                <w:sz w:val="16"/>
                <w:szCs w:val="16"/>
              </w:rPr>
              <w:t>Not related to pati</w:t>
            </w:r>
            <w:r w:rsidR="00FC0EAA">
              <w:rPr>
                <w:sz w:val="16"/>
                <w:szCs w:val="16"/>
              </w:rPr>
              <w:t>ent;</w:t>
            </w:r>
            <w:r w:rsidR="00DB08C7">
              <w:rPr>
                <w:sz w:val="16"/>
                <w:szCs w:val="16"/>
              </w:rPr>
              <w:t xml:space="preserve"> relation not needing blood</w:t>
            </w:r>
          </w:p>
        </w:tc>
        <w:tc>
          <w:tcPr>
            <w:tcW w:w="3690" w:type="dxa"/>
          </w:tcPr>
          <w:p w14:paraId="743E0D99" w14:textId="77777777" w:rsidR="000E38E6" w:rsidRPr="009F732B" w:rsidRDefault="000E38E6" w:rsidP="000E38E6">
            <w:pPr>
              <w:rPr>
                <w:sz w:val="16"/>
                <w:szCs w:val="16"/>
              </w:rPr>
            </w:pPr>
            <w:proofErr w:type="spellStart"/>
            <w:r>
              <w:rPr>
                <w:sz w:val="16"/>
                <w:szCs w:val="16"/>
              </w:rPr>
              <w:t>Umeora</w:t>
            </w:r>
            <w:proofErr w:type="spellEnd"/>
            <w:r>
              <w:rPr>
                <w:sz w:val="16"/>
                <w:szCs w:val="16"/>
              </w:rPr>
              <w:t xml:space="preserve"> et al 2005</w:t>
            </w:r>
            <w:r w:rsidRPr="009F732B">
              <w:rPr>
                <w:sz w:val="16"/>
                <w:szCs w:val="16"/>
              </w:rPr>
              <w:t xml:space="preserve">; </w:t>
            </w:r>
            <w:r>
              <w:rPr>
                <w:sz w:val="16"/>
                <w:szCs w:val="16"/>
              </w:rPr>
              <w:t>Obi 2007</w:t>
            </w:r>
          </w:p>
        </w:tc>
      </w:tr>
      <w:tr w:rsidR="000E38E6" w:rsidRPr="009F732B" w14:paraId="3B8CA80B" w14:textId="77777777" w:rsidTr="000E38E6">
        <w:tc>
          <w:tcPr>
            <w:tcW w:w="6030" w:type="dxa"/>
            <w:gridSpan w:val="2"/>
          </w:tcPr>
          <w:p w14:paraId="0FC36C4B" w14:textId="77777777" w:rsidR="000E38E6" w:rsidRPr="009F732B" w:rsidRDefault="000E38E6" w:rsidP="000E38E6">
            <w:pPr>
              <w:rPr>
                <w:sz w:val="16"/>
                <w:szCs w:val="16"/>
              </w:rPr>
            </w:pPr>
            <w:r w:rsidRPr="009F732B">
              <w:rPr>
                <w:sz w:val="16"/>
                <w:szCs w:val="16"/>
              </w:rPr>
              <w:t>BT not medically helpful</w:t>
            </w:r>
          </w:p>
        </w:tc>
        <w:tc>
          <w:tcPr>
            <w:tcW w:w="3690" w:type="dxa"/>
          </w:tcPr>
          <w:p w14:paraId="571E2C0C" w14:textId="77777777" w:rsidR="000E38E6" w:rsidRPr="009F732B" w:rsidRDefault="000E38E6" w:rsidP="000E38E6">
            <w:pPr>
              <w:rPr>
                <w:sz w:val="16"/>
                <w:szCs w:val="16"/>
              </w:rPr>
            </w:pPr>
            <w:proofErr w:type="spellStart"/>
            <w:r>
              <w:rPr>
                <w:sz w:val="16"/>
                <w:szCs w:val="16"/>
              </w:rPr>
              <w:t>Umeora</w:t>
            </w:r>
            <w:proofErr w:type="spellEnd"/>
            <w:r>
              <w:rPr>
                <w:sz w:val="16"/>
                <w:szCs w:val="16"/>
              </w:rPr>
              <w:t xml:space="preserve"> et al 2005</w:t>
            </w:r>
          </w:p>
        </w:tc>
      </w:tr>
      <w:tr w:rsidR="000E38E6" w:rsidRPr="009F732B" w14:paraId="73EDAE69" w14:textId="77777777" w:rsidTr="000E38E6">
        <w:tc>
          <w:tcPr>
            <w:tcW w:w="6030" w:type="dxa"/>
            <w:gridSpan w:val="2"/>
          </w:tcPr>
          <w:p w14:paraId="1E17861D" w14:textId="77777777" w:rsidR="000E38E6" w:rsidRPr="009F732B" w:rsidRDefault="000E38E6" w:rsidP="000E38E6">
            <w:pPr>
              <w:rPr>
                <w:sz w:val="16"/>
                <w:szCs w:val="16"/>
              </w:rPr>
            </w:pPr>
            <w:r w:rsidRPr="009F732B">
              <w:rPr>
                <w:sz w:val="16"/>
                <w:szCs w:val="16"/>
              </w:rPr>
              <w:t>Don’t know my blood group</w:t>
            </w:r>
          </w:p>
        </w:tc>
        <w:tc>
          <w:tcPr>
            <w:tcW w:w="3690" w:type="dxa"/>
          </w:tcPr>
          <w:p w14:paraId="0780D164" w14:textId="77777777" w:rsidR="000E38E6" w:rsidRPr="009F732B" w:rsidRDefault="000E38E6" w:rsidP="000E38E6">
            <w:pPr>
              <w:rPr>
                <w:sz w:val="16"/>
                <w:szCs w:val="16"/>
              </w:rPr>
            </w:pPr>
            <w:proofErr w:type="spellStart"/>
            <w:r>
              <w:rPr>
                <w:sz w:val="16"/>
                <w:szCs w:val="16"/>
              </w:rPr>
              <w:t>Sekoni</w:t>
            </w:r>
            <w:proofErr w:type="spellEnd"/>
            <w:r>
              <w:rPr>
                <w:sz w:val="16"/>
                <w:szCs w:val="16"/>
              </w:rPr>
              <w:t xml:space="preserve"> et al 2014</w:t>
            </w:r>
          </w:p>
        </w:tc>
      </w:tr>
      <w:tr w:rsidR="000E38E6" w:rsidRPr="009F732B" w14:paraId="292CBB26" w14:textId="77777777" w:rsidTr="000E38E6">
        <w:tc>
          <w:tcPr>
            <w:tcW w:w="6030" w:type="dxa"/>
            <w:gridSpan w:val="2"/>
          </w:tcPr>
          <w:p w14:paraId="0048DE1F" w14:textId="77777777" w:rsidR="000E38E6" w:rsidRPr="009F732B" w:rsidRDefault="000E38E6" w:rsidP="000E38E6">
            <w:pPr>
              <w:rPr>
                <w:sz w:val="16"/>
                <w:szCs w:val="16"/>
              </w:rPr>
            </w:pPr>
            <w:r w:rsidRPr="009F732B">
              <w:rPr>
                <w:sz w:val="16"/>
                <w:szCs w:val="16"/>
              </w:rPr>
              <w:t>Availability of paid blood donors</w:t>
            </w:r>
          </w:p>
        </w:tc>
        <w:tc>
          <w:tcPr>
            <w:tcW w:w="3690" w:type="dxa"/>
          </w:tcPr>
          <w:p w14:paraId="067DF500" w14:textId="77777777" w:rsidR="000E38E6" w:rsidRPr="009F732B" w:rsidRDefault="000E38E6" w:rsidP="000E38E6">
            <w:pPr>
              <w:rPr>
                <w:sz w:val="16"/>
                <w:szCs w:val="16"/>
              </w:rPr>
            </w:pPr>
            <w:r>
              <w:rPr>
                <w:sz w:val="16"/>
                <w:szCs w:val="16"/>
              </w:rPr>
              <w:t>Obi 2007</w:t>
            </w:r>
          </w:p>
        </w:tc>
      </w:tr>
    </w:tbl>
    <w:p w14:paraId="1360064C" w14:textId="77777777" w:rsidR="000E38E6" w:rsidRDefault="000E38E6" w:rsidP="000E38E6">
      <w:pPr>
        <w:rPr>
          <w:b/>
          <w:i/>
          <w:sz w:val="16"/>
          <w:szCs w:val="16"/>
        </w:rPr>
      </w:pPr>
    </w:p>
    <w:p w14:paraId="638F814B" w14:textId="0550514E" w:rsidR="000E38E6" w:rsidRDefault="000E38E6" w:rsidP="000E38E6">
      <w:r w:rsidRPr="00793F4F">
        <w:rPr>
          <w:b/>
          <w:i/>
          <w:sz w:val="16"/>
          <w:szCs w:val="16"/>
        </w:rPr>
        <w:t xml:space="preserve">Key: </w:t>
      </w:r>
      <w:r>
        <w:rPr>
          <w:b/>
          <w:i/>
          <w:sz w:val="16"/>
          <w:szCs w:val="16"/>
        </w:rPr>
        <w:t>BT = Blood Transfusion; JW = Jehovah’s Witness</w:t>
      </w:r>
    </w:p>
    <w:sectPr w:rsidR="000E38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NeueLT Std Med">
    <w:altName w:val="HelveticaNeueLT Std Med"/>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Yu Mincho">
    <w:altName w:val="游明朝"/>
    <w:panose1 w:val="020204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A2D45"/>
    <w:multiLevelType w:val="hybridMultilevel"/>
    <w:tmpl w:val="B226F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3C62B5"/>
    <w:multiLevelType w:val="hybridMultilevel"/>
    <w:tmpl w:val="523ADA24"/>
    <w:lvl w:ilvl="0" w:tplc="CE8EC1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A323D6"/>
    <w:multiLevelType w:val="hybridMultilevel"/>
    <w:tmpl w:val="E07C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B078B3"/>
    <w:multiLevelType w:val="hybridMultilevel"/>
    <w:tmpl w:val="A7305044"/>
    <w:lvl w:ilvl="0" w:tplc="489AD31E">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6235B8"/>
    <w:multiLevelType w:val="hybridMultilevel"/>
    <w:tmpl w:val="32843A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C5C70"/>
    <w:multiLevelType w:val="hybridMultilevel"/>
    <w:tmpl w:val="DBC80140"/>
    <w:lvl w:ilvl="0" w:tplc="CE8EC1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7A7181"/>
    <w:multiLevelType w:val="hybridMultilevel"/>
    <w:tmpl w:val="0B54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E10DC5"/>
    <w:multiLevelType w:val="hybridMultilevel"/>
    <w:tmpl w:val="67023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3"/>
  </w:num>
  <w:num w:numId="4">
    <w:abstractNumId w:val="0"/>
  </w:num>
  <w:num w:numId="5">
    <w:abstractNumId w:val="4"/>
  </w:num>
  <w:num w:numId="6">
    <w:abstractNumId w:val="5"/>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CCC"/>
    <w:rsid w:val="00001A3D"/>
    <w:rsid w:val="00001CE2"/>
    <w:rsid w:val="00001F16"/>
    <w:rsid w:val="000040E4"/>
    <w:rsid w:val="000049D0"/>
    <w:rsid w:val="0000635F"/>
    <w:rsid w:val="00006446"/>
    <w:rsid w:val="00006536"/>
    <w:rsid w:val="00006A35"/>
    <w:rsid w:val="00022451"/>
    <w:rsid w:val="000267FE"/>
    <w:rsid w:val="00030845"/>
    <w:rsid w:val="000312D2"/>
    <w:rsid w:val="00032D9F"/>
    <w:rsid w:val="000334CC"/>
    <w:rsid w:val="00035662"/>
    <w:rsid w:val="00044B0B"/>
    <w:rsid w:val="00046D1B"/>
    <w:rsid w:val="00050A3C"/>
    <w:rsid w:val="00051072"/>
    <w:rsid w:val="00055DCE"/>
    <w:rsid w:val="00056C6E"/>
    <w:rsid w:val="00071E0A"/>
    <w:rsid w:val="0007231B"/>
    <w:rsid w:val="00075BD3"/>
    <w:rsid w:val="00080EF2"/>
    <w:rsid w:val="00084D34"/>
    <w:rsid w:val="0008605D"/>
    <w:rsid w:val="00086BBE"/>
    <w:rsid w:val="000905D6"/>
    <w:rsid w:val="000912CD"/>
    <w:rsid w:val="00091986"/>
    <w:rsid w:val="00091FB3"/>
    <w:rsid w:val="000A1143"/>
    <w:rsid w:val="000A61A1"/>
    <w:rsid w:val="000B3883"/>
    <w:rsid w:val="000B7E57"/>
    <w:rsid w:val="000C0B26"/>
    <w:rsid w:val="000C1499"/>
    <w:rsid w:val="000C33B5"/>
    <w:rsid w:val="000C58EE"/>
    <w:rsid w:val="000D606C"/>
    <w:rsid w:val="000E07BA"/>
    <w:rsid w:val="000E086D"/>
    <w:rsid w:val="000E0FA5"/>
    <w:rsid w:val="000E34D2"/>
    <w:rsid w:val="000E38E6"/>
    <w:rsid w:val="000F1C57"/>
    <w:rsid w:val="000F2569"/>
    <w:rsid w:val="000F38D0"/>
    <w:rsid w:val="000F3DDB"/>
    <w:rsid w:val="000F45DD"/>
    <w:rsid w:val="000F6636"/>
    <w:rsid w:val="00101C9B"/>
    <w:rsid w:val="00104061"/>
    <w:rsid w:val="00105437"/>
    <w:rsid w:val="00105A95"/>
    <w:rsid w:val="001062EF"/>
    <w:rsid w:val="00113376"/>
    <w:rsid w:val="00113C15"/>
    <w:rsid w:val="001145C8"/>
    <w:rsid w:val="001228A4"/>
    <w:rsid w:val="00122B1A"/>
    <w:rsid w:val="001268A5"/>
    <w:rsid w:val="00133EC9"/>
    <w:rsid w:val="00135D85"/>
    <w:rsid w:val="001365A7"/>
    <w:rsid w:val="00140773"/>
    <w:rsid w:val="00141DC3"/>
    <w:rsid w:val="001421EC"/>
    <w:rsid w:val="001425F9"/>
    <w:rsid w:val="00142FF1"/>
    <w:rsid w:val="001432E5"/>
    <w:rsid w:val="001448CE"/>
    <w:rsid w:val="00146360"/>
    <w:rsid w:val="00147445"/>
    <w:rsid w:val="00147C87"/>
    <w:rsid w:val="00150FF7"/>
    <w:rsid w:val="00154B57"/>
    <w:rsid w:val="0015786A"/>
    <w:rsid w:val="00164E7F"/>
    <w:rsid w:val="00167903"/>
    <w:rsid w:val="00167F41"/>
    <w:rsid w:val="00171844"/>
    <w:rsid w:val="00174352"/>
    <w:rsid w:val="0017519D"/>
    <w:rsid w:val="00176EAF"/>
    <w:rsid w:val="00180D5B"/>
    <w:rsid w:val="00180DA0"/>
    <w:rsid w:val="00182F9A"/>
    <w:rsid w:val="00185359"/>
    <w:rsid w:val="00187624"/>
    <w:rsid w:val="001901D9"/>
    <w:rsid w:val="00190475"/>
    <w:rsid w:val="00193E53"/>
    <w:rsid w:val="00195B30"/>
    <w:rsid w:val="001A1084"/>
    <w:rsid w:val="001A6274"/>
    <w:rsid w:val="001B3B31"/>
    <w:rsid w:val="001B439E"/>
    <w:rsid w:val="001C0327"/>
    <w:rsid w:val="001C3EE2"/>
    <w:rsid w:val="001C720E"/>
    <w:rsid w:val="001D7DE3"/>
    <w:rsid w:val="001E1770"/>
    <w:rsid w:val="001E7502"/>
    <w:rsid w:val="001E7EF6"/>
    <w:rsid w:val="001F4D15"/>
    <w:rsid w:val="001F548E"/>
    <w:rsid w:val="0020097D"/>
    <w:rsid w:val="00201A36"/>
    <w:rsid w:val="00202FFF"/>
    <w:rsid w:val="00203AE6"/>
    <w:rsid w:val="002101AE"/>
    <w:rsid w:val="00211F41"/>
    <w:rsid w:val="00212D84"/>
    <w:rsid w:val="00214999"/>
    <w:rsid w:val="00216963"/>
    <w:rsid w:val="00221951"/>
    <w:rsid w:val="00224153"/>
    <w:rsid w:val="0022527B"/>
    <w:rsid w:val="00227D3E"/>
    <w:rsid w:val="00234C24"/>
    <w:rsid w:val="00235873"/>
    <w:rsid w:val="00237D59"/>
    <w:rsid w:val="0024258A"/>
    <w:rsid w:val="00242798"/>
    <w:rsid w:val="002432F7"/>
    <w:rsid w:val="002471B3"/>
    <w:rsid w:val="00247212"/>
    <w:rsid w:val="002566E6"/>
    <w:rsid w:val="00257F53"/>
    <w:rsid w:val="00261E71"/>
    <w:rsid w:val="0026703B"/>
    <w:rsid w:val="00270171"/>
    <w:rsid w:val="002726C1"/>
    <w:rsid w:val="002804FF"/>
    <w:rsid w:val="00282CAB"/>
    <w:rsid w:val="00285946"/>
    <w:rsid w:val="00286E25"/>
    <w:rsid w:val="002876FD"/>
    <w:rsid w:val="002930A5"/>
    <w:rsid w:val="0029747C"/>
    <w:rsid w:val="002A03B0"/>
    <w:rsid w:val="002A181F"/>
    <w:rsid w:val="002A5A5C"/>
    <w:rsid w:val="002A5C1E"/>
    <w:rsid w:val="002A7887"/>
    <w:rsid w:val="002B063D"/>
    <w:rsid w:val="002B33BF"/>
    <w:rsid w:val="002B6EAF"/>
    <w:rsid w:val="002D2C10"/>
    <w:rsid w:val="002D6A87"/>
    <w:rsid w:val="002D70EC"/>
    <w:rsid w:val="002D7ADA"/>
    <w:rsid w:val="002E06AD"/>
    <w:rsid w:val="002E1477"/>
    <w:rsid w:val="002E225D"/>
    <w:rsid w:val="002E323D"/>
    <w:rsid w:val="002E39B7"/>
    <w:rsid w:val="002E553A"/>
    <w:rsid w:val="002E6F98"/>
    <w:rsid w:val="002E7ABB"/>
    <w:rsid w:val="002F1909"/>
    <w:rsid w:val="002F3250"/>
    <w:rsid w:val="002F45DB"/>
    <w:rsid w:val="002F5C6C"/>
    <w:rsid w:val="003036BB"/>
    <w:rsid w:val="00306C38"/>
    <w:rsid w:val="00307B69"/>
    <w:rsid w:val="0031078A"/>
    <w:rsid w:val="00311168"/>
    <w:rsid w:val="003117D0"/>
    <w:rsid w:val="00311CF7"/>
    <w:rsid w:val="0031327E"/>
    <w:rsid w:val="003138CD"/>
    <w:rsid w:val="0031701A"/>
    <w:rsid w:val="00321D72"/>
    <w:rsid w:val="00324AC8"/>
    <w:rsid w:val="003260D2"/>
    <w:rsid w:val="003329F2"/>
    <w:rsid w:val="0033337A"/>
    <w:rsid w:val="003411A2"/>
    <w:rsid w:val="003415B0"/>
    <w:rsid w:val="0034202F"/>
    <w:rsid w:val="00343712"/>
    <w:rsid w:val="00344970"/>
    <w:rsid w:val="00346C92"/>
    <w:rsid w:val="00351E20"/>
    <w:rsid w:val="003521E8"/>
    <w:rsid w:val="00354F93"/>
    <w:rsid w:val="00360406"/>
    <w:rsid w:val="003608C6"/>
    <w:rsid w:val="00361A47"/>
    <w:rsid w:val="00363333"/>
    <w:rsid w:val="00363B81"/>
    <w:rsid w:val="00365B2B"/>
    <w:rsid w:val="003707A2"/>
    <w:rsid w:val="003725A0"/>
    <w:rsid w:val="0037535E"/>
    <w:rsid w:val="003758CB"/>
    <w:rsid w:val="00377E58"/>
    <w:rsid w:val="00381976"/>
    <w:rsid w:val="003834A6"/>
    <w:rsid w:val="00384F25"/>
    <w:rsid w:val="00387612"/>
    <w:rsid w:val="00387C85"/>
    <w:rsid w:val="00387E40"/>
    <w:rsid w:val="00392822"/>
    <w:rsid w:val="003A0B39"/>
    <w:rsid w:val="003A51BC"/>
    <w:rsid w:val="003A5973"/>
    <w:rsid w:val="003A6E5A"/>
    <w:rsid w:val="003A78A4"/>
    <w:rsid w:val="003B0355"/>
    <w:rsid w:val="003B4A12"/>
    <w:rsid w:val="003C1275"/>
    <w:rsid w:val="003C3105"/>
    <w:rsid w:val="003C542B"/>
    <w:rsid w:val="003E27E3"/>
    <w:rsid w:val="003E314C"/>
    <w:rsid w:val="003E63C1"/>
    <w:rsid w:val="003F28C4"/>
    <w:rsid w:val="003F3C6F"/>
    <w:rsid w:val="003F7792"/>
    <w:rsid w:val="004013AD"/>
    <w:rsid w:val="0041018C"/>
    <w:rsid w:val="004138C7"/>
    <w:rsid w:val="004147C2"/>
    <w:rsid w:val="004175BA"/>
    <w:rsid w:val="004208F5"/>
    <w:rsid w:val="00421A8E"/>
    <w:rsid w:val="00421CEC"/>
    <w:rsid w:val="00425C38"/>
    <w:rsid w:val="00425DCD"/>
    <w:rsid w:val="00431D23"/>
    <w:rsid w:val="00433424"/>
    <w:rsid w:val="00434079"/>
    <w:rsid w:val="00434A22"/>
    <w:rsid w:val="00434B5A"/>
    <w:rsid w:val="004411AB"/>
    <w:rsid w:val="00442784"/>
    <w:rsid w:val="00443B30"/>
    <w:rsid w:val="00445CBC"/>
    <w:rsid w:val="0044605B"/>
    <w:rsid w:val="00450587"/>
    <w:rsid w:val="00453058"/>
    <w:rsid w:val="00455F0E"/>
    <w:rsid w:val="00456B81"/>
    <w:rsid w:val="00467212"/>
    <w:rsid w:val="004678F7"/>
    <w:rsid w:val="00470D43"/>
    <w:rsid w:val="00473D80"/>
    <w:rsid w:val="00473FA9"/>
    <w:rsid w:val="00484620"/>
    <w:rsid w:val="00486331"/>
    <w:rsid w:val="00487150"/>
    <w:rsid w:val="00490318"/>
    <w:rsid w:val="00490A43"/>
    <w:rsid w:val="00490E98"/>
    <w:rsid w:val="004920D5"/>
    <w:rsid w:val="0049610D"/>
    <w:rsid w:val="00496EBD"/>
    <w:rsid w:val="004A5C66"/>
    <w:rsid w:val="004A619B"/>
    <w:rsid w:val="004B3ED1"/>
    <w:rsid w:val="004B7D90"/>
    <w:rsid w:val="004C1315"/>
    <w:rsid w:val="004C384A"/>
    <w:rsid w:val="004C7D49"/>
    <w:rsid w:val="004D17A0"/>
    <w:rsid w:val="004D1B3A"/>
    <w:rsid w:val="004D2A0E"/>
    <w:rsid w:val="004D373D"/>
    <w:rsid w:val="004D624B"/>
    <w:rsid w:val="004E0DB8"/>
    <w:rsid w:val="004E1595"/>
    <w:rsid w:val="004E1838"/>
    <w:rsid w:val="004E466F"/>
    <w:rsid w:val="004E79E4"/>
    <w:rsid w:val="004E7B99"/>
    <w:rsid w:val="004E7CDF"/>
    <w:rsid w:val="004F0E5F"/>
    <w:rsid w:val="004F263E"/>
    <w:rsid w:val="004F4262"/>
    <w:rsid w:val="005015D1"/>
    <w:rsid w:val="00501A26"/>
    <w:rsid w:val="00503696"/>
    <w:rsid w:val="00511443"/>
    <w:rsid w:val="005150C9"/>
    <w:rsid w:val="00515E47"/>
    <w:rsid w:val="00516E49"/>
    <w:rsid w:val="00521B8E"/>
    <w:rsid w:val="00524309"/>
    <w:rsid w:val="00534213"/>
    <w:rsid w:val="00535910"/>
    <w:rsid w:val="00536EA1"/>
    <w:rsid w:val="00537466"/>
    <w:rsid w:val="005409DD"/>
    <w:rsid w:val="005418FB"/>
    <w:rsid w:val="00543675"/>
    <w:rsid w:val="00545D0C"/>
    <w:rsid w:val="005472C9"/>
    <w:rsid w:val="00547F4C"/>
    <w:rsid w:val="00553764"/>
    <w:rsid w:val="005612C7"/>
    <w:rsid w:val="0056133A"/>
    <w:rsid w:val="00562465"/>
    <w:rsid w:val="00564B59"/>
    <w:rsid w:val="005657ED"/>
    <w:rsid w:val="00570AFE"/>
    <w:rsid w:val="0057222F"/>
    <w:rsid w:val="0058153D"/>
    <w:rsid w:val="00582E9E"/>
    <w:rsid w:val="0058418B"/>
    <w:rsid w:val="005869EE"/>
    <w:rsid w:val="00592444"/>
    <w:rsid w:val="00594878"/>
    <w:rsid w:val="00596440"/>
    <w:rsid w:val="005A39D4"/>
    <w:rsid w:val="005C783E"/>
    <w:rsid w:val="005D13BB"/>
    <w:rsid w:val="005D156E"/>
    <w:rsid w:val="005D4090"/>
    <w:rsid w:val="005D55A9"/>
    <w:rsid w:val="005D620E"/>
    <w:rsid w:val="005E50DD"/>
    <w:rsid w:val="005E631E"/>
    <w:rsid w:val="005E6778"/>
    <w:rsid w:val="005F205B"/>
    <w:rsid w:val="005F2E08"/>
    <w:rsid w:val="005F3875"/>
    <w:rsid w:val="005F79EC"/>
    <w:rsid w:val="006021C9"/>
    <w:rsid w:val="00603DAF"/>
    <w:rsid w:val="0060495E"/>
    <w:rsid w:val="00612579"/>
    <w:rsid w:val="006127C8"/>
    <w:rsid w:val="006163E6"/>
    <w:rsid w:val="00616BCA"/>
    <w:rsid w:val="00620B24"/>
    <w:rsid w:val="00620FAF"/>
    <w:rsid w:val="006216EF"/>
    <w:rsid w:val="00622222"/>
    <w:rsid w:val="00622E6D"/>
    <w:rsid w:val="0062358D"/>
    <w:rsid w:val="00623813"/>
    <w:rsid w:val="0062406C"/>
    <w:rsid w:val="0062520A"/>
    <w:rsid w:val="00625469"/>
    <w:rsid w:val="0062671A"/>
    <w:rsid w:val="00626F4C"/>
    <w:rsid w:val="0062770E"/>
    <w:rsid w:val="00642B1A"/>
    <w:rsid w:val="0064323B"/>
    <w:rsid w:val="00644BCE"/>
    <w:rsid w:val="0064747D"/>
    <w:rsid w:val="006474A2"/>
    <w:rsid w:val="00647F34"/>
    <w:rsid w:val="0065016A"/>
    <w:rsid w:val="0065074D"/>
    <w:rsid w:val="00655F86"/>
    <w:rsid w:val="00661B1D"/>
    <w:rsid w:val="006622B5"/>
    <w:rsid w:val="006666FA"/>
    <w:rsid w:val="0067010B"/>
    <w:rsid w:val="00672AB6"/>
    <w:rsid w:val="006744A5"/>
    <w:rsid w:val="0067526F"/>
    <w:rsid w:val="006831C2"/>
    <w:rsid w:val="00692EEE"/>
    <w:rsid w:val="00693A30"/>
    <w:rsid w:val="00695525"/>
    <w:rsid w:val="006977F6"/>
    <w:rsid w:val="006A2BF1"/>
    <w:rsid w:val="006A50FD"/>
    <w:rsid w:val="006A5DBF"/>
    <w:rsid w:val="006B406E"/>
    <w:rsid w:val="006C0DCF"/>
    <w:rsid w:val="006C3BB9"/>
    <w:rsid w:val="006C61C0"/>
    <w:rsid w:val="006C641C"/>
    <w:rsid w:val="006D1EFF"/>
    <w:rsid w:val="006D270C"/>
    <w:rsid w:val="006D4367"/>
    <w:rsid w:val="006D4426"/>
    <w:rsid w:val="006D5260"/>
    <w:rsid w:val="006D5646"/>
    <w:rsid w:val="006E0788"/>
    <w:rsid w:val="006E1E69"/>
    <w:rsid w:val="006E1F6B"/>
    <w:rsid w:val="006E2AAE"/>
    <w:rsid w:val="006E41EC"/>
    <w:rsid w:val="006E6239"/>
    <w:rsid w:val="006E722E"/>
    <w:rsid w:val="006F0726"/>
    <w:rsid w:val="007001DE"/>
    <w:rsid w:val="00702C40"/>
    <w:rsid w:val="007047F1"/>
    <w:rsid w:val="00705B90"/>
    <w:rsid w:val="00706632"/>
    <w:rsid w:val="007077AB"/>
    <w:rsid w:val="007115A2"/>
    <w:rsid w:val="0072478A"/>
    <w:rsid w:val="00731D93"/>
    <w:rsid w:val="007368EA"/>
    <w:rsid w:val="00742FD9"/>
    <w:rsid w:val="0074458A"/>
    <w:rsid w:val="00745469"/>
    <w:rsid w:val="00746312"/>
    <w:rsid w:val="00761C2A"/>
    <w:rsid w:val="00764AC7"/>
    <w:rsid w:val="007667C2"/>
    <w:rsid w:val="00774492"/>
    <w:rsid w:val="00780302"/>
    <w:rsid w:val="0078277A"/>
    <w:rsid w:val="007871A8"/>
    <w:rsid w:val="00793092"/>
    <w:rsid w:val="00793F4F"/>
    <w:rsid w:val="00794C78"/>
    <w:rsid w:val="00797C62"/>
    <w:rsid w:val="00797FD2"/>
    <w:rsid w:val="007A059D"/>
    <w:rsid w:val="007A1296"/>
    <w:rsid w:val="007A14F8"/>
    <w:rsid w:val="007A1E04"/>
    <w:rsid w:val="007A4EF3"/>
    <w:rsid w:val="007A4FA6"/>
    <w:rsid w:val="007A76F7"/>
    <w:rsid w:val="007B0B1E"/>
    <w:rsid w:val="007B6DA4"/>
    <w:rsid w:val="007C0D2A"/>
    <w:rsid w:val="007C3517"/>
    <w:rsid w:val="007C793F"/>
    <w:rsid w:val="007C7D53"/>
    <w:rsid w:val="007D038D"/>
    <w:rsid w:val="007D0911"/>
    <w:rsid w:val="007D1D50"/>
    <w:rsid w:val="007D453C"/>
    <w:rsid w:val="007D588C"/>
    <w:rsid w:val="007D7D95"/>
    <w:rsid w:val="007E31A2"/>
    <w:rsid w:val="007E5671"/>
    <w:rsid w:val="007E5C8C"/>
    <w:rsid w:val="007F1C65"/>
    <w:rsid w:val="007F2AE5"/>
    <w:rsid w:val="007F5111"/>
    <w:rsid w:val="007F60ED"/>
    <w:rsid w:val="007F6557"/>
    <w:rsid w:val="007F7FF6"/>
    <w:rsid w:val="0080613A"/>
    <w:rsid w:val="00807BDF"/>
    <w:rsid w:val="00812456"/>
    <w:rsid w:val="00815B16"/>
    <w:rsid w:val="00817825"/>
    <w:rsid w:val="0082067E"/>
    <w:rsid w:val="008252B4"/>
    <w:rsid w:val="00827B0F"/>
    <w:rsid w:val="00851D9E"/>
    <w:rsid w:val="008551C6"/>
    <w:rsid w:val="00857E49"/>
    <w:rsid w:val="00866244"/>
    <w:rsid w:val="00866438"/>
    <w:rsid w:val="00872D29"/>
    <w:rsid w:val="00894E0A"/>
    <w:rsid w:val="00896072"/>
    <w:rsid w:val="008A21C5"/>
    <w:rsid w:val="008A27F9"/>
    <w:rsid w:val="008A3826"/>
    <w:rsid w:val="008A391F"/>
    <w:rsid w:val="008A4A86"/>
    <w:rsid w:val="008A4B84"/>
    <w:rsid w:val="008A5C86"/>
    <w:rsid w:val="008B03A0"/>
    <w:rsid w:val="008B130C"/>
    <w:rsid w:val="008B19B3"/>
    <w:rsid w:val="008C2A5B"/>
    <w:rsid w:val="008C371A"/>
    <w:rsid w:val="008C4ACF"/>
    <w:rsid w:val="008C7E35"/>
    <w:rsid w:val="008D17C0"/>
    <w:rsid w:val="008D28FF"/>
    <w:rsid w:val="008D47A6"/>
    <w:rsid w:val="008D525D"/>
    <w:rsid w:val="008D5777"/>
    <w:rsid w:val="008D6F2F"/>
    <w:rsid w:val="008E0B32"/>
    <w:rsid w:val="008E0D9C"/>
    <w:rsid w:val="008E4041"/>
    <w:rsid w:val="008F2872"/>
    <w:rsid w:val="00900275"/>
    <w:rsid w:val="009013B1"/>
    <w:rsid w:val="009117AB"/>
    <w:rsid w:val="00912213"/>
    <w:rsid w:val="00912392"/>
    <w:rsid w:val="0091329D"/>
    <w:rsid w:val="00924180"/>
    <w:rsid w:val="00925F48"/>
    <w:rsid w:val="0092752D"/>
    <w:rsid w:val="00930D32"/>
    <w:rsid w:val="00932BF9"/>
    <w:rsid w:val="00934209"/>
    <w:rsid w:val="00934468"/>
    <w:rsid w:val="00934951"/>
    <w:rsid w:val="00934FF4"/>
    <w:rsid w:val="00936F65"/>
    <w:rsid w:val="00940980"/>
    <w:rsid w:val="00944972"/>
    <w:rsid w:val="00946CCC"/>
    <w:rsid w:val="00947ECC"/>
    <w:rsid w:val="00950B06"/>
    <w:rsid w:val="0095339F"/>
    <w:rsid w:val="009620BD"/>
    <w:rsid w:val="00964334"/>
    <w:rsid w:val="00964AAE"/>
    <w:rsid w:val="00970C11"/>
    <w:rsid w:val="00972F2C"/>
    <w:rsid w:val="0097338D"/>
    <w:rsid w:val="009755D6"/>
    <w:rsid w:val="009903BB"/>
    <w:rsid w:val="0099217D"/>
    <w:rsid w:val="00992A37"/>
    <w:rsid w:val="00993192"/>
    <w:rsid w:val="0099372B"/>
    <w:rsid w:val="00993816"/>
    <w:rsid w:val="00995E46"/>
    <w:rsid w:val="00996DC5"/>
    <w:rsid w:val="009A432E"/>
    <w:rsid w:val="009A7788"/>
    <w:rsid w:val="009A77BD"/>
    <w:rsid w:val="009B095E"/>
    <w:rsid w:val="009B3705"/>
    <w:rsid w:val="009B6472"/>
    <w:rsid w:val="009B7B50"/>
    <w:rsid w:val="009B7C45"/>
    <w:rsid w:val="009B7CEC"/>
    <w:rsid w:val="009C02E1"/>
    <w:rsid w:val="009C3E64"/>
    <w:rsid w:val="009C4D36"/>
    <w:rsid w:val="009D5049"/>
    <w:rsid w:val="009D5670"/>
    <w:rsid w:val="009D5C1B"/>
    <w:rsid w:val="009D6ECC"/>
    <w:rsid w:val="009D7D32"/>
    <w:rsid w:val="009E05C1"/>
    <w:rsid w:val="009E5440"/>
    <w:rsid w:val="009F1C7A"/>
    <w:rsid w:val="009F2DED"/>
    <w:rsid w:val="009F3AD4"/>
    <w:rsid w:val="009F4098"/>
    <w:rsid w:val="009F5CA6"/>
    <w:rsid w:val="00A01255"/>
    <w:rsid w:val="00A10FD9"/>
    <w:rsid w:val="00A14B1C"/>
    <w:rsid w:val="00A15589"/>
    <w:rsid w:val="00A20BDB"/>
    <w:rsid w:val="00A23A70"/>
    <w:rsid w:val="00A244ED"/>
    <w:rsid w:val="00A25252"/>
    <w:rsid w:val="00A31934"/>
    <w:rsid w:val="00A37610"/>
    <w:rsid w:val="00A40C00"/>
    <w:rsid w:val="00A40FFD"/>
    <w:rsid w:val="00A47B06"/>
    <w:rsid w:val="00A547D0"/>
    <w:rsid w:val="00A61C7C"/>
    <w:rsid w:val="00A649C0"/>
    <w:rsid w:val="00A64B26"/>
    <w:rsid w:val="00A651DF"/>
    <w:rsid w:val="00A65321"/>
    <w:rsid w:val="00A66B4B"/>
    <w:rsid w:val="00A70D6B"/>
    <w:rsid w:val="00A726BA"/>
    <w:rsid w:val="00A74C50"/>
    <w:rsid w:val="00A74EFC"/>
    <w:rsid w:val="00A77027"/>
    <w:rsid w:val="00A772FE"/>
    <w:rsid w:val="00A834ED"/>
    <w:rsid w:val="00A857B0"/>
    <w:rsid w:val="00A866C6"/>
    <w:rsid w:val="00A931D6"/>
    <w:rsid w:val="00AB4642"/>
    <w:rsid w:val="00AB5D30"/>
    <w:rsid w:val="00AB5D9F"/>
    <w:rsid w:val="00AC5BD6"/>
    <w:rsid w:val="00AD1DA2"/>
    <w:rsid w:val="00AE01D1"/>
    <w:rsid w:val="00AE273B"/>
    <w:rsid w:val="00AF1F0B"/>
    <w:rsid w:val="00AF3BD8"/>
    <w:rsid w:val="00AF4194"/>
    <w:rsid w:val="00AF4B9A"/>
    <w:rsid w:val="00AF79EF"/>
    <w:rsid w:val="00B00793"/>
    <w:rsid w:val="00B042F6"/>
    <w:rsid w:val="00B10F45"/>
    <w:rsid w:val="00B11050"/>
    <w:rsid w:val="00B15385"/>
    <w:rsid w:val="00B2728F"/>
    <w:rsid w:val="00B30767"/>
    <w:rsid w:val="00B348D8"/>
    <w:rsid w:val="00B35C3E"/>
    <w:rsid w:val="00B365D4"/>
    <w:rsid w:val="00B424F8"/>
    <w:rsid w:val="00B43DAC"/>
    <w:rsid w:val="00B462FE"/>
    <w:rsid w:val="00B46D5A"/>
    <w:rsid w:val="00B511A5"/>
    <w:rsid w:val="00B52D88"/>
    <w:rsid w:val="00B5394F"/>
    <w:rsid w:val="00B53AEF"/>
    <w:rsid w:val="00B54498"/>
    <w:rsid w:val="00B545B1"/>
    <w:rsid w:val="00B60083"/>
    <w:rsid w:val="00B60D87"/>
    <w:rsid w:val="00B70752"/>
    <w:rsid w:val="00B71C9C"/>
    <w:rsid w:val="00B7267E"/>
    <w:rsid w:val="00B73D02"/>
    <w:rsid w:val="00B741A5"/>
    <w:rsid w:val="00B82FB1"/>
    <w:rsid w:val="00B835DC"/>
    <w:rsid w:val="00B8403D"/>
    <w:rsid w:val="00B84714"/>
    <w:rsid w:val="00B86392"/>
    <w:rsid w:val="00B86522"/>
    <w:rsid w:val="00B86882"/>
    <w:rsid w:val="00B90638"/>
    <w:rsid w:val="00B911C1"/>
    <w:rsid w:val="00B91A4C"/>
    <w:rsid w:val="00B95106"/>
    <w:rsid w:val="00B953A6"/>
    <w:rsid w:val="00BA47A0"/>
    <w:rsid w:val="00BA698B"/>
    <w:rsid w:val="00BB1DD6"/>
    <w:rsid w:val="00BB624F"/>
    <w:rsid w:val="00BC1EB6"/>
    <w:rsid w:val="00BC2649"/>
    <w:rsid w:val="00BC48D9"/>
    <w:rsid w:val="00BC69AC"/>
    <w:rsid w:val="00BD0465"/>
    <w:rsid w:val="00BD0BD2"/>
    <w:rsid w:val="00BD5081"/>
    <w:rsid w:val="00BD753E"/>
    <w:rsid w:val="00BE1CA2"/>
    <w:rsid w:val="00BE390F"/>
    <w:rsid w:val="00BE3BB3"/>
    <w:rsid w:val="00BF3119"/>
    <w:rsid w:val="00BF735B"/>
    <w:rsid w:val="00C0019B"/>
    <w:rsid w:val="00C008D2"/>
    <w:rsid w:val="00C00E5B"/>
    <w:rsid w:val="00C02504"/>
    <w:rsid w:val="00C0261A"/>
    <w:rsid w:val="00C05295"/>
    <w:rsid w:val="00C154A5"/>
    <w:rsid w:val="00C22766"/>
    <w:rsid w:val="00C22C46"/>
    <w:rsid w:val="00C22CAD"/>
    <w:rsid w:val="00C30A33"/>
    <w:rsid w:val="00C32B4C"/>
    <w:rsid w:val="00C40ECF"/>
    <w:rsid w:val="00C41015"/>
    <w:rsid w:val="00C4686E"/>
    <w:rsid w:val="00C5095A"/>
    <w:rsid w:val="00C50D38"/>
    <w:rsid w:val="00C51AF8"/>
    <w:rsid w:val="00C51F59"/>
    <w:rsid w:val="00C57D12"/>
    <w:rsid w:val="00C63982"/>
    <w:rsid w:val="00C64BA8"/>
    <w:rsid w:val="00C65606"/>
    <w:rsid w:val="00C65B79"/>
    <w:rsid w:val="00C67778"/>
    <w:rsid w:val="00C70B8D"/>
    <w:rsid w:val="00C7296C"/>
    <w:rsid w:val="00C74B37"/>
    <w:rsid w:val="00C83C50"/>
    <w:rsid w:val="00C83F46"/>
    <w:rsid w:val="00C87E54"/>
    <w:rsid w:val="00C912CC"/>
    <w:rsid w:val="00C93A7D"/>
    <w:rsid w:val="00C95D66"/>
    <w:rsid w:val="00C964B5"/>
    <w:rsid w:val="00C96E7B"/>
    <w:rsid w:val="00C97A86"/>
    <w:rsid w:val="00CA0D6C"/>
    <w:rsid w:val="00CA3359"/>
    <w:rsid w:val="00CA33C4"/>
    <w:rsid w:val="00CA3E09"/>
    <w:rsid w:val="00CA67E1"/>
    <w:rsid w:val="00CA75B0"/>
    <w:rsid w:val="00CB0D95"/>
    <w:rsid w:val="00CB6228"/>
    <w:rsid w:val="00CC28F5"/>
    <w:rsid w:val="00CC3BB2"/>
    <w:rsid w:val="00CC48B5"/>
    <w:rsid w:val="00CC4F4F"/>
    <w:rsid w:val="00CC74BD"/>
    <w:rsid w:val="00CD5EA5"/>
    <w:rsid w:val="00CD6124"/>
    <w:rsid w:val="00CD6513"/>
    <w:rsid w:val="00CD6B1D"/>
    <w:rsid w:val="00CD7169"/>
    <w:rsid w:val="00CE0085"/>
    <w:rsid w:val="00CE2487"/>
    <w:rsid w:val="00CE3D5D"/>
    <w:rsid w:val="00CF146B"/>
    <w:rsid w:val="00CF2E19"/>
    <w:rsid w:val="00CF3DF6"/>
    <w:rsid w:val="00CF3F1C"/>
    <w:rsid w:val="00CF42AC"/>
    <w:rsid w:val="00D0797F"/>
    <w:rsid w:val="00D14E02"/>
    <w:rsid w:val="00D15891"/>
    <w:rsid w:val="00D222B3"/>
    <w:rsid w:val="00D25B96"/>
    <w:rsid w:val="00D274DD"/>
    <w:rsid w:val="00D3039E"/>
    <w:rsid w:val="00D32A7B"/>
    <w:rsid w:val="00D32F07"/>
    <w:rsid w:val="00D338E0"/>
    <w:rsid w:val="00D34BB5"/>
    <w:rsid w:val="00D35400"/>
    <w:rsid w:val="00D42913"/>
    <w:rsid w:val="00D45190"/>
    <w:rsid w:val="00D4564E"/>
    <w:rsid w:val="00D45DDE"/>
    <w:rsid w:val="00D50779"/>
    <w:rsid w:val="00D51063"/>
    <w:rsid w:val="00D53D4E"/>
    <w:rsid w:val="00D55666"/>
    <w:rsid w:val="00D55BC0"/>
    <w:rsid w:val="00D6494B"/>
    <w:rsid w:val="00D66FD9"/>
    <w:rsid w:val="00D72F46"/>
    <w:rsid w:val="00D7358E"/>
    <w:rsid w:val="00D74269"/>
    <w:rsid w:val="00D74CE9"/>
    <w:rsid w:val="00D80B2D"/>
    <w:rsid w:val="00D841D5"/>
    <w:rsid w:val="00D96337"/>
    <w:rsid w:val="00DA1B4A"/>
    <w:rsid w:val="00DA1D38"/>
    <w:rsid w:val="00DA6580"/>
    <w:rsid w:val="00DB05B1"/>
    <w:rsid w:val="00DB08C7"/>
    <w:rsid w:val="00DB1A0D"/>
    <w:rsid w:val="00DB1D21"/>
    <w:rsid w:val="00DB31A6"/>
    <w:rsid w:val="00DB40E3"/>
    <w:rsid w:val="00DB41B0"/>
    <w:rsid w:val="00DC1553"/>
    <w:rsid w:val="00DC2C2B"/>
    <w:rsid w:val="00DC4697"/>
    <w:rsid w:val="00DD3029"/>
    <w:rsid w:val="00DD6739"/>
    <w:rsid w:val="00DE079F"/>
    <w:rsid w:val="00DE1309"/>
    <w:rsid w:val="00DE183B"/>
    <w:rsid w:val="00DE3E95"/>
    <w:rsid w:val="00DF3E7E"/>
    <w:rsid w:val="00DF5D73"/>
    <w:rsid w:val="00DF6C59"/>
    <w:rsid w:val="00DF7B66"/>
    <w:rsid w:val="00E02C72"/>
    <w:rsid w:val="00E1092B"/>
    <w:rsid w:val="00E10FEF"/>
    <w:rsid w:val="00E112FB"/>
    <w:rsid w:val="00E15822"/>
    <w:rsid w:val="00E20378"/>
    <w:rsid w:val="00E22F44"/>
    <w:rsid w:val="00E23CD8"/>
    <w:rsid w:val="00E247D7"/>
    <w:rsid w:val="00E2717B"/>
    <w:rsid w:val="00E2751F"/>
    <w:rsid w:val="00E32917"/>
    <w:rsid w:val="00E32FD7"/>
    <w:rsid w:val="00E36336"/>
    <w:rsid w:val="00E371BA"/>
    <w:rsid w:val="00E40237"/>
    <w:rsid w:val="00E406C6"/>
    <w:rsid w:val="00E4081E"/>
    <w:rsid w:val="00E40FC6"/>
    <w:rsid w:val="00E41627"/>
    <w:rsid w:val="00E4469D"/>
    <w:rsid w:val="00E44B6E"/>
    <w:rsid w:val="00E47807"/>
    <w:rsid w:val="00E51062"/>
    <w:rsid w:val="00E51230"/>
    <w:rsid w:val="00E547D0"/>
    <w:rsid w:val="00E54AFE"/>
    <w:rsid w:val="00E54F5B"/>
    <w:rsid w:val="00E6084A"/>
    <w:rsid w:val="00E6615F"/>
    <w:rsid w:val="00E667E7"/>
    <w:rsid w:val="00E73D55"/>
    <w:rsid w:val="00E82B84"/>
    <w:rsid w:val="00E915F6"/>
    <w:rsid w:val="00E92D36"/>
    <w:rsid w:val="00E95FA3"/>
    <w:rsid w:val="00E9666E"/>
    <w:rsid w:val="00E97EA7"/>
    <w:rsid w:val="00EA3BC3"/>
    <w:rsid w:val="00EA58B1"/>
    <w:rsid w:val="00EB019B"/>
    <w:rsid w:val="00EB2FB2"/>
    <w:rsid w:val="00EB3B56"/>
    <w:rsid w:val="00EB55D4"/>
    <w:rsid w:val="00EC6A6D"/>
    <w:rsid w:val="00ED05C2"/>
    <w:rsid w:val="00ED0D6C"/>
    <w:rsid w:val="00ED2C44"/>
    <w:rsid w:val="00ED30A9"/>
    <w:rsid w:val="00ED4210"/>
    <w:rsid w:val="00ED4589"/>
    <w:rsid w:val="00ED4853"/>
    <w:rsid w:val="00ED5BE1"/>
    <w:rsid w:val="00ED612C"/>
    <w:rsid w:val="00ED6C42"/>
    <w:rsid w:val="00EE367A"/>
    <w:rsid w:val="00EE6943"/>
    <w:rsid w:val="00EF30A5"/>
    <w:rsid w:val="00EF3C62"/>
    <w:rsid w:val="00EF5DAC"/>
    <w:rsid w:val="00EF78C8"/>
    <w:rsid w:val="00F01AE3"/>
    <w:rsid w:val="00F0547B"/>
    <w:rsid w:val="00F07B5C"/>
    <w:rsid w:val="00F07C75"/>
    <w:rsid w:val="00F17D4C"/>
    <w:rsid w:val="00F2032A"/>
    <w:rsid w:val="00F225FC"/>
    <w:rsid w:val="00F22CFE"/>
    <w:rsid w:val="00F24F88"/>
    <w:rsid w:val="00F25C34"/>
    <w:rsid w:val="00F2772C"/>
    <w:rsid w:val="00F27EA5"/>
    <w:rsid w:val="00F3562D"/>
    <w:rsid w:val="00F41D5C"/>
    <w:rsid w:val="00F42BAB"/>
    <w:rsid w:val="00F437F8"/>
    <w:rsid w:val="00F444B3"/>
    <w:rsid w:val="00F44B51"/>
    <w:rsid w:val="00F47EDD"/>
    <w:rsid w:val="00F51690"/>
    <w:rsid w:val="00F52469"/>
    <w:rsid w:val="00F562FF"/>
    <w:rsid w:val="00F728BF"/>
    <w:rsid w:val="00F83138"/>
    <w:rsid w:val="00F85A2F"/>
    <w:rsid w:val="00F86D24"/>
    <w:rsid w:val="00F93177"/>
    <w:rsid w:val="00F935C8"/>
    <w:rsid w:val="00F96846"/>
    <w:rsid w:val="00F97053"/>
    <w:rsid w:val="00FA361D"/>
    <w:rsid w:val="00FA5FFA"/>
    <w:rsid w:val="00FB49F1"/>
    <w:rsid w:val="00FC00C2"/>
    <w:rsid w:val="00FC0EAA"/>
    <w:rsid w:val="00FC2605"/>
    <w:rsid w:val="00FC28C5"/>
    <w:rsid w:val="00FD345E"/>
    <w:rsid w:val="00FD543B"/>
    <w:rsid w:val="00FD7413"/>
    <w:rsid w:val="00FD7D00"/>
    <w:rsid w:val="00FD7D4A"/>
    <w:rsid w:val="00FE19A6"/>
    <w:rsid w:val="00FE1DF4"/>
    <w:rsid w:val="00FE3A5E"/>
    <w:rsid w:val="00FE4B44"/>
    <w:rsid w:val="00FF0FF8"/>
    <w:rsid w:val="00FF28E4"/>
    <w:rsid w:val="00FF3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E71351"/>
  <w15:docId w15:val="{4E4C3D1E-434B-4AA6-9AB7-528B231F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5E63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58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155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63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631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E631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58EE"/>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9E5440"/>
    <w:pPr>
      <w:ind w:left="720"/>
      <w:contextualSpacing/>
    </w:pPr>
  </w:style>
  <w:style w:type="character" w:customStyle="1" w:styleId="Heading3Char">
    <w:name w:val="Heading 3 Char"/>
    <w:basedOn w:val="DefaultParagraphFont"/>
    <w:link w:val="Heading3"/>
    <w:uiPriority w:val="9"/>
    <w:rsid w:val="00A15589"/>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190475"/>
    <w:rPr>
      <w:sz w:val="16"/>
      <w:szCs w:val="16"/>
    </w:rPr>
  </w:style>
  <w:style w:type="paragraph" w:styleId="CommentText">
    <w:name w:val="annotation text"/>
    <w:basedOn w:val="Normal"/>
    <w:link w:val="CommentTextChar"/>
    <w:uiPriority w:val="99"/>
    <w:semiHidden/>
    <w:unhideWhenUsed/>
    <w:rsid w:val="00190475"/>
    <w:pPr>
      <w:spacing w:line="240" w:lineRule="auto"/>
    </w:pPr>
    <w:rPr>
      <w:sz w:val="20"/>
      <w:szCs w:val="20"/>
    </w:rPr>
  </w:style>
  <w:style w:type="character" w:customStyle="1" w:styleId="CommentTextChar">
    <w:name w:val="Comment Text Char"/>
    <w:basedOn w:val="DefaultParagraphFont"/>
    <w:link w:val="CommentText"/>
    <w:uiPriority w:val="99"/>
    <w:semiHidden/>
    <w:rsid w:val="00190475"/>
    <w:rPr>
      <w:sz w:val="20"/>
      <w:szCs w:val="20"/>
    </w:rPr>
  </w:style>
  <w:style w:type="paragraph" w:styleId="CommentSubject">
    <w:name w:val="annotation subject"/>
    <w:basedOn w:val="CommentText"/>
    <w:next w:val="CommentText"/>
    <w:link w:val="CommentSubjectChar"/>
    <w:uiPriority w:val="99"/>
    <w:semiHidden/>
    <w:unhideWhenUsed/>
    <w:rsid w:val="00190475"/>
    <w:rPr>
      <w:b/>
      <w:bCs/>
    </w:rPr>
  </w:style>
  <w:style w:type="character" w:customStyle="1" w:styleId="CommentSubjectChar">
    <w:name w:val="Comment Subject Char"/>
    <w:basedOn w:val="CommentTextChar"/>
    <w:link w:val="CommentSubject"/>
    <w:uiPriority w:val="99"/>
    <w:semiHidden/>
    <w:rsid w:val="00190475"/>
    <w:rPr>
      <w:b/>
      <w:bCs/>
      <w:sz w:val="20"/>
      <w:szCs w:val="20"/>
    </w:rPr>
  </w:style>
  <w:style w:type="paragraph" w:styleId="BalloonText">
    <w:name w:val="Balloon Text"/>
    <w:basedOn w:val="Normal"/>
    <w:link w:val="BalloonTextChar"/>
    <w:uiPriority w:val="99"/>
    <w:semiHidden/>
    <w:unhideWhenUsed/>
    <w:rsid w:val="0019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475"/>
    <w:rPr>
      <w:rFonts w:ascii="Segoe UI" w:hAnsi="Segoe UI" w:cs="Segoe UI"/>
      <w:sz w:val="18"/>
      <w:szCs w:val="18"/>
    </w:rPr>
  </w:style>
  <w:style w:type="character" w:styleId="Hyperlink">
    <w:name w:val="Hyperlink"/>
    <w:basedOn w:val="DefaultParagraphFont"/>
    <w:uiPriority w:val="99"/>
    <w:unhideWhenUsed/>
    <w:rsid w:val="002A181F"/>
    <w:rPr>
      <w:color w:val="0563C1" w:themeColor="hyperlink"/>
      <w:u w:val="single"/>
    </w:rPr>
  </w:style>
  <w:style w:type="paragraph" w:styleId="Revision">
    <w:name w:val="Revision"/>
    <w:hidden/>
    <w:uiPriority w:val="99"/>
    <w:semiHidden/>
    <w:rsid w:val="00080EF2"/>
    <w:pPr>
      <w:spacing w:after="0" w:line="240" w:lineRule="auto"/>
    </w:pPr>
  </w:style>
  <w:style w:type="paragraph" w:styleId="NoSpacing">
    <w:name w:val="No Spacing"/>
    <w:uiPriority w:val="1"/>
    <w:qFormat/>
    <w:rsid w:val="00E2717B"/>
    <w:pPr>
      <w:spacing w:after="0" w:line="240" w:lineRule="auto"/>
    </w:pPr>
  </w:style>
  <w:style w:type="table" w:styleId="TableGrid">
    <w:name w:val="Table Grid"/>
    <w:basedOn w:val="TableNormal"/>
    <w:uiPriority w:val="39"/>
    <w:rsid w:val="00E2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A6E5A"/>
    <w:pPr>
      <w:spacing w:after="0" w:line="240" w:lineRule="auto"/>
      <w:ind w:left="720" w:hanging="720"/>
    </w:pPr>
  </w:style>
  <w:style w:type="paragraph" w:customStyle="1" w:styleId="Pa20">
    <w:name w:val="Pa20"/>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paragraph" w:customStyle="1" w:styleId="Pa7">
    <w:name w:val="Pa7"/>
    <w:basedOn w:val="Normal"/>
    <w:next w:val="Normal"/>
    <w:uiPriority w:val="99"/>
    <w:rsid w:val="00C40ECF"/>
    <w:pPr>
      <w:autoSpaceDE w:val="0"/>
      <w:autoSpaceDN w:val="0"/>
      <w:adjustRightInd w:val="0"/>
      <w:spacing w:after="0" w:line="181" w:lineRule="atLeast"/>
    </w:pPr>
    <w:rPr>
      <w:rFonts w:ascii="HelveticaNeueLT Std Med" w:hAnsi="HelveticaNeueLT Std Med"/>
      <w:sz w:val="24"/>
      <w:szCs w:val="24"/>
    </w:rPr>
  </w:style>
  <w:style w:type="character" w:styleId="LineNumber">
    <w:name w:val="line number"/>
    <w:basedOn w:val="DefaultParagraphFont"/>
    <w:uiPriority w:val="99"/>
    <w:semiHidden/>
    <w:unhideWhenUsed/>
    <w:rsid w:val="00E32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BF1F7-F03B-438B-A50E-B02C41DF3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3</Pages>
  <Words>59494</Words>
  <Characters>339117</Characters>
  <Application>Microsoft Office Word</Application>
  <DocSecurity>0</DocSecurity>
  <Lines>2825</Lines>
  <Paragraphs>7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Hovedstaden</Company>
  <LinksUpToDate>false</LinksUpToDate>
  <CharactersWithSpaces>39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p;D</dc:creator>
  <cp:lastModifiedBy>Lucy Asamoah-Akuoko</cp:lastModifiedBy>
  <cp:revision>40</cp:revision>
  <cp:lastPrinted>2016-12-09T13:33:00Z</cp:lastPrinted>
  <dcterms:created xsi:type="dcterms:W3CDTF">2017-01-09T07:35:00Z</dcterms:created>
  <dcterms:modified xsi:type="dcterms:W3CDTF">2017-01-2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ii5w9hJ"/&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